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rPr>
      </w:pPr>
    </w:p>
    <w:p w14:paraId="49AE60DB" w14:textId="737BA2D6" w:rsidR="00DA155D" w:rsidRPr="006D417D" w:rsidRDefault="001A4727">
      <w:pPr>
        <w:rPr>
          <w:rFonts w:ascii="Times" w:hAnsi="Times"/>
          <w:vertAlign w:val="superscript"/>
        </w:rPr>
      </w:pPr>
      <w:r w:rsidRPr="006D417D">
        <w:rPr>
          <w:rFonts w:ascii="Times" w:hAnsi="Times"/>
        </w:rPr>
        <w:t>Kiran G</w:t>
      </w:r>
      <w:r w:rsidR="002B2884" w:rsidRPr="006D417D">
        <w:rPr>
          <w:rFonts w:ascii="Times" w:hAnsi="Times"/>
        </w:rPr>
        <w:t>.</w:t>
      </w:r>
      <w:r w:rsidRPr="006D417D">
        <w:rPr>
          <w:rFonts w:ascii="Times" w:hAnsi="Times"/>
        </w:rPr>
        <w:t xml:space="preserve"> </w:t>
      </w:r>
      <w:r w:rsidR="002B2884" w:rsidRPr="006D417D">
        <w:rPr>
          <w:rFonts w:ascii="Times" w:hAnsi="Times"/>
        </w:rPr>
        <w:t>L.</w:t>
      </w:r>
      <w:r w:rsidRPr="006D417D">
        <w:rPr>
          <w:rFonts w:ascii="Times" w:hAnsi="Times"/>
        </w:rPr>
        <w:t xml:space="preserve"> Lee</w:t>
      </w:r>
      <w:r w:rsidRPr="006D417D">
        <w:rPr>
          <w:rFonts w:ascii="Times" w:hAnsi="Times"/>
          <w:vertAlign w:val="superscript"/>
        </w:rPr>
        <w:t>1,2</w:t>
      </w:r>
      <w:r w:rsidRPr="006D417D">
        <w:rPr>
          <w:rFonts w:ascii="Times" w:hAnsi="Times"/>
        </w:rPr>
        <w:t>, Adele Mennerat</w:t>
      </w:r>
      <w:r w:rsidRPr="006D417D">
        <w:rPr>
          <w:rFonts w:ascii="Times" w:hAnsi="Times"/>
          <w:vertAlign w:val="superscript"/>
        </w:rPr>
        <w:t>3</w:t>
      </w:r>
      <w:r w:rsidRPr="006D417D">
        <w:rPr>
          <w:rFonts w:ascii="Times" w:hAnsi="Times"/>
        </w:rPr>
        <w:t>, Dieter Lukas</w:t>
      </w:r>
      <w:proofErr w:type="gramStart"/>
      <w:r w:rsidR="007C682C">
        <w:rPr>
          <w:rFonts w:ascii="Times" w:hAnsi="Times"/>
          <w:vertAlign w:val="superscript"/>
        </w:rPr>
        <w:t>4</w:t>
      </w:r>
      <w:r w:rsidRPr="006D417D">
        <w:rPr>
          <w:rFonts w:ascii="Times" w:hAnsi="Times"/>
          <w:vertAlign w:val="superscript"/>
        </w:rPr>
        <w:t>,</w:t>
      </w:r>
      <w:r w:rsidRPr="006D417D">
        <w:rPr>
          <w:rFonts w:ascii="Times" w:hAnsi="Times"/>
          <w:sz w:val="21"/>
          <w:szCs w:val="21"/>
          <w:vertAlign w:val="superscript"/>
        </w:rPr>
        <w:t>§</w:t>
      </w:r>
      <w:proofErr w:type="gramEnd"/>
      <w:r w:rsidRPr="006D417D">
        <w:rPr>
          <w:rFonts w:ascii="Times" w:hAnsi="Times"/>
        </w:rPr>
        <w:t>, Hannah</w:t>
      </w:r>
      <w:r w:rsidR="000C3670">
        <w:rPr>
          <w:rFonts w:ascii="Times" w:hAnsi="Times"/>
        </w:rPr>
        <w:t xml:space="preserve"> L.</w:t>
      </w:r>
      <w:r w:rsidRPr="006D417D">
        <w:rPr>
          <w:rFonts w:ascii="Times" w:hAnsi="Times"/>
        </w:rPr>
        <w:t xml:space="preserve"> Dugdale</w:t>
      </w:r>
      <w:r w:rsidRPr="006D417D">
        <w:rPr>
          <w:rFonts w:ascii="Times" w:hAnsi="Times"/>
          <w:vertAlign w:val="superscript"/>
        </w:rPr>
        <w:t>1,</w:t>
      </w:r>
      <w:r w:rsidRPr="006D417D">
        <w:rPr>
          <w:rFonts w:ascii="Times" w:hAnsi="Times"/>
          <w:sz w:val="21"/>
          <w:szCs w:val="21"/>
          <w:vertAlign w:val="superscript"/>
        </w:rPr>
        <w:t>§</w:t>
      </w:r>
      <w:r w:rsidRPr="006D417D">
        <w:rPr>
          <w:rFonts w:ascii="Times" w:hAnsi="Times"/>
        </w:rPr>
        <w:t>, Antica Culina</w:t>
      </w:r>
      <w:r w:rsidR="007C682C">
        <w:rPr>
          <w:rFonts w:ascii="Times" w:hAnsi="Times"/>
          <w:vertAlign w:val="superscript"/>
        </w:rPr>
        <w:t>5</w:t>
      </w:r>
      <w:r w:rsidRPr="006D417D">
        <w:rPr>
          <w:rFonts w:ascii="Times" w:hAnsi="Times"/>
          <w:vertAlign w:val="superscript"/>
        </w:rPr>
        <w:t>,</w:t>
      </w:r>
      <w:r w:rsidR="007C682C">
        <w:rPr>
          <w:rFonts w:ascii="Times" w:hAnsi="Times"/>
          <w:vertAlign w:val="superscript"/>
        </w:rPr>
        <w:t>6</w:t>
      </w:r>
      <w:r w:rsidRPr="006D417D">
        <w:rPr>
          <w:rFonts w:ascii="Times" w:hAnsi="Times"/>
          <w:vertAlign w:val="superscript"/>
        </w:rPr>
        <w:t>,</w:t>
      </w:r>
      <w:r w:rsidRPr="006D417D">
        <w:rPr>
          <w:rFonts w:ascii="Times" w:hAnsi="Times"/>
          <w:sz w:val="21"/>
          <w:szCs w:val="21"/>
          <w:vertAlign w:val="superscript"/>
        </w:rPr>
        <w:t>§</w:t>
      </w:r>
      <w:r w:rsidRPr="006D417D">
        <w:rPr>
          <w:rFonts w:ascii="Times" w:hAnsi="Times"/>
          <w:vertAlign w:val="superscript"/>
        </w:rPr>
        <w:t>,</w:t>
      </w:r>
    </w:p>
    <w:p w14:paraId="41C69058" w14:textId="77777777" w:rsidR="00DA155D" w:rsidRPr="006D417D" w:rsidRDefault="00DA155D">
      <w:pPr>
        <w:rPr>
          <w:rFonts w:ascii="Times" w:hAnsi="Times"/>
        </w:rPr>
      </w:pPr>
    </w:p>
    <w:p w14:paraId="799C5130" w14:textId="77777777" w:rsidR="00DA155D" w:rsidRPr="006D417D" w:rsidRDefault="001A4727">
      <w:pPr>
        <w:rPr>
          <w:rFonts w:ascii="Times" w:hAnsi="Times"/>
        </w:rPr>
      </w:pPr>
      <w:r w:rsidRPr="006D417D">
        <w:rPr>
          <w:rFonts w:ascii="Times" w:hAnsi="Times"/>
          <w:vertAlign w:val="superscript"/>
        </w:rPr>
        <w:t>1</w:t>
      </w:r>
      <w:r w:rsidRPr="006D417D">
        <w:rPr>
          <w:rFonts w:ascii="Times" w:hAnsi="Times"/>
        </w:rPr>
        <w:t xml:space="preserve"> Groningen Institute for Evolutionary Life Sciences, University of Groningen, Groningen, The Netherlands</w:t>
      </w:r>
    </w:p>
    <w:p w14:paraId="7CE39ABD" w14:textId="77777777" w:rsidR="00DA155D" w:rsidRPr="006D417D" w:rsidRDefault="001A4727">
      <w:pPr>
        <w:rPr>
          <w:rFonts w:ascii="Times" w:hAnsi="Times"/>
        </w:rPr>
      </w:pPr>
      <w:r w:rsidRPr="006D417D">
        <w:rPr>
          <w:rFonts w:ascii="Times" w:hAnsi="Times"/>
          <w:vertAlign w:val="superscript"/>
        </w:rPr>
        <w:t>2</w:t>
      </w:r>
      <w:r w:rsidRPr="006D417D">
        <w:rPr>
          <w:rFonts w:ascii="Times" w:hAnsi="Times"/>
        </w:rPr>
        <w:t xml:space="preserve"> Department of Animal &amp; Plant Sciences, University of Sheffield, Sheffield, UK</w:t>
      </w:r>
    </w:p>
    <w:p w14:paraId="42B4520D" w14:textId="77777777" w:rsidR="00DA155D" w:rsidRPr="006D417D" w:rsidRDefault="001A4727">
      <w:pPr>
        <w:rPr>
          <w:rFonts w:ascii="Times" w:hAnsi="Times"/>
          <w:vertAlign w:val="superscript"/>
        </w:rPr>
      </w:pPr>
      <w:r w:rsidRPr="006D417D">
        <w:rPr>
          <w:rFonts w:ascii="Times" w:hAnsi="Times"/>
          <w:vertAlign w:val="superscript"/>
        </w:rPr>
        <w:t>3</w:t>
      </w:r>
      <w:r w:rsidRPr="006D417D">
        <w:rPr>
          <w:rFonts w:ascii="Times" w:hAnsi="Times"/>
        </w:rPr>
        <w:t xml:space="preserve"> Department of Biological Sciences, University of Bergen, Bergen, Norway</w:t>
      </w:r>
    </w:p>
    <w:p w14:paraId="1ABC8D46" w14:textId="77777777" w:rsidR="00DA155D" w:rsidRPr="006D417D" w:rsidRDefault="001A4727">
      <w:pPr>
        <w:rPr>
          <w:rFonts w:ascii="Times" w:hAnsi="Times"/>
          <w:vertAlign w:val="superscript"/>
        </w:rPr>
      </w:pPr>
      <w:r w:rsidRPr="006D417D">
        <w:rPr>
          <w:rFonts w:ascii="Times" w:hAnsi="Times"/>
          <w:vertAlign w:val="superscript"/>
        </w:rPr>
        <w:t>4</w:t>
      </w:r>
      <w:r w:rsidRPr="006D417D">
        <w:rPr>
          <w:rFonts w:ascii="Times" w:hAnsi="Times"/>
        </w:rPr>
        <w:t xml:space="preserve"> Department of Human </w:t>
      </w:r>
      <w:proofErr w:type="spellStart"/>
      <w:r w:rsidRPr="006D417D">
        <w:rPr>
          <w:rFonts w:ascii="Times" w:hAnsi="Times"/>
        </w:rPr>
        <w:t>Behavior</w:t>
      </w:r>
      <w:proofErr w:type="spellEnd"/>
      <w:r w:rsidRPr="006D417D">
        <w:rPr>
          <w:rFonts w:ascii="Times" w:hAnsi="Times"/>
        </w:rPr>
        <w:t>, Ecology and Culture, Max Planck Institute for Evolutionary Anthropology, Leipzig, Germany</w:t>
      </w:r>
    </w:p>
    <w:p w14:paraId="4E847405" w14:textId="77777777" w:rsidR="00DA155D" w:rsidRPr="006D417D" w:rsidRDefault="001A4727">
      <w:pPr>
        <w:rPr>
          <w:rFonts w:ascii="Times" w:hAnsi="Times"/>
        </w:rPr>
      </w:pPr>
      <w:r w:rsidRPr="006D417D">
        <w:rPr>
          <w:rFonts w:ascii="Times" w:hAnsi="Times"/>
          <w:vertAlign w:val="superscript"/>
        </w:rPr>
        <w:t xml:space="preserve">5 </w:t>
      </w:r>
      <w:proofErr w:type="spellStart"/>
      <w:r w:rsidRPr="006D417D">
        <w:rPr>
          <w:rFonts w:ascii="Times" w:hAnsi="Times"/>
        </w:rPr>
        <w:t>Rudjer</w:t>
      </w:r>
      <w:proofErr w:type="spellEnd"/>
      <w:r w:rsidRPr="006D417D">
        <w:rPr>
          <w:rFonts w:ascii="Times" w:hAnsi="Times"/>
        </w:rPr>
        <w:t xml:space="preserve"> Boskovic Institute, Zagreb, Croatia</w:t>
      </w:r>
    </w:p>
    <w:p w14:paraId="4A63C97E" w14:textId="77777777" w:rsidR="00DA155D" w:rsidRPr="006D417D" w:rsidRDefault="001A4727">
      <w:pPr>
        <w:rPr>
          <w:rFonts w:ascii="Times" w:hAnsi="Times"/>
        </w:rPr>
      </w:pPr>
      <w:r w:rsidRPr="006D417D">
        <w:rPr>
          <w:rFonts w:ascii="Times" w:hAnsi="Times"/>
          <w:vertAlign w:val="superscript"/>
        </w:rPr>
        <w:t xml:space="preserve">6 </w:t>
      </w:r>
      <w:r w:rsidRPr="006D417D">
        <w:rPr>
          <w:rFonts w:ascii="Times" w:hAnsi="Times"/>
        </w:rPr>
        <w:t>Netherlands Institute of Ecology, NIOO-KNAW, Wageningen, The Netherlands</w:t>
      </w:r>
    </w:p>
    <w:p w14:paraId="681D7D6E" w14:textId="78C89F38" w:rsidR="002B2884" w:rsidRDefault="001A4727">
      <w:pPr>
        <w:rPr>
          <w:rFonts w:ascii="Times" w:hAnsi="Times"/>
        </w:rPr>
      </w:pPr>
      <w:r w:rsidRPr="006D417D">
        <w:rPr>
          <w:rFonts w:ascii="Times" w:hAnsi="Times"/>
          <w:vertAlign w:val="superscript"/>
        </w:rPr>
        <w:t>§</w:t>
      </w:r>
      <w:r w:rsidR="00F81B50">
        <w:rPr>
          <w:rFonts w:ascii="Times" w:hAnsi="Times"/>
          <w:vertAlign w:val="superscript"/>
        </w:rPr>
        <w:t xml:space="preserve"> </w:t>
      </w:r>
      <w:r w:rsidRPr="006D417D">
        <w:rPr>
          <w:rFonts w:ascii="Times" w:hAnsi="Times"/>
        </w:rPr>
        <w:t>Shared last authorship</w:t>
      </w:r>
    </w:p>
    <w:p w14:paraId="269B239C" w14:textId="2EC24C5F" w:rsidR="00006B31" w:rsidRDefault="00006B31">
      <w:pPr>
        <w:rPr>
          <w:rFonts w:ascii="Times" w:hAnsi="Times"/>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vertAlign w:val="superscript"/>
        </w:rPr>
      </w:pPr>
      <w:r w:rsidRPr="00006B31">
        <w:rPr>
          <w:rFonts w:ascii="Times" w:hAnsi="Times"/>
        </w:rPr>
        <w:t>School of Biosciences</w:t>
      </w:r>
      <w:r>
        <w:rPr>
          <w:rFonts w:ascii="Times" w:hAnsi="Times"/>
        </w:rPr>
        <w:t xml:space="preserve">, </w:t>
      </w:r>
      <w:r w:rsidRPr="00006B31">
        <w:rPr>
          <w:rFonts w:ascii="Times" w:hAnsi="Times"/>
        </w:rPr>
        <w:t>Alfred Denny Building</w:t>
      </w:r>
      <w:r>
        <w:rPr>
          <w:rFonts w:ascii="Times" w:hAnsi="Times"/>
        </w:rPr>
        <w:t xml:space="preserve">, </w:t>
      </w:r>
      <w:r w:rsidRPr="00006B31">
        <w:rPr>
          <w:rFonts w:ascii="Times" w:hAnsi="Times"/>
        </w:rPr>
        <w:t>Western Bank</w:t>
      </w:r>
      <w:r>
        <w:rPr>
          <w:rFonts w:ascii="Times" w:hAnsi="Times"/>
        </w:rPr>
        <w:t xml:space="preserve">, </w:t>
      </w:r>
      <w:r w:rsidRPr="00006B31">
        <w:rPr>
          <w:rFonts w:ascii="Times" w:hAnsi="Times"/>
        </w:rPr>
        <w:t>Sheffield</w:t>
      </w:r>
      <w:r>
        <w:rPr>
          <w:rFonts w:ascii="Times" w:hAnsi="Times"/>
        </w:rPr>
        <w:t xml:space="preserve">, </w:t>
      </w:r>
      <w:r w:rsidRPr="00006B31">
        <w:rPr>
          <w:rFonts w:ascii="Times" w:hAnsi="Times"/>
        </w:rPr>
        <w:t>S10 2TN</w:t>
      </w:r>
      <w:r>
        <w:rPr>
          <w:rFonts w:ascii="Times" w:hAnsi="Times"/>
        </w:rPr>
        <w:t>, UK</w:t>
      </w:r>
      <w:r>
        <w:rPr>
          <w:rFonts w:ascii="Times" w:hAnsi="Times"/>
          <w:vertAlign w:val="superscript"/>
        </w:rPr>
        <w:t xml:space="preserve"> </w:t>
      </w:r>
    </w:p>
    <w:p w14:paraId="1BC2EB9D" w14:textId="62F051AB" w:rsidR="004518C1" w:rsidRDefault="00006B31">
      <w:pPr>
        <w:rPr>
          <w:rFonts w:ascii="Times" w:hAnsi="Times"/>
        </w:rPr>
      </w:pPr>
      <w:r>
        <w:rPr>
          <w:rFonts w:ascii="Times" w:hAnsi="Times"/>
        </w:rPr>
        <w:t xml:space="preserve">Email address: </w:t>
      </w:r>
      <w:hyperlink r:id="rId7" w:history="1">
        <w:r w:rsidR="004518C1" w:rsidRPr="009913B2">
          <w:rPr>
            <w:rStyle w:val="Hyperlink"/>
            <w:rFonts w:ascii="Times" w:hAnsi="Times"/>
          </w:rPr>
          <w:t>kgllee1@sheffield.ac.uk</w:t>
        </w:r>
      </w:hyperlink>
      <w:bookmarkStart w:id="1" w:name="_t2zfhbxujdoo" w:colFirst="0" w:colLast="0"/>
      <w:bookmarkEnd w:id="1"/>
    </w:p>
    <w:p w14:paraId="1AF9CD7D" w14:textId="77777777" w:rsidR="004518C1" w:rsidRDefault="004518C1">
      <w:pPr>
        <w:rPr>
          <w:rFonts w:ascii="Times" w:hAnsi="Times"/>
        </w:rPr>
      </w:pPr>
      <w:r>
        <w:rPr>
          <w:rFonts w:ascii="Times" w:hAnsi="Times"/>
        </w:rPr>
        <w:t xml:space="preserve">Antica </w:t>
      </w:r>
      <w:proofErr w:type="spellStart"/>
      <w:r>
        <w:rPr>
          <w:rFonts w:ascii="Times" w:hAnsi="Times"/>
        </w:rPr>
        <w:t>Culina</w:t>
      </w:r>
      <w:proofErr w:type="spellEnd"/>
    </w:p>
    <w:p w14:paraId="127DF5BB" w14:textId="77777777" w:rsidR="004518C1" w:rsidRDefault="004518C1">
      <w:pPr>
        <w:rPr>
          <w:rFonts w:ascii="Times" w:hAnsi="Times"/>
        </w:rPr>
      </w:pPr>
      <w:proofErr w:type="spellStart"/>
      <w:r w:rsidRPr="006D417D">
        <w:rPr>
          <w:rFonts w:ascii="Times" w:hAnsi="Times"/>
        </w:rPr>
        <w:t>Rudjer</w:t>
      </w:r>
      <w:proofErr w:type="spellEnd"/>
      <w:r w:rsidRPr="006D417D">
        <w:rPr>
          <w:rFonts w:ascii="Times" w:hAnsi="Times"/>
        </w:rPr>
        <w:t xml:space="preserve"> Boskovic Institute, Zagreb, Croatia </w:t>
      </w:r>
    </w:p>
    <w:p w14:paraId="69F70EAD" w14:textId="7697BF20" w:rsidR="00B76858" w:rsidRPr="006D417D" w:rsidRDefault="004518C1">
      <w:pPr>
        <w:rPr>
          <w:rFonts w:ascii="Times" w:hAnsi="Times"/>
        </w:rPr>
      </w:pPr>
      <w:r>
        <w:rPr>
          <w:rFonts w:ascii="Times" w:hAnsi="Times"/>
        </w:rPr>
        <w:t xml:space="preserve">Email address: </w:t>
      </w:r>
      <w:hyperlink r:id="rId8" w:history="1">
        <w:r w:rsidR="00955B71" w:rsidRPr="00571BBD">
          <w:rPr>
            <w:rStyle w:val="Hyperlink"/>
            <w:rFonts w:ascii="Times" w:hAnsi="Times"/>
          </w:rPr>
          <w:t>aculina@irb.hr</w:t>
        </w:r>
      </w:hyperlink>
      <w:r w:rsidR="00955B71">
        <w:rPr>
          <w:rFonts w:ascii="Times" w:hAnsi="Times"/>
        </w:rPr>
        <w:t xml:space="preserve"> </w:t>
      </w:r>
      <w:r w:rsidR="00B76858" w:rsidRPr="006D417D">
        <w:rPr>
          <w:rFonts w:ascii="Times" w:hAnsi="Times"/>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rPr>
      </w:pPr>
    </w:p>
    <w:p w14:paraId="45C1EED3" w14:textId="04A32EB8" w:rsidR="003507FA" w:rsidRPr="006D417D" w:rsidRDefault="003507FA" w:rsidP="003507FA">
      <w:pPr>
        <w:rPr>
          <w:rFonts w:ascii="Times" w:hAnsi="Times"/>
        </w:rPr>
      </w:pPr>
      <w:r>
        <w:rPr>
          <w:rFonts w:ascii="Times" w:hAnsi="Times"/>
        </w:rPr>
        <w:t>Academic success is a commonly evaluated by the number of published articles.</w:t>
      </w:r>
      <w:r w:rsidRPr="006D417D">
        <w:rPr>
          <w:rFonts w:ascii="Times" w:hAnsi="Times"/>
        </w:rPr>
        <w:t xml:space="preserve"> </w:t>
      </w:r>
      <w:r>
        <w:rPr>
          <w:rFonts w:ascii="Times" w:hAnsi="Times"/>
        </w:rPr>
        <w:t>Yet, this metric</w:t>
      </w:r>
      <w:r w:rsidRPr="006D417D">
        <w:rPr>
          <w:rFonts w:ascii="Times" w:hAnsi="Times"/>
        </w:rPr>
        <w:t xml:space="preserve"> select</w:t>
      </w:r>
      <w:r>
        <w:rPr>
          <w:rFonts w:ascii="Times" w:hAnsi="Times"/>
        </w:rPr>
        <w:t>s</w:t>
      </w:r>
      <w:r w:rsidRPr="006D417D">
        <w:rPr>
          <w:rFonts w:ascii="Times" w:hAnsi="Times"/>
        </w:rPr>
        <w:t xml:space="preserve"> against female academics. Novel social conditions </w:t>
      </w:r>
      <w:r>
        <w:rPr>
          <w:rFonts w:ascii="Times" w:hAnsi="Times"/>
        </w:rPr>
        <w:t xml:space="preserve">induced by the </w:t>
      </w:r>
      <w:r w:rsidRPr="006D417D">
        <w:rPr>
          <w:rFonts w:ascii="Times" w:hAnsi="Times"/>
        </w:rPr>
        <w:t xml:space="preserve">COVID-19 pandemic </w:t>
      </w:r>
      <w:r>
        <w:rPr>
          <w:rFonts w:ascii="Times" w:hAnsi="Times"/>
        </w:rPr>
        <w:t>likely</w:t>
      </w:r>
      <w:r w:rsidRPr="006D417D">
        <w:rPr>
          <w:rFonts w:ascii="Times" w:hAnsi="Times"/>
        </w:rPr>
        <w:t xml:space="preserve"> exacerbated th</w:t>
      </w:r>
      <w:r>
        <w:rPr>
          <w:rFonts w:ascii="Times" w:hAnsi="Times"/>
        </w:rPr>
        <w:t>is</w:t>
      </w:r>
      <w:r w:rsidRPr="006D417D">
        <w:rPr>
          <w:rFonts w:ascii="Times" w:hAnsi="Times"/>
        </w:rPr>
        <w:t xml:space="preserve"> gender</w:t>
      </w:r>
      <w:r w:rsidR="00893780">
        <w:rPr>
          <w:rFonts w:ascii="Times" w:hAnsi="Times"/>
        </w:rPr>
        <w:t xml:space="preserve"> disparity</w:t>
      </w:r>
      <w:r w:rsidRPr="006D417D">
        <w:rPr>
          <w:rFonts w:ascii="Times" w:hAnsi="Times"/>
        </w:rPr>
        <w:t xml:space="preserve"> if female academics </w:t>
      </w:r>
      <w:r>
        <w:rPr>
          <w:rFonts w:ascii="Times" w:hAnsi="Times"/>
        </w:rPr>
        <w:t>took on</w:t>
      </w:r>
      <w:r w:rsidRPr="006D417D">
        <w:rPr>
          <w:rFonts w:ascii="Times" w:hAnsi="Times"/>
        </w:rPr>
        <w:t xml:space="preserve"> </w:t>
      </w:r>
      <w:r>
        <w:rPr>
          <w:rFonts w:ascii="Times" w:hAnsi="Times"/>
        </w:rPr>
        <w:t>the load</w:t>
      </w:r>
      <w:r w:rsidRPr="006D417D">
        <w:rPr>
          <w:rFonts w:ascii="Times" w:hAnsi="Times"/>
        </w:rPr>
        <w:t xml:space="preserve"> </w:t>
      </w:r>
      <w:r>
        <w:rPr>
          <w:rFonts w:ascii="Times" w:hAnsi="Times"/>
        </w:rPr>
        <w:t>of</w:t>
      </w:r>
      <w:r w:rsidRPr="006D417D">
        <w:rPr>
          <w:rFonts w:ascii="Times" w:hAnsi="Times"/>
        </w:rPr>
        <w:t xml:space="preserve"> caregiving, domestic, service and teaching roles. We investigate the </w:t>
      </w:r>
      <w:r>
        <w:rPr>
          <w:rFonts w:ascii="Times" w:hAnsi="Times"/>
        </w:rPr>
        <w:t xml:space="preserve">overall </w:t>
      </w:r>
      <w:r w:rsidRPr="006D417D">
        <w:rPr>
          <w:rFonts w:ascii="Times" w:hAnsi="Times"/>
        </w:rPr>
        <w:t xml:space="preserve">pandemic effect on the gender gap in research productivity </w:t>
      </w:r>
      <w:r>
        <w:rPr>
          <w:rFonts w:ascii="Times" w:hAnsi="Times"/>
        </w:rPr>
        <w:t>through a</w:t>
      </w:r>
      <w:r w:rsidRPr="006D417D">
        <w:rPr>
          <w:rFonts w:ascii="Times" w:hAnsi="Times"/>
        </w:rPr>
        <w:t xml:space="preserve"> systematic review and meta-analysis of </w:t>
      </w:r>
      <w:r>
        <w:rPr>
          <w:rFonts w:ascii="Times" w:hAnsi="Times"/>
        </w:rPr>
        <w:t>1</w:t>
      </w:r>
      <w:r w:rsidR="000D16F6">
        <w:rPr>
          <w:rFonts w:ascii="Times" w:hAnsi="Times"/>
        </w:rPr>
        <w:t>30</w:t>
      </w:r>
      <w:r>
        <w:rPr>
          <w:rFonts w:ascii="Times" w:hAnsi="Times"/>
        </w:rPr>
        <w:t xml:space="preserve"> effect sizes from 5</w:t>
      </w:r>
      <w:r w:rsidR="000D16F6">
        <w:rPr>
          <w:rFonts w:ascii="Times" w:hAnsi="Times"/>
        </w:rPr>
        <w:t>5</w:t>
      </w:r>
      <w:r>
        <w:rPr>
          <w:rFonts w:ascii="Times" w:hAnsi="Times"/>
        </w:rPr>
        <w:t xml:space="preserve"> </w:t>
      </w:r>
      <w:r w:rsidRPr="006D417D">
        <w:rPr>
          <w:rFonts w:ascii="Times" w:hAnsi="Times"/>
        </w:rPr>
        <w:t xml:space="preserve">published articles across </w:t>
      </w:r>
      <w:r>
        <w:rPr>
          <w:rFonts w:ascii="Times" w:hAnsi="Times"/>
        </w:rPr>
        <w:t>scientific</w:t>
      </w:r>
      <w:r w:rsidRPr="006D417D">
        <w:rPr>
          <w:rFonts w:ascii="Times" w:hAnsi="Times"/>
        </w:rPr>
        <w:t xml:space="preserve"> disciplines.</w:t>
      </w:r>
      <w:r>
        <w:rPr>
          <w:rFonts w:ascii="Times" w:hAnsi="Times"/>
        </w:rPr>
        <w:t xml:space="preserve"> We also investigate</w:t>
      </w:r>
      <w:r w:rsidRPr="006D417D">
        <w:rPr>
          <w:rFonts w:ascii="Times" w:hAnsi="Times"/>
        </w:rPr>
        <w:t xml:space="preserve"> </w:t>
      </w:r>
      <w:r>
        <w:rPr>
          <w:rFonts w:ascii="Times" w:hAnsi="Times"/>
        </w:rPr>
        <w:t xml:space="preserve">three </w:t>
      </w:r>
      <w:r w:rsidRPr="006D417D">
        <w:rPr>
          <w:rFonts w:ascii="Times" w:hAnsi="Times"/>
        </w:rPr>
        <w:t>hypotheses on how research field, breadth of gender gap before the pandemic, and authorship position influence this effect.</w:t>
      </w:r>
      <w:r>
        <w:rPr>
          <w:rFonts w:ascii="Times" w:hAnsi="Times"/>
        </w:rPr>
        <w:t xml:space="preserve"> We found </w:t>
      </w:r>
      <w:r w:rsidRPr="006D417D">
        <w:rPr>
          <w:rFonts w:ascii="Times" w:hAnsi="Times"/>
        </w:rPr>
        <w:t xml:space="preserve">the gender gap in research productivity within academia has </w:t>
      </w:r>
      <w:r>
        <w:rPr>
          <w:rFonts w:ascii="Times" w:hAnsi="Times"/>
        </w:rPr>
        <w:t xml:space="preserve">overall </w:t>
      </w:r>
      <w:r w:rsidRPr="006D417D">
        <w:rPr>
          <w:rFonts w:ascii="Times" w:hAnsi="Times"/>
        </w:rPr>
        <w:t>increased during the COVID-19 pandemic, especially in social sciences and medicine, fields that were previously nearest to being gender equal. We did not detect an influence of authorship position on the effect.</w:t>
      </w:r>
      <w:r>
        <w:t xml:space="preserve"> Our results further c</w:t>
      </w:r>
      <w:r w:rsidRPr="00656242">
        <w:t xml:space="preserve">orroborate </w:t>
      </w:r>
      <w:r>
        <w:t xml:space="preserve">calls to improve the support and evaluation systems in academia. </w:t>
      </w:r>
    </w:p>
    <w:p w14:paraId="746F6940" w14:textId="77777777" w:rsidR="00DA155D" w:rsidRPr="006D417D" w:rsidRDefault="00DA155D">
      <w:pPr>
        <w:rPr>
          <w:rFonts w:ascii="Times" w:hAnsi="Times"/>
        </w:rPr>
      </w:pPr>
    </w:p>
    <w:p w14:paraId="7125BF39" w14:textId="0A9D323C" w:rsidR="00DA155D" w:rsidRPr="006D417D" w:rsidRDefault="001A4727">
      <w:pPr>
        <w:rPr>
          <w:rFonts w:ascii="Times" w:hAnsi="Times"/>
        </w:rPr>
      </w:pPr>
      <w:r w:rsidRPr="006D417D">
        <w:rPr>
          <w:rFonts w:ascii="Times" w:hAnsi="Times"/>
        </w:rPr>
        <w:t>Subjects: Academia, Gender</w:t>
      </w:r>
      <w:r w:rsidR="00893780">
        <w:rPr>
          <w:rFonts w:ascii="Times" w:hAnsi="Times"/>
        </w:rPr>
        <w:t xml:space="preserve"> Disparity</w:t>
      </w:r>
      <w:r w:rsidRPr="006D417D">
        <w:rPr>
          <w:rFonts w:ascii="Times" w:hAnsi="Times"/>
        </w:rPr>
        <w:t>, Research Productivity</w:t>
      </w:r>
    </w:p>
    <w:p w14:paraId="5025DB07" w14:textId="4EC967D7" w:rsidR="00DA155D" w:rsidRPr="006D417D" w:rsidRDefault="001A4727">
      <w:pPr>
        <w:rPr>
          <w:rFonts w:ascii="Times" w:hAnsi="Times"/>
        </w:rPr>
      </w:pPr>
      <w:r w:rsidRPr="006D417D">
        <w:rPr>
          <w:rFonts w:ascii="Times" w:hAnsi="Times"/>
        </w:rPr>
        <w:t xml:space="preserve">Key words: COVID-19, Pandemic, Academia, Gender </w:t>
      </w:r>
      <w:r w:rsidR="00893780">
        <w:rPr>
          <w:rFonts w:ascii="Times" w:hAnsi="Times"/>
        </w:rPr>
        <w:t>disparity</w:t>
      </w:r>
      <w:r w:rsidRPr="006D417D">
        <w:rPr>
          <w:rFonts w:ascii="Times" w:hAnsi="Times"/>
        </w:rPr>
        <w:t>, Women researchers, Research productivity</w:t>
      </w:r>
    </w:p>
    <w:p w14:paraId="575075FB" w14:textId="77777777" w:rsidR="00DA155D" w:rsidRPr="006D417D" w:rsidRDefault="001A4727">
      <w:pPr>
        <w:rPr>
          <w:rFonts w:ascii="Times" w:hAnsi="Times"/>
        </w:rPr>
      </w:pPr>
      <w:r w:rsidRPr="006D417D">
        <w:rPr>
          <w:rFonts w:ascii="Times" w:hAnsi="Times"/>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rPr>
      </w:pPr>
    </w:p>
    <w:p w14:paraId="6FEBF75D" w14:textId="40CE13FC" w:rsidR="00817DBE" w:rsidRPr="00817DBE" w:rsidRDefault="00817DBE" w:rsidP="00817DBE">
      <w:pPr>
        <w:rPr>
          <w:rFonts w:ascii="Times" w:hAnsi="Times"/>
        </w:rPr>
      </w:pPr>
      <w:bookmarkStart w:id="3" w:name="_xojj7np6jg8k" w:colFirst="0" w:colLast="0"/>
      <w:bookmarkEnd w:id="3"/>
      <w:r w:rsidRPr="00817DBE">
        <w:rPr>
          <w:rFonts w:ascii="Times" w:hAnsi="Times"/>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rPr>
        <w:t>Women</w:t>
      </w:r>
      <w:r w:rsidRPr="00817DBE">
        <w:rPr>
          <w:rFonts w:ascii="Times" w:hAnsi="Times"/>
        </w:rPr>
        <w:t xml:space="preserve"> are disadvantaged compared to men when success is measured using traditional metrics</w:t>
      </w:r>
      <w:r w:rsidR="00587B8E">
        <w:rPr>
          <w:rFonts w:ascii="Times" w:hAnsi="Times"/>
        </w:rPr>
        <w:t xml:space="preserve"> of r</w:t>
      </w:r>
      <w:r w:rsidR="00587B8E" w:rsidRPr="00817DBE">
        <w:rPr>
          <w:rFonts w:ascii="Times" w:hAnsi="Times"/>
        </w:rPr>
        <w:t>esearch productivity</w:t>
      </w:r>
      <w:r w:rsidRPr="00817DBE">
        <w:rPr>
          <w:rFonts w:ascii="Times" w:hAnsi="Times"/>
        </w:rPr>
        <w:t>, despite no actual differences in contribution and impact of research</w:t>
      </w:r>
      <w:r w:rsidR="00587B8E">
        <w:rPr>
          <w:rFonts w:ascii="Times" w:hAnsi="Times"/>
        </w:rPr>
        <w:t xml:space="preserve"> </w:t>
      </w:r>
      <w:r w:rsidR="00587B8E">
        <w:rPr>
          <w:rFonts w:ascii="Times" w:hAnsi="Times"/>
        </w:rPr>
        <w:fldChar w:fldCharType="begin"/>
      </w:r>
      <w:r w:rsidR="00773B03">
        <w:rPr>
          <w:rFonts w:ascii="Times" w:hAnsi="Times"/>
        </w:rPr>
        <w:instrText xml:space="preserve"> ADDIN ZOTERO_ITEM CSL_CITATION {"citationID":"pGq6DhN0","properties":{"formattedCitation":"(van den Besselaar and Sandstr\\uc0\\u246{}m, 2016, 2017; Astegiano, Sebasti\\uc0\\u225{}n-Gonz\\uc0\\u225{}lez and Castanho, 2019; Huang {\\i{}et al.}, 2020)","plainCitation":"(van den Besselaar and Sandström, 2016,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non-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rPr>
        <w:fldChar w:fldCharType="separate"/>
      </w:r>
      <w:r w:rsidR="00773B03" w:rsidRPr="00773B03">
        <w:rPr>
          <w:rFonts w:ascii="Times" w:hAnsi="Times"/>
        </w:rPr>
        <w:t xml:space="preserve">(van den Besselaar and Sandström, 2016, 2017; Astegiano, Sebastián-González and Castanho, 2019; Huang </w:t>
      </w:r>
      <w:r w:rsidR="00773B03" w:rsidRPr="00773B03">
        <w:rPr>
          <w:rFonts w:ascii="Times" w:hAnsi="Times"/>
          <w:i/>
          <w:iCs/>
        </w:rPr>
        <w:t>et al.</w:t>
      </w:r>
      <w:r w:rsidR="00773B03" w:rsidRPr="00773B03">
        <w:rPr>
          <w:rFonts w:ascii="Times" w:hAnsi="Times"/>
        </w:rPr>
        <w:t>, 2020)</w:t>
      </w:r>
      <w:r w:rsidR="00587B8E">
        <w:rPr>
          <w:rFonts w:ascii="Times" w:hAnsi="Times"/>
        </w:rPr>
        <w:fldChar w:fldCharType="end"/>
      </w:r>
      <w:r w:rsidR="00000205">
        <w:rPr>
          <w:rFonts w:ascii="Times" w:hAnsi="Times"/>
        </w:rPr>
        <w:t xml:space="preserve">. </w:t>
      </w:r>
      <w:r w:rsidR="00A26A5F">
        <w:rPr>
          <w:rFonts w:ascii="Times" w:hAnsi="Times"/>
        </w:rPr>
        <w:t>Additionally, during t</w:t>
      </w:r>
      <w:r w:rsidRPr="00817DBE">
        <w:rPr>
          <w:rFonts w:ascii="Times" w:hAnsi="Times"/>
        </w:rPr>
        <w:t>he COVID-19 pandemic</w:t>
      </w:r>
      <w:r w:rsidR="00A26A5F">
        <w:rPr>
          <w:rFonts w:ascii="Times" w:hAnsi="Times"/>
        </w:rPr>
        <w:t>,</w:t>
      </w:r>
      <w:r w:rsidRPr="00817DBE">
        <w:rPr>
          <w:rFonts w:ascii="Times" w:hAnsi="Times"/>
        </w:rPr>
        <w:t xml:space="preserve"> novel living and working conditions worsen</w:t>
      </w:r>
      <w:r w:rsidR="00A26A5F">
        <w:rPr>
          <w:rFonts w:ascii="Times" w:hAnsi="Times"/>
        </w:rPr>
        <w:t>ed the</w:t>
      </w:r>
      <w:r w:rsidRPr="00817DBE">
        <w:rPr>
          <w:rFonts w:ascii="Times" w:hAnsi="Times"/>
        </w:rPr>
        <w:t xml:space="preserve"> research productivity, of many women worldwide </w:t>
      </w:r>
      <w:r w:rsidRPr="00817DBE">
        <w:rPr>
          <w:rFonts w:ascii="Times" w:hAnsi="Times"/>
        </w:rPr>
        <w:fldChar w:fldCharType="begin"/>
      </w:r>
      <w:r w:rsidR="00114D2F">
        <w:rPr>
          <w:rFonts w:ascii="Times" w:hAnsi="Times"/>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DOI":"https://www.purdue.edu/butler/working-paper-series/2020/special%20new.php","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rPr>
        <w:fldChar w:fldCharType="separate"/>
      </w:r>
      <w:r w:rsidR="00A70F4E" w:rsidRPr="00A70F4E">
        <w:rPr>
          <w:rFonts w:ascii="Times" w:hAnsi="Times"/>
        </w:rPr>
        <w:t xml:space="preserve">(Anwer, 2020; Boncori, 2020; Guy and Arthur, 2020; Herman </w:t>
      </w:r>
      <w:r w:rsidR="00A70F4E" w:rsidRPr="00A70F4E">
        <w:rPr>
          <w:rFonts w:ascii="Times" w:hAnsi="Times"/>
          <w:i/>
          <w:iCs/>
        </w:rPr>
        <w:t>et al.</w:t>
      </w:r>
      <w:r w:rsidR="00A70F4E" w:rsidRPr="00A70F4E">
        <w:rPr>
          <w:rFonts w:ascii="Times" w:hAnsi="Times"/>
        </w:rPr>
        <w:t>, 2021; Altan-Olcay and Bergeron, 2022)</w:t>
      </w:r>
      <w:r w:rsidRPr="00817DBE">
        <w:rPr>
          <w:rFonts w:ascii="Times" w:hAnsi="Times"/>
        </w:rPr>
        <w:fldChar w:fldCharType="end"/>
      </w:r>
      <w:r w:rsidRPr="00817DBE">
        <w:rPr>
          <w:rFonts w:ascii="Times" w:hAnsi="Times"/>
        </w:rPr>
        <w:t>.</w:t>
      </w:r>
    </w:p>
    <w:p w14:paraId="4A7D9C87" w14:textId="52A59882" w:rsidR="00817DBE" w:rsidRPr="00817DBE" w:rsidRDefault="00817DBE" w:rsidP="00817DBE">
      <w:pPr>
        <w:ind w:firstLine="720"/>
        <w:rPr>
          <w:rFonts w:ascii="Times" w:hAnsi="Times"/>
        </w:rPr>
      </w:pPr>
      <w:r w:rsidRPr="00817DBE">
        <w:rPr>
          <w:rFonts w:ascii="Times" w:hAnsi="Times"/>
        </w:rPr>
        <w:t>Multiple factors are likely to contribute to gender</w:t>
      </w:r>
      <w:r w:rsidR="00893780">
        <w:rPr>
          <w:rFonts w:ascii="Times" w:hAnsi="Times"/>
        </w:rPr>
        <w:t>ed</w:t>
      </w:r>
      <w:r w:rsidRPr="00817DBE">
        <w:rPr>
          <w:rFonts w:ascii="Times" w:hAnsi="Times"/>
        </w:rPr>
        <w:t xml:space="preserve"> </w:t>
      </w:r>
      <w:r w:rsidR="00893780">
        <w:rPr>
          <w:rFonts w:ascii="Times" w:hAnsi="Times"/>
        </w:rPr>
        <w:t>changes</w:t>
      </w:r>
      <w:r w:rsidRPr="00817DBE">
        <w:rPr>
          <w:rFonts w:ascii="Times" w:hAnsi="Times"/>
        </w:rPr>
        <w:t xml:space="preserve"> </w:t>
      </w:r>
      <w:r w:rsidR="00893780">
        <w:rPr>
          <w:rFonts w:ascii="Times" w:hAnsi="Times"/>
        </w:rPr>
        <w:t xml:space="preserve">to </w:t>
      </w:r>
      <w:r w:rsidRPr="00817DBE">
        <w:rPr>
          <w:rFonts w:ascii="Times" w:hAnsi="Times"/>
        </w:rPr>
        <w:t>research productivity during a pandemic. First, women</w:t>
      </w:r>
      <w:r w:rsidR="00A26A5F">
        <w:rPr>
          <w:rFonts w:ascii="Times" w:hAnsi="Times"/>
        </w:rPr>
        <w:t xml:space="preserve"> </w:t>
      </w:r>
      <w:r w:rsidRPr="00817DBE">
        <w:rPr>
          <w:rFonts w:ascii="Times" w:hAnsi="Times"/>
        </w:rPr>
        <w:t xml:space="preserve">generally perform more unpaid caregiving and domestic work </w:t>
      </w:r>
      <w:r w:rsidRPr="00817DBE">
        <w:rPr>
          <w:rFonts w:ascii="Times" w:hAnsi="Times"/>
        </w:rPr>
        <w:fldChar w:fldCharType="begin"/>
      </w:r>
      <w:r w:rsidR="00800031">
        <w:rPr>
          <w:rFonts w:ascii="Times" w:hAnsi="Times"/>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accessed":{"date-parts":[["2022",8,27]]},"issued":{"date-parts":[["2008"]]}}}],"schema":"https://github.com/citation-style-language/schema/raw/master/csl-citation.json"} </w:instrText>
      </w:r>
      <w:r w:rsidRPr="00817DBE">
        <w:rPr>
          <w:rFonts w:ascii="Times" w:hAnsi="Times"/>
        </w:rPr>
        <w:fldChar w:fldCharType="separate"/>
      </w:r>
      <w:r w:rsidR="00A70F4E">
        <w:rPr>
          <w:rFonts w:ascii="Times" w:hAnsi="Times"/>
        </w:rPr>
        <w:t>(Schiebinger, Henderson and Gilmartin, 2008; Schiebinger and Gilmartin, 2010)</w:t>
      </w:r>
      <w:r w:rsidRPr="00817DBE">
        <w:rPr>
          <w:rFonts w:ascii="Times" w:hAnsi="Times"/>
        </w:rPr>
        <w:fldChar w:fldCharType="end"/>
      </w:r>
      <w:r w:rsidRPr="00817DBE">
        <w:rPr>
          <w:rFonts w:ascii="Times" w:hAnsi="Times"/>
        </w:rPr>
        <w:t xml:space="preserve">. Social-distancing and facility closures during the pandemic increased caregiving and domestic </w:t>
      </w:r>
      <w:r w:rsidR="00A26A5F">
        <w:rPr>
          <w:rFonts w:ascii="Times" w:hAnsi="Times"/>
        </w:rPr>
        <w:t>work</w:t>
      </w:r>
      <w:r w:rsidRPr="00817DBE">
        <w:rPr>
          <w:rFonts w:ascii="Times" w:hAnsi="Times"/>
        </w:rPr>
        <w:t xml:space="preserve"> </w:t>
      </w:r>
      <w:r w:rsidRPr="00817DBE">
        <w:rPr>
          <w:rFonts w:ascii="Times" w:hAnsi="Times"/>
        </w:rPr>
        <w:fldChar w:fldCharType="begin"/>
      </w:r>
      <w:r w:rsidR="00A70F4E">
        <w:rPr>
          <w:rFonts w:ascii="Times" w:hAnsi="Times"/>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rPr>
        <w:fldChar w:fldCharType="separate"/>
      </w:r>
      <w:r w:rsidR="00A70F4E">
        <w:rPr>
          <w:rFonts w:ascii="Times" w:hAnsi="Times"/>
        </w:rPr>
        <w:t>(Carli, 2020; Carlson, Petts and Pepin, 2020)</w:t>
      </w:r>
      <w:r w:rsidRPr="00817DBE">
        <w:rPr>
          <w:rFonts w:ascii="Times" w:hAnsi="Times"/>
        </w:rPr>
        <w:fldChar w:fldCharType="end"/>
      </w:r>
      <w:r w:rsidRPr="00817DBE">
        <w:rPr>
          <w:rFonts w:ascii="Times" w:hAnsi="Times"/>
        </w:rPr>
        <w:t xml:space="preserve"> with reduced community help from nurseries, schools, care homes, house cleaners, laundrettes, nannies, babysitters and family </w:t>
      </w:r>
      <w:r w:rsidRPr="00817DBE">
        <w:rPr>
          <w:rFonts w:ascii="Times" w:hAnsi="Times"/>
        </w:rPr>
        <w:fldChar w:fldCharType="begin"/>
      </w:r>
      <w:r w:rsidR="00A70F4E">
        <w:rPr>
          <w:rFonts w:ascii="Times" w:hAnsi="Times"/>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rPr>
        <w:fldChar w:fldCharType="separate"/>
      </w:r>
      <w:r w:rsidR="00A70F4E" w:rsidRPr="00A70F4E">
        <w:rPr>
          <w:rFonts w:ascii="Times" w:hAnsi="Times"/>
        </w:rPr>
        <w:t xml:space="preserve">(Myers </w:t>
      </w:r>
      <w:r w:rsidR="00A70F4E" w:rsidRPr="00A70F4E">
        <w:rPr>
          <w:rFonts w:ascii="Times" w:hAnsi="Times"/>
          <w:i/>
          <w:iCs/>
        </w:rPr>
        <w:t>et al.</w:t>
      </w:r>
      <w:r w:rsidR="00A70F4E" w:rsidRPr="00A70F4E">
        <w:rPr>
          <w:rFonts w:ascii="Times" w:hAnsi="Times"/>
        </w:rPr>
        <w:t xml:space="preserve">, 2020; Barber </w:t>
      </w:r>
      <w:r w:rsidR="00A70F4E" w:rsidRPr="00A70F4E">
        <w:rPr>
          <w:rFonts w:ascii="Times" w:hAnsi="Times"/>
          <w:i/>
          <w:iCs/>
        </w:rPr>
        <w:t>et al.</w:t>
      </w:r>
      <w:r w:rsidR="00A70F4E" w:rsidRPr="00A70F4E">
        <w:rPr>
          <w:rFonts w:ascii="Times" w:hAnsi="Times"/>
        </w:rPr>
        <w:t xml:space="preserve">, 2021; Breuning </w:t>
      </w:r>
      <w:r w:rsidR="00A70F4E" w:rsidRPr="00A70F4E">
        <w:rPr>
          <w:rFonts w:ascii="Times" w:hAnsi="Times"/>
          <w:i/>
          <w:iCs/>
        </w:rPr>
        <w:t>et al.</w:t>
      </w:r>
      <w:r w:rsidR="00A70F4E" w:rsidRPr="00A70F4E">
        <w:rPr>
          <w:rFonts w:ascii="Times" w:hAnsi="Times"/>
        </w:rPr>
        <w:t>, 2021; Deryugina, Shurchkov and Stearns, 2021; Shalaby, Allam and Buttorff, 2021)</w:t>
      </w:r>
      <w:r w:rsidRPr="00817DBE">
        <w:rPr>
          <w:rFonts w:ascii="Times" w:hAnsi="Times"/>
        </w:rPr>
        <w:fldChar w:fldCharType="end"/>
      </w:r>
      <w:r w:rsidRPr="00817DBE">
        <w:rPr>
          <w:rFonts w:ascii="Times" w:hAnsi="Times"/>
        </w:rPr>
        <w:t xml:space="preserve">. </w:t>
      </w:r>
      <w:r w:rsidR="00A108E1">
        <w:rPr>
          <w:rFonts w:ascii="Times" w:hAnsi="Times"/>
        </w:rPr>
        <w:t>As these tasks</w:t>
      </w:r>
      <w:r w:rsidRPr="00817DBE">
        <w:rPr>
          <w:rFonts w:ascii="Times" w:hAnsi="Times"/>
        </w:rPr>
        <w:t xml:space="preserve"> have</w:t>
      </w:r>
      <w:r w:rsidR="00A108E1">
        <w:rPr>
          <w:rFonts w:ascii="Times" w:hAnsi="Times"/>
        </w:rPr>
        <w:t xml:space="preserve"> disproportionately</w:t>
      </w:r>
      <w:r w:rsidRPr="00817DBE">
        <w:rPr>
          <w:rFonts w:ascii="Times" w:hAnsi="Times"/>
        </w:rPr>
        <w:t xml:space="preserve"> fallen on women, time and space for academic research during “work-from-home” conditions </w:t>
      </w:r>
      <w:r w:rsidR="00A108E1">
        <w:rPr>
          <w:rFonts w:ascii="Times" w:hAnsi="Times"/>
        </w:rPr>
        <w:t xml:space="preserve">was difficult </w:t>
      </w:r>
      <w:r w:rsidRPr="00817DBE">
        <w:rPr>
          <w:rFonts w:ascii="Times" w:hAnsi="Times"/>
        </w:rPr>
        <w:fldChar w:fldCharType="begin"/>
      </w:r>
      <w:r w:rsidR="00A70F4E">
        <w:rPr>
          <w:rFonts w:ascii="Times" w:hAnsi="Times"/>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rPr>
        <w:fldChar w:fldCharType="separate"/>
      </w:r>
      <w:r w:rsidR="00A70F4E">
        <w:rPr>
          <w:rFonts w:ascii="Times" w:hAnsi="Times"/>
        </w:rPr>
        <w:t>(Abdellatif and Gatto, 2020; Boncori, 2020; Guy and Arthur, 2020)</w:t>
      </w:r>
      <w:r w:rsidRPr="00817DBE">
        <w:rPr>
          <w:rFonts w:ascii="Times" w:hAnsi="Times"/>
        </w:rPr>
        <w:fldChar w:fldCharType="end"/>
      </w:r>
      <w:r w:rsidRPr="00817DBE">
        <w:rPr>
          <w:rFonts w:ascii="Times" w:hAnsi="Times"/>
        </w:rPr>
        <w:t xml:space="preserve">. Second, the distribution of work within academic institutions is often gendered. Women undertake more ‘non-promotable’ tasks </w:t>
      </w:r>
      <w:r w:rsidRPr="00817DBE">
        <w:rPr>
          <w:rFonts w:ascii="Times" w:hAnsi="Times"/>
        </w:rPr>
        <w:fldChar w:fldCharType="begin"/>
      </w:r>
      <w:r w:rsidR="00A70F4E">
        <w:rPr>
          <w:rFonts w:ascii="Times" w:hAnsi="Times"/>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rPr>
        <w:fldChar w:fldCharType="separate"/>
      </w:r>
      <w:r w:rsidR="00A70F4E" w:rsidRPr="00A70F4E">
        <w:rPr>
          <w:rFonts w:ascii="Times" w:hAnsi="Times"/>
        </w:rPr>
        <w:t xml:space="preserve">(Babcock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xml:space="preserve"> such as administrative, supportive and mentoring roles </w:t>
      </w:r>
      <w:r w:rsidRPr="00817DBE">
        <w:rPr>
          <w:rFonts w:ascii="Times" w:hAnsi="Times"/>
        </w:rPr>
        <w:fldChar w:fldCharType="begin"/>
      </w:r>
      <w:r w:rsidR="00A70F4E">
        <w:rPr>
          <w:rFonts w:ascii="Times" w:hAnsi="Times"/>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rPr>
        <w:fldChar w:fldCharType="separate"/>
      </w:r>
      <w:r w:rsidR="00A70F4E" w:rsidRPr="00A70F4E">
        <w:rPr>
          <w:rFonts w:ascii="Times" w:hAnsi="Times"/>
        </w:rPr>
        <w:t xml:space="preserve">(Porter, 2007; Mitchell and Hesli, 2013; Babcock </w:t>
      </w:r>
      <w:r w:rsidR="00A70F4E" w:rsidRPr="00A70F4E">
        <w:rPr>
          <w:rFonts w:ascii="Times" w:hAnsi="Times"/>
          <w:i/>
          <w:iCs/>
        </w:rPr>
        <w:t>et al.</w:t>
      </w:r>
      <w:r w:rsidR="00A70F4E" w:rsidRPr="00A70F4E">
        <w:rPr>
          <w:rFonts w:ascii="Times" w:hAnsi="Times"/>
        </w:rPr>
        <w:t xml:space="preserve">, 2017; Guarino and Borden, 2017; O’Meara </w:t>
      </w:r>
      <w:r w:rsidR="00A70F4E" w:rsidRPr="00A70F4E">
        <w:rPr>
          <w:rFonts w:ascii="Times" w:hAnsi="Times"/>
          <w:i/>
          <w:iCs/>
        </w:rPr>
        <w:t>et al.</w:t>
      </w:r>
      <w:r w:rsidR="00A70F4E" w:rsidRPr="00A70F4E">
        <w:rPr>
          <w:rFonts w:ascii="Times" w:hAnsi="Times"/>
        </w:rPr>
        <w:t>, 2017; O’Meara, Kuvaeva and Nyunt, 2017)</w:t>
      </w:r>
      <w:r w:rsidRPr="00817DBE">
        <w:rPr>
          <w:rFonts w:ascii="Times" w:hAnsi="Times"/>
        </w:rPr>
        <w:fldChar w:fldCharType="end"/>
      </w:r>
      <w:r w:rsidRPr="00817DBE">
        <w:rPr>
          <w:rFonts w:ascii="Times" w:hAnsi="Times"/>
        </w:rPr>
        <w:t xml:space="preserve">. Changes in teaching and administration in response to the pandemic were therefore more likely to be facilitated by women </w:t>
      </w:r>
      <w:r w:rsidRPr="00817DBE">
        <w:rPr>
          <w:rFonts w:ascii="Times" w:hAnsi="Times"/>
        </w:rPr>
        <w:fldChar w:fldCharType="begin"/>
      </w:r>
      <w:r w:rsidR="00A70F4E">
        <w:rPr>
          <w:rFonts w:ascii="Times" w:hAnsi="Times"/>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rPr>
        <w:fldChar w:fldCharType="separate"/>
      </w:r>
      <w:r w:rsidR="00A70F4E">
        <w:rPr>
          <w:rFonts w:ascii="Times" w:hAnsi="Times"/>
        </w:rPr>
        <w:t>(Docka-Filipek and Stone, 2021; Minello, Martucci and Manzo, 2021)</w:t>
      </w:r>
      <w:r w:rsidRPr="00817DBE">
        <w:rPr>
          <w:rFonts w:ascii="Times" w:hAnsi="Times"/>
        </w:rPr>
        <w:fldChar w:fldCharType="end"/>
      </w:r>
      <w:r w:rsidRPr="00817DBE">
        <w:rPr>
          <w:rFonts w:ascii="Times" w:hAnsi="Times"/>
        </w:rPr>
        <w:t>. Third, labour roles contributing towards publication are also gendered</w:t>
      </w:r>
      <w:r>
        <w:rPr>
          <w:rFonts w:ascii="Times" w:hAnsi="Times"/>
        </w:rPr>
        <w:t>. W</w:t>
      </w:r>
      <w:r w:rsidRPr="00817DBE">
        <w:rPr>
          <w:rFonts w:ascii="Times" w:hAnsi="Times"/>
        </w:rPr>
        <w:t xml:space="preserve">omen generally perform more technical work such as generating data, whilst men assume more core tasks in conceptualisation, analysis, writing and publishing </w:t>
      </w:r>
      <w:r w:rsidRPr="00817DBE">
        <w:rPr>
          <w:rFonts w:ascii="Times" w:hAnsi="Times"/>
        </w:rPr>
        <w:fldChar w:fldCharType="begin"/>
      </w:r>
      <w:r w:rsidR="00A70F4E">
        <w:rPr>
          <w:rFonts w:ascii="Times" w:hAnsi="Times"/>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rPr>
        <w:fldChar w:fldCharType="separate"/>
      </w:r>
      <w:r w:rsidR="00A70F4E" w:rsidRPr="00A70F4E">
        <w:rPr>
          <w:rFonts w:ascii="Times" w:hAnsi="Times"/>
        </w:rPr>
        <w:t xml:space="preserve">(Macaluso </w:t>
      </w:r>
      <w:r w:rsidR="00A70F4E" w:rsidRPr="00A70F4E">
        <w:rPr>
          <w:rFonts w:ascii="Times" w:hAnsi="Times"/>
          <w:i/>
          <w:iCs/>
        </w:rPr>
        <w:t>et al.</w:t>
      </w:r>
      <w:r w:rsidR="00A70F4E" w:rsidRPr="00A70F4E">
        <w:rPr>
          <w:rFonts w:ascii="Times" w:hAnsi="Times"/>
        </w:rPr>
        <w:t>, 2016)</w:t>
      </w:r>
      <w:r w:rsidRPr="00817DBE">
        <w:rPr>
          <w:rFonts w:ascii="Times" w:hAnsi="Times"/>
        </w:rPr>
        <w:fldChar w:fldCharType="end"/>
      </w:r>
      <w:r w:rsidRPr="00817DBE">
        <w:rPr>
          <w:rFonts w:ascii="Times" w:hAnsi="Times"/>
        </w:rPr>
        <w:t xml:space="preserve">. Pandemic closures to research institutions would therefore likely impact women authorship </w:t>
      </w:r>
      <w:r w:rsidR="00A108E1">
        <w:rPr>
          <w:rFonts w:ascii="Times" w:hAnsi="Times"/>
        </w:rPr>
        <w:t>from</w:t>
      </w:r>
      <w:r w:rsidR="00A26A5F">
        <w:rPr>
          <w:rFonts w:ascii="Times" w:hAnsi="Times"/>
        </w:rPr>
        <w:t xml:space="preserve"> technical roles </w:t>
      </w:r>
      <w:r w:rsidRPr="00817DBE">
        <w:rPr>
          <w:rFonts w:ascii="Times" w:hAnsi="Times"/>
        </w:rPr>
        <w:t xml:space="preserve">stronger than men. Additionally, the surge in publications during the pandemic </w:t>
      </w:r>
      <w:r w:rsidRPr="00817DBE">
        <w:rPr>
          <w:rFonts w:ascii="Times" w:hAnsi="Times"/>
        </w:rPr>
        <w:fldChar w:fldCharType="begin"/>
      </w:r>
      <w:r w:rsidR="00A70F4E">
        <w:rPr>
          <w:rFonts w:ascii="Times" w:hAnsi="Times"/>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rPr>
        <w:fldChar w:fldCharType="separate"/>
      </w:r>
      <w:r w:rsidR="00A70F4E">
        <w:rPr>
          <w:rFonts w:ascii="Times" w:hAnsi="Times"/>
        </w:rPr>
        <w:t>(Else, 2020)</w:t>
      </w:r>
      <w:r w:rsidRPr="00817DBE">
        <w:rPr>
          <w:rFonts w:ascii="Times" w:hAnsi="Times"/>
        </w:rPr>
        <w:fldChar w:fldCharType="end"/>
      </w:r>
      <w:r w:rsidRPr="00817DBE">
        <w:rPr>
          <w:rFonts w:ascii="Times" w:hAnsi="Times"/>
        </w:rPr>
        <w:t xml:space="preserve"> could have </w:t>
      </w:r>
      <w:r w:rsidR="00A26A5F">
        <w:rPr>
          <w:rFonts w:ascii="Times" w:hAnsi="Times"/>
        </w:rPr>
        <w:t>reduced</w:t>
      </w:r>
      <w:r w:rsidRPr="00817DBE">
        <w:rPr>
          <w:rFonts w:ascii="Times" w:hAnsi="Times"/>
        </w:rPr>
        <w:t xml:space="preserve"> the quality of peer review, with evaluation being more influenced by cognitive shortcuts. These shortcuts are often associated with biases tending to operate against women </w:t>
      </w:r>
      <w:r w:rsidRPr="00817DBE">
        <w:rPr>
          <w:rFonts w:ascii="Times" w:hAnsi="Times"/>
        </w:rPr>
        <w:fldChar w:fldCharType="begin"/>
      </w:r>
      <w:r w:rsidR="00A70F4E">
        <w:rPr>
          <w:rFonts w:ascii="Times" w:hAnsi="Times"/>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rPr>
        <w:fldChar w:fldCharType="separate"/>
      </w:r>
      <w:r w:rsidR="00A70F4E">
        <w:rPr>
          <w:rFonts w:ascii="Times" w:hAnsi="Times"/>
        </w:rPr>
        <w:t>(Kaatz, Gutierrez and Carnes, 2014; Reuben, Sapienza and Zingales, 2014; Carli, 2020)</w:t>
      </w:r>
      <w:r w:rsidRPr="00817DBE">
        <w:rPr>
          <w:rFonts w:ascii="Times" w:hAnsi="Times"/>
        </w:rPr>
        <w:fldChar w:fldCharType="end"/>
      </w:r>
      <w:r w:rsidRPr="00817DBE">
        <w:rPr>
          <w:rFonts w:ascii="Times" w:hAnsi="Times"/>
        </w:rPr>
        <w:t xml:space="preserve"> resulting in lower success getting submissions accepted </w:t>
      </w:r>
      <w:r w:rsidRPr="00817DBE">
        <w:rPr>
          <w:rFonts w:ascii="Times" w:hAnsi="Times"/>
        </w:rPr>
        <w:fldChar w:fldCharType="begin"/>
      </w:r>
      <w:r w:rsidR="008D713A">
        <w:rPr>
          <w:rFonts w:ascii="Times" w:hAnsi="Times"/>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rPr>
        <w:fldChar w:fldCharType="separate"/>
      </w:r>
      <w:r w:rsidR="00A70F4E" w:rsidRPr="00A70F4E">
        <w:rPr>
          <w:rFonts w:ascii="Times" w:hAnsi="Times"/>
        </w:rPr>
        <w:t xml:space="preserve">(Fox and Paine, 2019; Murray </w:t>
      </w:r>
      <w:r w:rsidR="00A70F4E" w:rsidRPr="00A70F4E">
        <w:rPr>
          <w:rFonts w:ascii="Times" w:hAnsi="Times"/>
          <w:i/>
          <w:iCs/>
        </w:rPr>
        <w:t>et al.</w:t>
      </w:r>
      <w:r w:rsidR="00A70F4E" w:rsidRPr="00A70F4E">
        <w:rPr>
          <w:rFonts w:ascii="Times" w:hAnsi="Times"/>
        </w:rPr>
        <w:t xml:space="preserve">, 2019; Day, Corbett and Boyle, 2020; Hagan </w:t>
      </w:r>
      <w:r w:rsidR="00A70F4E" w:rsidRPr="00A70F4E">
        <w:rPr>
          <w:rFonts w:ascii="Times" w:hAnsi="Times"/>
          <w:i/>
          <w:iCs/>
        </w:rPr>
        <w:t>et al.</w:t>
      </w:r>
      <w:r w:rsidR="00A70F4E" w:rsidRPr="00A70F4E">
        <w:rPr>
          <w:rFonts w:ascii="Times" w:hAnsi="Times"/>
        </w:rPr>
        <w:t>, 2020)</w:t>
      </w:r>
      <w:r w:rsidRPr="00817DBE">
        <w:rPr>
          <w:rFonts w:ascii="Times" w:hAnsi="Times"/>
        </w:rPr>
        <w:fldChar w:fldCharType="end"/>
      </w:r>
      <w:r w:rsidRPr="00817DBE">
        <w:rPr>
          <w:rFonts w:ascii="Times" w:hAnsi="Times"/>
        </w:rPr>
        <w:t xml:space="preserve">.   </w:t>
      </w:r>
    </w:p>
    <w:p w14:paraId="4FEAB6B1" w14:textId="7B5F376F" w:rsidR="00817DBE" w:rsidRPr="00817DBE" w:rsidRDefault="00817DBE" w:rsidP="00817DBE">
      <w:pPr>
        <w:ind w:firstLine="720"/>
        <w:rPr>
          <w:rFonts w:ascii="Times" w:hAnsi="Times"/>
        </w:rPr>
      </w:pPr>
      <w:r w:rsidRPr="00817DBE">
        <w:rPr>
          <w:rFonts w:ascii="Times" w:hAnsi="Times"/>
        </w:rPr>
        <w:t xml:space="preserve">The role of these factors shaping the gender gap in research </w:t>
      </w:r>
      <w:r w:rsidR="00000205">
        <w:rPr>
          <w:rFonts w:ascii="Times" w:hAnsi="Times"/>
        </w:rPr>
        <w:t>productivity</w:t>
      </w:r>
      <w:r w:rsidRPr="00817DBE">
        <w:rPr>
          <w:rFonts w:ascii="Times" w:hAnsi="Times"/>
        </w:rPr>
        <w:t xml:space="preserve"> during the pandemic might differ across research fields  </w:t>
      </w:r>
      <w:r w:rsidRPr="00817DBE">
        <w:rPr>
          <w:rFonts w:ascii="Times" w:hAnsi="Times"/>
        </w:rPr>
        <w:fldChar w:fldCharType="begin"/>
      </w:r>
      <w:r w:rsidR="00A70F4E">
        <w:rPr>
          <w:rFonts w:ascii="Times" w:hAnsi="Times"/>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rPr>
        <w:fldChar w:fldCharType="separate"/>
      </w:r>
      <w:r w:rsidR="00A70F4E" w:rsidRPr="00A70F4E">
        <w:rPr>
          <w:rFonts w:ascii="Times" w:hAnsi="Times"/>
        </w:rPr>
        <w:t xml:space="preserve">(Madsen </w:t>
      </w:r>
      <w:r w:rsidR="00A70F4E" w:rsidRPr="00A70F4E">
        <w:rPr>
          <w:rFonts w:ascii="Times" w:hAnsi="Times"/>
          <w:i/>
          <w:iCs/>
        </w:rPr>
        <w:t>et al.</w:t>
      </w:r>
      <w:r w:rsidR="00A70F4E" w:rsidRPr="00A70F4E">
        <w:rPr>
          <w:rFonts w:ascii="Times" w:hAnsi="Times"/>
        </w:rPr>
        <w:t>, 2022)</w:t>
      </w:r>
      <w:r w:rsidRPr="00817DBE">
        <w:rPr>
          <w:rFonts w:ascii="Times" w:hAnsi="Times"/>
        </w:rPr>
        <w:fldChar w:fldCharType="end"/>
      </w:r>
      <w:r w:rsidRPr="00817DBE">
        <w:rPr>
          <w:rFonts w:ascii="Times" w:hAnsi="Times"/>
        </w:rPr>
        <w:t>. One possibility is that research fields that were already more gender-</w:t>
      </w:r>
      <w:r w:rsidR="00E9308E">
        <w:rPr>
          <w:rFonts w:ascii="Times" w:hAnsi="Times"/>
        </w:rPr>
        <w:t>disparate</w:t>
      </w:r>
      <w:r w:rsidRPr="00817DBE">
        <w:rPr>
          <w:rFonts w:ascii="Times" w:hAnsi="Times"/>
        </w:rPr>
        <w:t xml:space="preserve"> may have experienced the most exacerbated gender gaps during the pandemic. In fields that were already traditionally more gender-</w:t>
      </w:r>
      <w:r w:rsidR="00E9308E">
        <w:rPr>
          <w:rFonts w:ascii="Times" w:hAnsi="Times"/>
        </w:rPr>
        <w:t>disparate</w:t>
      </w:r>
      <w:r w:rsidRPr="00817DBE">
        <w:rPr>
          <w:rFonts w:ascii="Times" w:hAnsi="Times"/>
        </w:rPr>
        <w:t xml:space="preserve">,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rPr>
        <w:fldChar w:fldCharType="begin"/>
      </w:r>
      <w:r w:rsidR="00A70F4E">
        <w:rPr>
          <w:rFonts w:ascii="Times" w:hAnsi="Times"/>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rPr>
        <w:fldChar w:fldCharType="separate"/>
      </w:r>
      <w:r w:rsidR="00A70F4E">
        <w:rPr>
          <w:rFonts w:ascii="Times" w:hAnsi="Times"/>
        </w:rPr>
        <w:t>(Clark, 2020; Nash and Churchill, 2020)</w:t>
      </w:r>
      <w:r w:rsidRPr="00817DBE">
        <w:rPr>
          <w:rFonts w:ascii="Times" w:hAnsi="Times"/>
        </w:rPr>
        <w:fldChar w:fldCharType="end"/>
      </w:r>
      <w:r w:rsidRPr="00817DBE">
        <w:rPr>
          <w:rFonts w:ascii="Times" w:hAnsi="Times"/>
        </w:rPr>
        <w:t xml:space="preserve">. An alternative possibility is that the pandemic might have eroded the support structures that existed </w:t>
      </w:r>
      <w:r w:rsidR="00183655">
        <w:rPr>
          <w:rFonts w:ascii="Times" w:hAnsi="Times"/>
        </w:rPr>
        <w:t>in more</w:t>
      </w:r>
      <w:r w:rsidRPr="00817DBE">
        <w:rPr>
          <w:rFonts w:ascii="Times" w:hAnsi="Times"/>
        </w:rPr>
        <w:t xml:space="preserve"> gender balance</w:t>
      </w:r>
      <w:r w:rsidR="00183655">
        <w:rPr>
          <w:rFonts w:ascii="Times" w:hAnsi="Times"/>
        </w:rPr>
        <w:t>d fields.</w:t>
      </w:r>
      <w:r w:rsidRPr="00817DBE">
        <w:rPr>
          <w:rFonts w:ascii="Times" w:hAnsi="Times"/>
        </w:rPr>
        <w:t xml:space="preserve"> The pandemic may also </w:t>
      </w:r>
      <w:r w:rsidRPr="00817DBE">
        <w:rPr>
          <w:rFonts w:ascii="Times" w:hAnsi="Times"/>
        </w:rPr>
        <w:lastRenderedPageBreak/>
        <w:t xml:space="preserve">have exacerbated a gender gap in authorship position (first, middle or last) </w:t>
      </w:r>
      <w:r w:rsidRPr="00817DBE">
        <w:rPr>
          <w:rFonts w:ascii="Times" w:hAnsi="Times"/>
        </w:rPr>
        <w:fldChar w:fldCharType="begin"/>
      </w:r>
      <w:r w:rsidR="00A70F4E">
        <w:rPr>
          <w:rFonts w:ascii="Times" w:hAnsi="Times"/>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rPr>
        <w:fldChar w:fldCharType="separate"/>
      </w:r>
      <w:r w:rsidR="00A70F4E">
        <w:rPr>
          <w:rFonts w:ascii="Times" w:hAnsi="Times"/>
        </w:rPr>
        <w:t>(King and Frederickson, 2021)</w:t>
      </w:r>
      <w:r w:rsidRPr="00817DBE">
        <w:rPr>
          <w:rFonts w:ascii="Times" w:hAnsi="Times"/>
        </w:rPr>
        <w:fldChar w:fldCharType="end"/>
      </w:r>
      <w:r w:rsidRPr="00817DBE">
        <w:rPr>
          <w:rFonts w:ascii="Times" w:hAnsi="Times"/>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rPr>
        <w:t xml:space="preserve">in </w:t>
      </w:r>
      <w:r w:rsidRPr="00817DBE">
        <w:rPr>
          <w:rFonts w:ascii="Times" w:hAnsi="Times"/>
        </w:rPr>
        <w:t>support</w:t>
      </w:r>
      <w:r w:rsidR="006E21AD">
        <w:rPr>
          <w:rFonts w:ascii="Times" w:hAnsi="Times"/>
        </w:rPr>
        <w:t>ing</w:t>
      </w:r>
      <w:r w:rsidRPr="00817DBE">
        <w:rPr>
          <w:rFonts w:ascii="Times" w:hAnsi="Times"/>
        </w:rPr>
        <w:t xml:space="preserve"> research (as middle authors). </w:t>
      </w:r>
    </w:p>
    <w:p w14:paraId="231063E3" w14:textId="3DE6E7FC" w:rsidR="00DA155D" w:rsidRPr="008B778E" w:rsidRDefault="00817DBE" w:rsidP="00A108E1">
      <w:pPr>
        <w:ind w:firstLine="720"/>
        <w:rPr>
          <w:rFonts w:ascii="Times" w:hAnsi="Times"/>
        </w:rPr>
      </w:pPr>
      <w:r w:rsidRPr="00817DBE">
        <w:rPr>
          <w:rFonts w:ascii="Times" w:hAnsi="Times"/>
        </w:rPr>
        <w:t>Here, we quantitatively calculate</w:t>
      </w:r>
      <w:r>
        <w:rPr>
          <w:rFonts w:ascii="Times" w:hAnsi="Times"/>
        </w:rPr>
        <w:t>d by meta-analysis</w:t>
      </w:r>
      <w:r w:rsidRPr="00817DBE">
        <w:rPr>
          <w:rFonts w:ascii="Times" w:hAnsi="Times"/>
        </w:rPr>
        <w:t xml:space="preserve"> the overall effect of the COVID-19 pandemic on </w:t>
      </w:r>
      <w:r w:rsidR="00E9308E">
        <w:rPr>
          <w:rFonts w:ascii="Times" w:hAnsi="Times"/>
        </w:rPr>
        <w:t xml:space="preserve">the </w:t>
      </w:r>
      <w:r w:rsidRPr="00817DBE">
        <w:rPr>
          <w:rFonts w:ascii="Times" w:hAnsi="Times"/>
        </w:rPr>
        <w:t xml:space="preserve">gender </w:t>
      </w:r>
      <w:r w:rsidR="00E9308E">
        <w:rPr>
          <w:rFonts w:ascii="Times" w:hAnsi="Times"/>
        </w:rPr>
        <w:t>gap</w:t>
      </w:r>
      <w:r w:rsidRPr="00817DBE">
        <w:rPr>
          <w:rFonts w:ascii="Times" w:hAnsi="Times"/>
        </w:rPr>
        <w:t xml:space="preserve"> in research productivity and </w:t>
      </w:r>
      <w:r>
        <w:rPr>
          <w:rFonts w:ascii="Times" w:hAnsi="Times"/>
        </w:rPr>
        <w:t>predicted</w:t>
      </w:r>
      <w:r w:rsidRPr="00817DBE">
        <w:rPr>
          <w:rFonts w:ascii="Times" w:hAnsi="Times"/>
        </w:rPr>
        <w:t xml:space="preserve"> the </w:t>
      </w:r>
      <w:r w:rsidR="00E9308E">
        <w:rPr>
          <w:rFonts w:ascii="Times" w:hAnsi="Times"/>
        </w:rPr>
        <w:t>gap</w:t>
      </w:r>
      <w:r w:rsidRPr="00817DBE">
        <w:rPr>
          <w:rFonts w:ascii="Times" w:hAnsi="Times"/>
        </w:rPr>
        <w:t xml:space="preserve"> </w:t>
      </w:r>
      <w:r>
        <w:rPr>
          <w:rFonts w:ascii="Times" w:hAnsi="Times"/>
        </w:rPr>
        <w:t>increased</w:t>
      </w:r>
      <w:r w:rsidRPr="00817DBE">
        <w:rPr>
          <w:rFonts w:ascii="Times" w:hAnsi="Times"/>
        </w:rPr>
        <w:t xml:space="preserve"> compared to the period just prior to the pandemic</w:t>
      </w:r>
      <w:r w:rsidR="00E9308E">
        <w:rPr>
          <w:rFonts w:ascii="Times" w:hAnsi="Times"/>
        </w:rPr>
        <w:t>, such that male academic productivity saw</w:t>
      </w:r>
      <w:r w:rsidR="007D0954">
        <w:rPr>
          <w:rFonts w:ascii="Times" w:hAnsi="Times"/>
        </w:rPr>
        <w:t xml:space="preserve"> even further increases</w:t>
      </w:r>
      <w:r w:rsidRPr="00817DBE">
        <w:rPr>
          <w:rFonts w:ascii="Times" w:hAnsi="Times"/>
        </w:rPr>
        <w:t xml:space="preserve">. 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rPr>
        <w:t>w</w:t>
      </w:r>
      <w:r w:rsidRPr="00817DBE">
        <w:rPr>
          <w:rFonts w:ascii="Times" w:hAnsi="Times"/>
        </w:rPr>
        <w:t xml:space="preserve">e explored variation in the gender gap increase across research fields and then explored the </w:t>
      </w:r>
      <w:r w:rsidR="00A108E1">
        <w:rPr>
          <w:rFonts w:ascii="Times" w:hAnsi="Times"/>
        </w:rPr>
        <w:t>effect</w:t>
      </w:r>
      <w:r w:rsidRPr="00817DBE">
        <w:rPr>
          <w:rFonts w:ascii="Times" w:hAnsi="Times"/>
        </w:rPr>
        <w:t xml:space="preserve"> of research field according to the previous </w:t>
      </w:r>
      <w:r w:rsidR="00A108E1">
        <w:rPr>
          <w:rFonts w:ascii="Times" w:hAnsi="Times"/>
        </w:rPr>
        <w:t>degree of</w:t>
      </w:r>
      <w:r w:rsidRPr="00817DBE">
        <w:rPr>
          <w:rFonts w:ascii="Times" w:hAnsi="Times"/>
        </w:rPr>
        <w:t xml:space="preserve"> gender </w:t>
      </w:r>
      <w:r w:rsidR="007D0954">
        <w:rPr>
          <w:rFonts w:ascii="Times" w:hAnsi="Times"/>
        </w:rPr>
        <w:t>disparity</w:t>
      </w:r>
      <w:r w:rsidRPr="00817DBE">
        <w:rPr>
          <w:rFonts w:ascii="Times" w:hAnsi="Times"/>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rPr>
        <w:t xml:space="preserve">has increased </w:t>
      </w:r>
      <w:r w:rsidRPr="00817DBE">
        <w:rPr>
          <w:rFonts w:ascii="Times" w:hAnsi="Times"/>
        </w:rPr>
        <w:t xml:space="preserve">more in first and last, rather than middle authorship positions because female academics have been </w:t>
      </w:r>
      <w:r w:rsidR="00000205">
        <w:rPr>
          <w:rFonts w:ascii="Times" w:hAnsi="Times"/>
        </w:rPr>
        <w:t xml:space="preserve">especially </w:t>
      </w:r>
      <w:r w:rsidRPr="00817DBE">
        <w:rPr>
          <w:rFonts w:ascii="Times" w:hAnsi="Times"/>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634C0944" w14:textId="61BBFE6D" w:rsidR="008B778E" w:rsidRPr="00955B71" w:rsidRDefault="008B778E" w:rsidP="00955B71">
      <w:r>
        <w:t>Our systematic literature review identified 5</w:t>
      </w:r>
      <w:r w:rsidR="00402E15">
        <w:t>5</w:t>
      </w:r>
      <w:r>
        <w:t xml:space="preserve"> </w:t>
      </w:r>
      <w:r w:rsidR="00DE237B">
        <w:t>studies</w:t>
      </w:r>
      <w:r>
        <w:t xml:space="preserve"> that met the inclusion criteria (for details on the procedure please see the Methods section). </w:t>
      </w:r>
      <w:proofErr w:type="gramStart"/>
      <w:r w:rsidR="003507FA" w:rsidRPr="003507FA">
        <w:t>All of</w:t>
      </w:r>
      <w:proofErr w:type="gramEnd"/>
      <w:r w:rsidR="003507FA" w:rsidRPr="003507FA">
        <w:t xml:space="preserve"> the </w:t>
      </w:r>
      <w:r w:rsidR="00DE237B">
        <w:t>studies</w:t>
      </w:r>
      <w:r w:rsidR="003507FA" w:rsidRPr="003507FA">
        <w:t xml:space="preserve"> we were able to find only compared women to men (see Limitations). </w:t>
      </w:r>
      <w:r>
        <w:t>We extracted and calculated 1</w:t>
      </w:r>
      <w:r w:rsidR="00402E15">
        <w:t>30</w:t>
      </w:r>
      <w:r>
        <w:t xml:space="preserve"> effect sizes from these </w:t>
      </w:r>
      <w:r w:rsidR="00DE237B">
        <w:t>studies</w:t>
      </w:r>
      <w:r w:rsidR="001B47E9">
        <w:t xml:space="preserve"> and</w:t>
      </w:r>
      <w:r>
        <w:t xml:space="preserve"> p</w:t>
      </w:r>
      <w:r w:rsidR="00955B71">
        <w:t>er</w:t>
      </w:r>
      <w:r>
        <w:t xml:space="preserve">formed a meta-analysis and meta-regression to test our </w:t>
      </w:r>
      <w:r w:rsidR="00A03743">
        <w:t>three h</w:t>
      </w:r>
      <w:r>
        <w:t>ypotheses</w:t>
      </w:r>
      <w:r w:rsidR="00A03743">
        <w:t xml:space="preserve"> and related predictions</w:t>
      </w:r>
      <w:r>
        <w:t xml:space="preserve">. </w:t>
      </w:r>
    </w:p>
    <w:p w14:paraId="6AFA062F" w14:textId="77777777" w:rsidR="00DA155D" w:rsidRPr="006D417D" w:rsidRDefault="001A4727">
      <w:pPr>
        <w:pStyle w:val="Heading3"/>
        <w:rPr>
          <w:rFonts w:ascii="Times" w:hAnsi="Times"/>
          <w:sz w:val="32"/>
          <w:szCs w:val="32"/>
        </w:rPr>
      </w:pPr>
      <w:bookmarkStart w:id="5" w:name="_y33rcypv0q8n" w:colFirst="0" w:colLast="0"/>
      <w:bookmarkEnd w:id="5"/>
      <w:r w:rsidRPr="006D417D">
        <w:rPr>
          <w:rFonts w:ascii="Times" w:hAnsi="Times"/>
          <w:sz w:val="32"/>
          <w:szCs w:val="32"/>
        </w:rPr>
        <w:t>1a: Has the pandemic increased the gender gap in research productivity across academia?</w:t>
      </w:r>
    </w:p>
    <w:p w14:paraId="14CC1ADC" w14:textId="7BD865FF" w:rsidR="00E16B0F" w:rsidRDefault="001A4727">
      <w:pPr>
        <w:rPr>
          <w:rFonts w:ascii="Times" w:hAnsi="Times"/>
        </w:rPr>
      </w:pPr>
      <w:r w:rsidRPr="006D417D">
        <w:rPr>
          <w:rFonts w:ascii="Times" w:hAnsi="Times"/>
        </w:rPr>
        <w:t>Across all samples, after controlling for multiple effect sizes from the same study, we found the relative productivity of women to men decreased during the pandemic at -0.07</w:t>
      </w:r>
      <w:r w:rsidR="009622C8">
        <w:rPr>
          <w:rFonts w:ascii="Times" w:hAnsi="Times"/>
        </w:rPr>
        <w:t>1</w:t>
      </w:r>
      <w:r w:rsidRPr="006D417D">
        <w:rPr>
          <w:rFonts w:ascii="Times" w:hAnsi="Times"/>
        </w:rPr>
        <w:t xml:space="preserve"> compared to before the pandemic (95% </w:t>
      </w:r>
      <w:r w:rsidR="00E81799">
        <w:rPr>
          <w:rFonts w:ascii="Times" w:hAnsi="Times"/>
        </w:rPr>
        <w:t>CI =</w:t>
      </w:r>
      <w:r w:rsidRPr="006D417D">
        <w:rPr>
          <w:rFonts w:ascii="Times" w:hAnsi="Times"/>
        </w:rPr>
        <w:t xml:space="preserve"> -0.</w:t>
      </w:r>
      <w:r w:rsidR="009622C8">
        <w:rPr>
          <w:rFonts w:ascii="Times" w:hAnsi="Times"/>
        </w:rPr>
        <w:t>09</w:t>
      </w:r>
      <w:r w:rsidR="00805EE1">
        <w:rPr>
          <w:rFonts w:ascii="Times" w:hAnsi="Times"/>
        </w:rPr>
        <w:t>9</w:t>
      </w:r>
      <w:r w:rsidRPr="006D417D">
        <w:rPr>
          <w:rFonts w:ascii="Times" w:hAnsi="Times"/>
        </w:rPr>
        <w:t xml:space="preserve"> to -0.0</w:t>
      </w:r>
      <w:r w:rsidR="009622C8">
        <w:rPr>
          <w:rFonts w:ascii="Times" w:hAnsi="Times"/>
        </w:rPr>
        <w:t>4</w:t>
      </w:r>
      <w:r w:rsidR="00805EE1">
        <w:rPr>
          <w:rFonts w:ascii="Times" w:hAnsi="Times"/>
        </w:rPr>
        <w:t>3</w:t>
      </w:r>
      <w:r w:rsidRPr="006D417D">
        <w:rPr>
          <w:rFonts w:ascii="Times" w:hAnsi="Times"/>
        </w:rPr>
        <w:t xml:space="preserve">, </w:t>
      </w:r>
      <w:r w:rsidR="00E81799">
        <w:rPr>
          <w:rFonts w:ascii="Times" w:hAnsi="Times"/>
        </w:rPr>
        <w:t>SE =</w:t>
      </w:r>
      <w:r w:rsidRPr="006D417D">
        <w:rPr>
          <w:rFonts w:ascii="Times" w:hAnsi="Times"/>
        </w:rPr>
        <w:t xml:space="preserve"> 0.01</w:t>
      </w:r>
      <w:r w:rsidR="009622C8">
        <w:rPr>
          <w:rFonts w:ascii="Times" w:hAnsi="Times"/>
        </w:rPr>
        <w:t>44</w:t>
      </w:r>
      <w:r w:rsidRPr="006D417D">
        <w:rPr>
          <w:rFonts w:ascii="Times" w:hAnsi="Times"/>
        </w:rPr>
        <w:t xml:space="preserve">, </w:t>
      </w:r>
      <w:r w:rsidR="00E81799">
        <w:rPr>
          <w:rFonts w:ascii="Times" w:hAnsi="Times"/>
        </w:rPr>
        <w:t>p =</w:t>
      </w:r>
      <w:r w:rsidRPr="006D417D">
        <w:rPr>
          <w:rFonts w:ascii="Times" w:hAnsi="Times"/>
        </w:rPr>
        <w:t xml:space="preserve"> &lt;0.001, Fig. 1). There is large variation in the </w:t>
      </w:r>
      <w:r w:rsidR="009622C8">
        <w:rPr>
          <w:rFonts w:ascii="Times" w:hAnsi="Times"/>
        </w:rPr>
        <w:t>130</w:t>
      </w:r>
      <w:r w:rsidRPr="006D417D">
        <w:rPr>
          <w:rFonts w:ascii="Times" w:hAnsi="Times"/>
        </w:rPr>
        <w:t xml:space="preserve"> effect sizes, with </w:t>
      </w:r>
      <w:r w:rsidR="00784CC9">
        <w:rPr>
          <w:rFonts w:ascii="Times" w:hAnsi="Times"/>
        </w:rPr>
        <w:t>38</w:t>
      </w:r>
      <w:r w:rsidRPr="006D417D">
        <w:rPr>
          <w:rFonts w:ascii="Times" w:hAnsi="Times"/>
        </w:rPr>
        <w:t xml:space="preserve"> indicating a clear increase in the gender gap</w:t>
      </w:r>
      <w:r w:rsidR="00784CC9">
        <w:rPr>
          <w:rFonts w:ascii="Times" w:hAnsi="Times"/>
        </w:rPr>
        <w:t xml:space="preserve"> (95% confidence intervals within negative ranges)</w:t>
      </w:r>
      <w:r w:rsidRPr="006D417D">
        <w:rPr>
          <w:rFonts w:ascii="Times" w:hAnsi="Times"/>
        </w:rPr>
        <w:t xml:space="preserve"> and </w:t>
      </w:r>
      <w:r w:rsidR="00784CC9">
        <w:rPr>
          <w:rFonts w:ascii="Times" w:hAnsi="Times"/>
        </w:rPr>
        <w:t>56</w:t>
      </w:r>
      <w:r w:rsidRPr="006D417D">
        <w:rPr>
          <w:rFonts w:ascii="Times" w:hAnsi="Times"/>
        </w:rPr>
        <w:t xml:space="preserve"> a trend of an increase</w:t>
      </w:r>
      <w:r w:rsidR="00784CC9">
        <w:rPr>
          <w:rFonts w:ascii="Times" w:hAnsi="Times"/>
        </w:rPr>
        <w:t xml:space="preserve"> (Effect size is negative but 95% confidence intervals are not within negative ranges)</w:t>
      </w:r>
      <w:r w:rsidRPr="006D417D">
        <w:rPr>
          <w:rFonts w:ascii="Times" w:hAnsi="Times"/>
        </w:rPr>
        <w:t>, while 1</w:t>
      </w:r>
      <w:r w:rsidR="00784CC9">
        <w:rPr>
          <w:rFonts w:ascii="Times" w:hAnsi="Times"/>
        </w:rPr>
        <w:t>1</w:t>
      </w:r>
      <w:r w:rsidRPr="006D417D">
        <w:rPr>
          <w:rFonts w:ascii="Times" w:hAnsi="Times"/>
        </w:rPr>
        <w:t xml:space="preserve"> indicate a clear decrease in the gender gap</w:t>
      </w:r>
      <w:r w:rsidR="00784CC9">
        <w:rPr>
          <w:rFonts w:ascii="Times" w:hAnsi="Times"/>
        </w:rPr>
        <w:t xml:space="preserve"> (95% confidence intervals within positive ranges)</w:t>
      </w:r>
      <w:r w:rsidR="00784CC9" w:rsidRPr="006D417D">
        <w:rPr>
          <w:rFonts w:ascii="Times" w:hAnsi="Times"/>
        </w:rPr>
        <w:t xml:space="preserve"> </w:t>
      </w:r>
      <w:r w:rsidRPr="006D417D">
        <w:rPr>
          <w:rFonts w:ascii="Times" w:hAnsi="Times"/>
        </w:rPr>
        <w:t>and 2</w:t>
      </w:r>
      <w:r w:rsidR="00784CC9">
        <w:rPr>
          <w:rFonts w:ascii="Times" w:hAnsi="Times"/>
        </w:rPr>
        <w:t>5</w:t>
      </w:r>
      <w:r w:rsidRPr="006D417D">
        <w:rPr>
          <w:rFonts w:ascii="Times" w:hAnsi="Times"/>
        </w:rPr>
        <w:t xml:space="preserve"> a trend of a decrease</w:t>
      </w:r>
      <w:r w:rsidR="00784CC9">
        <w:rPr>
          <w:rFonts w:ascii="Times" w:hAnsi="Times"/>
        </w:rPr>
        <w:t xml:space="preserve"> (Effect size is positive but 95% confidence intervals are not within positive ranges)</w:t>
      </w:r>
      <w:r w:rsidRPr="006D417D">
        <w:rPr>
          <w:rFonts w:ascii="Times" w:hAnsi="Times"/>
        </w:rPr>
        <w:t>. Total heterogeneity was high (</w:t>
      </w:r>
      <w:r w:rsidRPr="006D417D">
        <w:rPr>
          <w:rFonts w:ascii="Times" w:hAnsi="Times"/>
          <w:i/>
        </w:rPr>
        <w:t>I</w:t>
      </w:r>
      <w:r w:rsidRPr="006D417D">
        <w:rPr>
          <w:rFonts w:ascii="Times" w:hAnsi="Times"/>
          <w:i/>
          <w:vertAlign w:val="superscript"/>
        </w:rPr>
        <w:t>2</w:t>
      </w:r>
      <w:r w:rsidRPr="006D417D">
        <w:rPr>
          <w:rFonts w:ascii="Times" w:hAnsi="Times"/>
        </w:rPr>
        <w:t>=</w:t>
      </w:r>
      <w:r w:rsidRPr="006D417D">
        <w:t> </w:t>
      </w:r>
      <w:r w:rsidRPr="006D417D">
        <w:rPr>
          <w:rFonts w:ascii="Times" w:hAnsi="Times"/>
        </w:rPr>
        <w:t>97.</w:t>
      </w:r>
      <w:r w:rsidR="00CD43AE">
        <w:rPr>
          <w:rFonts w:ascii="Times" w:hAnsi="Times"/>
        </w:rPr>
        <w:t>9</w:t>
      </w:r>
      <w:r w:rsidRPr="006D417D">
        <w:rPr>
          <w:rFonts w:ascii="Times" w:hAnsi="Times"/>
        </w:rPr>
        <w:t>%), with 4</w:t>
      </w:r>
      <w:r w:rsidR="00CD43AE">
        <w:rPr>
          <w:rFonts w:ascii="Times" w:hAnsi="Times"/>
        </w:rPr>
        <w:t>6</w:t>
      </w:r>
      <w:r w:rsidRPr="006D417D">
        <w:rPr>
          <w:rFonts w:ascii="Times" w:hAnsi="Times"/>
        </w:rPr>
        <w:t>.</w:t>
      </w:r>
      <w:r w:rsidR="00CD43AE">
        <w:rPr>
          <w:rFonts w:ascii="Times" w:hAnsi="Times"/>
        </w:rPr>
        <w:t>6</w:t>
      </w:r>
      <w:r w:rsidRPr="006D417D">
        <w:rPr>
          <w:rFonts w:ascii="Times" w:hAnsi="Times"/>
        </w:rPr>
        <w:t xml:space="preserve">% of it explained by whether research productivity was measured by survey responses or submission/publication numbers and </w:t>
      </w:r>
      <w:r w:rsidR="00CD43AE">
        <w:rPr>
          <w:rFonts w:ascii="Times" w:hAnsi="Times"/>
        </w:rPr>
        <w:t>52.1</w:t>
      </w:r>
      <w:r w:rsidRPr="006D417D">
        <w:rPr>
          <w:rFonts w:ascii="Times" w:hAnsi="Times"/>
        </w:rPr>
        <w:t>% explained by the individual effect sizes.</w:t>
      </w:r>
      <w:r w:rsidR="00FF7A9B">
        <w:rPr>
          <w:rFonts w:ascii="Times" w:hAnsi="Times"/>
        </w:rPr>
        <w:t xml:space="preserve"> </w:t>
      </w:r>
    </w:p>
    <w:p w14:paraId="657CDD48" w14:textId="77777777" w:rsidR="00E16B0F" w:rsidRDefault="00E16B0F">
      <w:pPr>
        <w:rPr>
          <w:rFonts w:ascii="Times" w:hAnsi="Times"/>
        </w:rPr>
      </w:pPr>
      <w:r>
        <w:rPr>
          <w:rFonts w:ascii="Times" w:hAnsi="Times"/>
        </w:rPr>
        <w:br w:type="page"/>
      </w:r>
    </w:p>
    <w:p w14:paraId="1DE0FB13" w14:textId="31164D4C" w:rsidR="00E16B0F" w:rsidRPr="006D417D" w:rsidRDefault="002B29BB" w:rsidP="00E16B0F">
      <w:pPr>
        <w:rPr>
          <w:rFonts w:ascii="Times" w:hAnsi="Times"/>
        </w:rPr>
      </w:pPr>
      <w:r w:rsidRPr="002B29BB">
        <w:rPr>
          <w:rFonts w:ascii="Times" w:hAnsi="Times"/>
          <w:noProof/>
        </w:rPr>
        <w:lastRenderedPageBreak/>
        <w:drawing>
          <wp:inline distT="0" distB="0" distL="0" distR="0" wp14:anchorId="3FA01EB2" wp14:editId="22BE579D">
            <wp:extent cx="5971540" cy="6765925"/>
            <wp:effectExtent l="0" t="0" r="0" b="317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stretch>
                      <a:fillRect/>
                    </a:stretch>
                  </pic:blipFill>
                  <pic:spPr>
                    <a:xfrm>
                      <a:off x="0" y="0"/>
                      <a:ext cx="5971540" cy="6765925"/>
                    </a:xfrm>
                    <a:prstGeom prst="rect">
                      <a:avLst/>
                    </a:prstGeom>
                  </pic:spPr>
                </pic:pic>
              </a:graphicData>
            </a:graphic>
          </wp:inline>
        </w:drawing>
      </w:r>
    </w:p>
    <w:p w14:paraId="5B0CDCA5" w14:textId="400A5CF3" w:rsidR="00E16B0F" w:rsidRPr="006D417D" w:rsidRDefault="00E16B0F" w:rsidP="00E16B0F">
      <w:pPr>
        <w:rPr>
          <w:rFonts w:ascii="Times" w:hAnsi="Times"/>
        </w:rPr>
      </w:pPr>
      <w:r w:rsidRPr="006D417D">
        <w:rPr>
          <w:rFonts w:ascii="Times" w:hAnsi="Times"/>
          <w:b/>
          <w:bCs/>
        </w:rPr>
        <w:t>Figure 1.</w:t>
      </w:r>
      <w:r w:rsidRPr="006D417D">
        <w:rPr>
          <w:rFonts w:ascii="Times" w:hAnsi="Times"/>
        </w:rPr>
        <w:t xml:space="preserve"> </w:t>
      </w:r>
      <w:r w:rsidRPr="006D417D">
        <w:rPr>
          <w:rFonts w:ascii="Times" w:hAnsi="Times"/>
          <w:b/>
          <w:bCs/>
          <w:color w:val="000000"/>
        </w:rPr>
        <w:t>Overall effect of the pandemic on academia’s gender gap in productivity</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showing all </w:t>
      </w:r>
      <w:r w:rsidR="005D1B6A">
        <w:rPr>
          <w:rFonts w:ascii="Times" w:hAnsi="Times"/>
        </w:rPr>
        <w:t>130</w:t>
      </w:r>
      <w:r w:rsidRPr="006D417D">
        <w:rPr>
          <w:rFonts w:ascii="Times" w:hAnsi="Times"/>
        </w:rPr>
        <w:t xml:space="preserve">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ACAB328" w14:textId="00691AE2" w:rsidR="00DA155D" w:rsidRPr="00E16B0F" w:rsidRDefault="00E16B0F" w:rsidP="00E16B0F">
      <w:r>
        <w:br w:type="page"/>
      </w:r>
    </w:p>
    <w:p w14:paraId="07AE098F" w14:textId="77777777" w:rsidR="00DA155D" w:rsidRPr="006D417D" w:rsidRDefault="001A4727">
      <w:pPr>
        <w:pStyle w:val="Heading3"/>
        <w:rPr>
          <w:rFonts w:ascii="Times" w:hAnsi="Times"/>
          <w:sz w:val="32"/>
          <w:szCs w:val="32"/>
        </w:rPr>
      </w:pPr>
      <w:bookmarkStart w:id="6" w:name="_h1byee9ox55q" w:colFirst="0" w:colLast="0"/>
      <w:bookmarkEnd w:id="6"/>
      <w:r w:rsidRPr="006D417D">
        <w:rPr>
          <w:rFonts w:ascii="Times" w:hAnsi="Times"/>
          <w:sz w:val="32"/>
          <w:szCs w:val="32"/>
        </w:rPr>
        <w:lastRenderedPageBreak/>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rPr>
      </w:pPr>
    </w:p>
    <w:p w14:paraId="1766B479" w14:textId="3D7F35DB" w:rsidR="00E16B0F" w:rsidRDefault="001A4727">
      <w:pPr>
        <w:rPr>
          <w:rFonts w:ascii="Times" w:hAnsi="Times"/>
        </w:rPr>
      </w:pPr>
      <w:r w:rsidRPr="006D417D">
        <w:rPr>
          <w:rFonts w:ascii="Times" w:hAnsi="Times"/>
        </w:rPr>
        <w:t>The degree of increase in the gender gap caused by the pandemic differed according to the type of research productivity measured (</w:t>
      </w:r>
      <w:proofErr w:type="gramStart"/>
      <w:r w:rsidR="007D5813" w:rsidRPr="00B21DFA">
        <w:rPr>
          <w:rFonts w:ascii="Times" w:hAnsi="Times" w:cs="Arial"/>
        </w:rPr>
        <w:t>QM(</w:t>
      </w:r>
      <w:proofErr w:type="spellStart"/>
      <w:proofErr w:type="gramEnd"/>
      <w:r w:rsidR="007D5813" w:rsidRPr="00B21DFA">
        <w:rPr>
          <w:rFonts w:ascii="Times" w:hAnsi="Times" w:cs="Arial"/>
        </w:rPr>
        <w:t>df</w:t>
      </w:r>
      <w:proofErr w:type="spellEnd"/>
      <w:r w:rsidR="007D5813" w:rsidRPr="00B21DFA">
        <w:rPr>
          <w:rFonts w:ascii="Times" w:hAnsi="Times" w:cs="Arial"/>
        </w:rPr>
        <w:t xml:space="preserve"> = 3) = 37.130, p &lt; </w:t>
      </w:r>
      <w:r w:rsidR="007D5813">
        <w:rPr>
          <w:rFonts w:ascii="Times" w:hAnsi="Times"/>
        </w:rPr>
        <w:t>0</w:t>
      </w:r>
      <w:r w:rsidR="007D5813" w:rsidRPr="00B21DFA">
        <w:rPr>
          <w:rFonts w:ascii="Times" w:hAnsi="Times" w:cs="Arial"/>
        </w:rPr>
        <w:t>.001</w:t>
      </w:r>
      <w:r w:rsidRPr="006D417D">
        <w:rPr>
          <w:rFonts w:ascii="Times" w:hAnsi="Times"/>
        </w:rPr>
        <w:t>, Fig. 2). Studies measuring changes to research productivity during the pandemic based on surveys detected a larger overall effect (-0.19</w:t>
      </w:r>
      <w:r w:rsidR="00975FC9">
        <w:rPr>
          <w:rFonts w:ascii="Times" w:hAnsi="Times"/>
        </w:rPr>
        <w:t>2</w:t>
      </w:r>
      <w:r w:rsidRPr="006D417D">
        <w:rPr>
          <w:rFonts w:ascii="Times" w:hAnsi="Times"/>
        </w:rPr>
        <w:t xml:space="preserve">, 95% </w:t>
      </w:r>
      <w:r w:rsidR="00E81799">
        <w:rPr>
          <w:rFonts w:ascii="Times" w:hAnsi="Times"/>
        </w:rPr>
        <w:t>CI =</w:t>
      </w:r>
      <w:r w:rsidRPr="006D417D">
        <w:rPr>
          <w:rFonts w:ascii="Times" w:hAnsi="Times"/>
        </w:rPr>
        <w:t xml:space="preserve"> -0.2</w:t>
      </w:r>
      <w:r w:rsidR="00975FC9">
        <w:rPr>
          <w:rFonts w:ascii="Times" w:hAnsi="Times"/>
        </w:rPr>
        <w:t>72</w:t>
      </w:r>
      <w:r w:rsidRPr="006D417D">
        <w:rPr>
          <w:rFonts w:ascii="Times" w:hAnsi="Times"/>
        </w:rPr>
        <w:t xml:space="preserve"> to -0.1</w:t>
      </w:r>
      <w:r w:rsidR="00975FC9">
        <w:rPr>
          <w:rFonts w:ascii="Times" w:hAnsi="Times"/>
        </w:rPr>
        <w:t>13</w:t>
      </w:r>
      <w:r w:rsidRPr="006D417D">
        <w:rPr>
          <w:rFonts w:ascii="Times" w:hAnsi="Times"/>
        </w:rPr>
        <w:t xml:space="preserve">, </w:t>
      </w:r>
      <w:r w:rsidR="00E81799">
        <w:rPr>
          <w:rFonts w:ascii="Times" w:hAnsi="Times"/>
        </w:rPr>
        <w:t>SE =</w:t>
      </w:r>
      <w:r w:rsidRPr="006D417D">
        <w:rPr>
          <w:rFonts w:ascii="Times" w:hAnsi="Times"/>
        </w:rPr>
        <w:t xml:space="preserve"> 0.041, </w:t>
      </w:r>
      <w:r w:rsidR="00E81799">
        <w:rPr>
          <w:rFonts w:ascii="Times" w:hAnsi="Times"/>
        </w:rPr>
        <w:t>p &lt;</w:t>
      </w:r>
      <w:r w:rsidRPr="006D417D">
        <w:rPr>
          <w:rFonts w:ascii="Times" w:hAnsi="Times"/>
        </w:rPr>
        <w:t xml:space="preserve"> 0.001) than studies that compared the number of articles published (-0.04</w:t>
      </w:r>
      <w:r w:rsidR="00975FC9">
        <w:rPr>
          <w:rFonts w:ascii="Times" w:hAnsi="Times"/>
        </w:rPr>
        <w:t>7</w:t>
      </w:r>
      <w:r w:rsidRPr="006D417D">
        <w:rPr>
          <w:rFonts w:ascii="Times" w:hAnsi="Times"/>
        </w:rPr>
        <w:t xml:space="preserve">, 95% </w:t>
      </w:r>
      <w:r w:rsidR="00E81799">
        <w:rPr>
          <w:rFonts w:ascii="Times" w:hAnsi="Times"/>
        </w:rPr>
        <w:t>CI =</w:t>
      </w:r>
      <w:r w:rsidRPr="006D417D">
        <w:rPr>
          <w:rFonts w:ascii="Times" w:hAnsi="Times"/>
        </w:rPr>
        <w:t xml:space="preserve"> -0.08</w:t>
      </w:r>
      <w:r w:rsidR="00975FC9">
        <w:rPr>
          <w:rFonts w:ascii="Times" w:hAnsi="Times"/>
        </w:rPr>
        <w:t>5</w:t>
      </w:r>
      <w:r w:rsidRPr="006D417D">
        <w:rPr>
          <w:rFonts w:ascii="Times" w:hAnsi="Times"/>
        </w:rPr>
        <w:t xml:space="preserve"> to -0.00</w:t>
      </w:r>
      <w:r w:rsidR="00975FC9">
        <w:rPr>
          <w:rFonts w:ascii="Times" w:hAnsi="Times"/>
        </w:rPr>
        <w:t>8</w:t>
      </w:r>
      <w:r w:rsidRPr="006D417D">
        <w:rPr>
          <w:rFonts w:ascii="Times" w:hAnsi="Times"/>
        </w:rPr>
        <w:t xml:space="preserve">, </w:t>
      </w:r>
      <w:r w:rsidR="00E81799">
        <w:rPr>
          <w:rFonts w:ascii="Times" w:hAnsi="Times"/>
        </w:rPr>
        <w:t>p =</w:t>
      </w:r>
      <w:r w:rsidRPr="006D417D">
        <w:rPr>
          <w:rFonts w:ascii="Times" w:hAnsi="Times"/>
        </w:rPr>
        <w:t xml:space="preserve"> 0.01</w:t>
      </w:r>
      <w:r w:rsidR="00975FC9">
        <w:rPr>
          <w:rFonts w:ascii="Times" w:hAnsi="Times"/>
        </w:rPr>
        <w:t>7</w:t>
      </w:r>
      <w:r w:rsidRPr="006D417D">
        <w:rPr>
          <w:rFonts w:ascii="Times" w:hAnsi="Times"/>
        </w:rPr>
        <w:t xml:space="preserve">, </w:t>
      </w:r>
      <w:r w:rsidR="00E81799">
        <w:rPr>
          <w:rFonts w:ascii="Times" w:hAnsi="Times"/>
        </w:rPr>
        <w:t>SE =</w:t>
      </w:r>
      <w:r w:rsidRPr="006D417D">
        <w:rPr>
          <w:rFonts w:ascii="Times" w:hAnsi="Times"/>
        </w:rPr>
        <w:t xml:space="preserve"> 0.0</w:t>
      </w:r>
      <w:r w:rsidR="00975FC9">
        <w:rPr>
          <w:rFonts w:ascii="Times" w:hAnsi="Times"/>
        </w:rPr>
        <w:t>20</w:t>
      </w:r>
      <w:r w:rsidRPr="006D417D">
        <w:rPr>
          <w:rFonts w:ascii="Times" w:hAnsi="Times"/>
        </w:rPr>
        <w:t>) or submitted (-0.0</w:t>
      </w:r>
      <w:r w:rsidR="002A244B">
        <w:rPr>
          <w:rFonts w:ascii="Times" w:hAnsi="Times"/>
        </w:rPr>
        <w:t>53</w:t>
      </w:r>
      <w:r w:rsidRPr="006D417D">
        <w:rPr>
          <w:rFonts w:ascii="Times" w:hAnsi="Times"/>
        </w:rPr>
        <w:t xml:space="preserve">, 95% </w:t>
      </w:r>
      <w:r w:rsidR="00E81799">
        <w:rPr>
          <w:rFonts w:ascii="Times" w:hAnsi="Times"/>
        </w:rPr>
        <w:t>CI =</w:t>
      </w:r>
      <w:r w:rsidRPr="006D417D">
        <w:rPr>
          <w:rFonts w:ascii="Times" w:hAnsi="Times"/>
        </w:rPr>
        <w:t xml:space="preserve"> -0.0</w:t>
      </w:r>
      <w:r w:rsidR="00975FC9">
        <w:rPr>
          <w:rFonts w:ascii="Times" w:hAnsi="Times"/>
        </w:rPr>
        <w:t>87</w:t>
      </w:r>
      <w:r w:rsidRPr="006D417D">
        <w:rPr>
          <w:rFonts w:ascii="Times" w:hAnsi="Times"/>
        </w:rPr>
        <w:t xml:space="preserve"> to -0.01</w:t>
      </w:r>
      <w:r w:rsidR="00975FC9">
        <w:rPr>
          <w:rFonts w:ascii="Times" w:hAnsi="Times"/>
        </w:rPr>
        <w:t>8</w:t>
      </w:r>
      <w:r w:rsidRPr="006D417D">
        <w:rPr>
          <w:rFonts w:ascii="Times" w:hAnsi="Times"/>
        </w:rPr>
        <w:t xml:space="preserve">, </w:t>
      </w:r>
      <w:r w:rsidR="00E81799">
        <w:rPr>
          <w:rFonts w:ascii="Times" w:hAnsi="Times"/>
        </w:rPr>
        <w:t>p =</w:t>
      </w:r>
      <w:r w:rsidRPr="006D417D">
        <w:rPr>
          <w:rFonts w:ascii="Times" w:hAnsi="Times"/>
        </w:rPr>
        <w:t xml:space="preserve"> 0.0</w:t>
      </w:r>
      <w:r w:rsidR="00975FC9">
        <w:rPr>
          <w:rFonts w:ascii="Times" w:hAnsi="Times"/>
        </w:rPr>
        <w:t>03</w:t>
      </w:r>
      <w:r w:rsidRPr="006D417D">
        <w:rPr>
          <w:rFonts w:ascii="Times" w:hAnsi="Times"/>
        </w:rPr>
        <w:t xml:space="preserve">, </w:t>
      </w:r>
      <w:r w:rsidR="00E81799">
        <w:rPr>
          <w:rFonts w:ascii="Times" w:hAnsi="Times"/>
        </w:rPr>
        <w:t>SE =</w:t>
      </w:r>
      <w:r w:rsidRPr="006D417D">
        <w:rPr>
          <w:rFonts w:ascii="Times" w:hAnsi="Times"/>
        </w:rPr>
        <w:t xml:space="preserve"> 0.01</w:t>
      </w:r>
      <w:r w:rsidR="00975FC9">
        <w:rPr>
          <w:rFonts w:ascii="Times" w:hAnsi="Times"/>
        </w:rPr>
        <w:t>7</w:t>
      </w:r>
      <w:r w:rsidRPr="006D417D">
        <w:rPr>
          <w:rFonts w:ascii="Times" w:hAnsi="Times"/>
        </w:rPr>
        <w:t>) by authors of each gender before and during the pandemic.</w:t>
      </w:r>
      <w:r w:rsidR="00544DEF">
        <w:rPr>
          <w:rFonts w:ascii="Times" w:hAnsi="Times"/>
        </w:rPr>
        <w:t xml:space="preserve"> </w:t>
      </w:r>
      <w:r w:rsidR="00E16B0F">
        <w:rPr>
          <w:rFonts w:ascii="Times" w:hAnsi="Times"/>
        </w:rPr>
        <w:br w:type="page"/>
      </w:r>
    </w:p>
    <w:p w14:paraId="283C8122" w14:textId="77777777" w:rsidR="00DA155D" w:rsidRPr="006D417D" w:rsidRDefault="00DA155D">
      <w:pPr>
        <w:rPr>
          <w:rFonts w:ascii="Times" w:hAnsi="Times"/>
        </w:rPr>
      </w:pPr>
    </w:p>
    <w:p w14:paraId="0802556B" w14:textId="067455E4" w:rsidR="00E16B0F" w:rsidRPr="006D417D" w:rsidRDefault="00885D9D" w:rsidP="00E16B0F">
      <w:pPr>
        <w:rPr>
          <w:rFonts w:ascii="Times" w:hAnsi="Times"/>
        </w:rPr>
      </w:pPr>
      <w:r w:rsidRPr="00885D9D">
        <w:rPr>
          <w:rFonts w:ascii="Times" w:hAnsi="Times"/>
        </w:rPr>
        <w:drawing>
          <wp:inline distT="0" distB="0" distL="0" distR="0" wp14:anchorId="380FB33E" wp14:editId="70C06CF7">
            <wp:extent cx="5971540" cy="5971540"/>
            <wp:effectExtent l="0" t="0" r="0" b="0"/>
            <wp:docPr id="14" name="Picture 14"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creenshot, diagram&#10;&#10;Description automatically generated"/>
                    <pic:cNvPicPr/>
                  </pic:nvPicPr>
                  <pic:blipFill>
                    <a:blip r:embed="rId10"/>
                    <a:stretch>
                      <a:fillRect/>
                    </a:stretch>
                  </pic:blipFill>
                  <pic:spPr>
                    <a:xfrm>
                      <a:off x="0" y="0"/>
                      <a:ext cx="5971540" cy="5971540"/>
                    </a:xfrm>
                    <a:prstGeom prst="rect">
                      <a:avLst/>
                    </a:prstGeom>
                  </pic:spPr>
                </pic:pic>
              </a:graphicData>
            </a:graphic>
          </wp:inline>
        </w:drawing>
      </w:r>
    </w:p>
    <w:p w14:paraId="5C938F09" w14:textId="77777777" w:rsidR="00E16B0F" w:rsidRPr="006D417D" w:rsidRDefault="00E16B0F" w:rsidP="00E16B0F">
      <w:pPr>
        <w:rPr>
          <w:rFonts w:ascii="Times" w:hAnsi="Times"/>
        </w:rPr>
      </w:pPr>
    </w:p>
    <w:p w14:paraId="23E329B5" w14:textId="7C3275AE" w:rsidR="00E16B0F" w:rsidRPr="006D417D" w:rsidRDefault="00E16B0F" w:rsidP="00E16B0F">
      <w:pPr>
        <w:rPr>
          <w:rFonts w:ascii="Times" w:hAnsi="Times"/>
        </w:rPr>
      </w:pPr>
      <w:r w:rsidRPr="006D417D">
        <w:rPr>
          <w:rFonts w:ascii="Times" w:hAnsi="Times"/>
          <w:b/>
          <w:bCs/>
        </w:rPr>
        <w:t xml:space="preserve">Figure 2. </w:t>
      </w:r>
      <w:r w:rsidRPr="006D417D">
        <w:rPr>
          <w:rFonts w:ascii="Times" w:hAnsi="Times"/>
          <w:b/>
          <w:bCs/>
          <w:color w:val="000000"/>
        </w:rPr>
        <w:t>Type of research productivity measure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w:t>
      </w:r>
      <w:r w:rsidR="00805EE1">
        <w:rPr>
          <w:rFonts w:ascii="Times" w:hAnsi="Times"/>
        </w:rPr>
        <w:t xml:space="preserve">k= </w:t>
      </w:r>
      <w:r w:rsidRPr="006D417D">
        <w:rPr>
          <w:rFonts w:ascii="Times" w:hAnsi="Times"/>
        </w:rPr>
        <w:t>x(y), where x is the number of effect sizes and y is the number of studies.  </w:t>
      </w:r>
    </w:p>
    <w:p w14:paraId="0DAED461" w14:textId="6461277C" w:rsidR="00DA155D" w:rsidRPr="00E16B0F" w:rsidRDefault="00E16B0F" w:rsidP="00E16B0F">
      <w:r>
        <w:br w:type="page"/>
      </w:r>
    </w:p>
    <w:p w14:paraId="7A59D203" w14:textId="77777777" w:rsidR="00DA155D" w:rsidRPr="006D417D" w:rsidRDefault="001A4727">
      <w:pPr>
        <w:pStyle w:val="Heading3"/>
        <w:rPr>
          <w:rFonts w:ascii="Times" w:hAnsi="Times"/>
          <w:sz w:val="32"/>
          <w:szCs w:val="32"/>
        </w:rPr>
      </w:pPr>
      <w:bookmarkStart w:id="7" w:name="_usir87ix4bxm" w:colFirst="0" w:colLast="0"/>
      <w:bookmarkEnd w:id="7"/>
      <w:r w:rsidRPr="006D417D">
        <w:rPr>
          <w:rFonts w:ascii="Times" w:hAnsi="Times"/>
          <w:sz w:val="32"/>
          <w:szCs w:val="32"/>
        </w:rPr>
        <w:lastRenderedPageBreak/>
        <w:t xml:space="preserve">2a: Has the pandemic affected women differently across research fields? </w:t>
      </w:r>
    </w:p>
    <w:p w14:paraId="62DAB1AD" w14:textId="513785E9" w:rsidR="00E16B0F" w:rsidRDefault="001A4727">
      <w:pPr>
        <w:rPr>
          <w:rFonts w:ascii="Times" w:hAnsi="Times"/>
        </w:rPr>
      </w:pPr>
      <w:r w:rsidRPr="006D417D">
        <w:rPr>
          <w:rFonts w:ascii="Times" w:hAnsi="Times"/>
        </w:rPr>
        <w:t>We found little evidence of a significant differential impact of research fields on the reported effect sizes (QM (</w:t>
      </w:r>
      <w:proofErr w:type="spellStart"/>
      <w:r w:rsidR="00E81799">
        <w:rPr>
          <w:rFonts w:ascii="Times" w:hAnsi="Times"/>
        </w:rPr>
        <w:t>df</w:t>
      </w:r>
      <w:proofErr w:type="spellEnd"/>
      <w:r w:rsidR="00E81799">
        <w:rPr>
          <w:rFonts w:ascii="Times" w:hAnsi="Times"/>
        </w:rPr>
        <w:t xml:space="preserve"> =</w:t>
      </w:r>
      <w:r w:rsidR="00805EE1">
        <w:rPr>
          <w:rFonts w:ascii="Times" w:hAnsi="Times"/>
        </w:rPr>
        <w:t xml:space="preserve"> </w:t>
      </w:r>
      <w:proofErr w:type="gramStart"/>
      <w:r w:rsidR="007D5813">
        <w:rPr>
          <w:rFonts w:ascii="Times" w:hAnsi="Times"/>
        </w:rPr>
        <w:t>5</w:t>
      </w:r>
      <w:r w:rsidRPr="006D417D">
        <w:rPr>
          <w:rFonts w:ascii="Times" w:hAnsi="Times"/>
        </w:rPr>
        <w:t>)=</w:t>
      </w:r>
      <w:proofErr w:type="gramEnd"/>
      <w:r w:rsidRPr="006D417D">
        <w:rPr>
          <w:rFonts w:ascii="Times" w:hAnsi="Times"/>
        </w:rPr>
        <w:t xml:space="preserve"> </w:t>
      </w:r>
      <w:r w:rsidR="007D5813" w:rsidRPr="007D5813">
        <w:rPr>
          <w:rFonts w:ascii="Times" w:hAnsi="Times"/>
        </w:rPr>
        <w:t>21.96</w:t>
      </w:r>
      <w:r w:rsidR="007D5813">
        <w:rPr>
          <w:rFonts w:ascii="Times" w:hAnsi="Times"/>
        </w:rPr>
        <w:t>7</w:t>
      </w:r>
      <w:r w:rsidRPr="006D417D">
        <w:rPr>
          <w:rFonts w:ascii="Times" w:hAnsi="Times"/>
        </w:rPr>
        <w:t xml:space="preserve">, </w:t>
      </w:r>
      <w:r w:rsidR="00E81799">
        <w:rPr>
          <w:rFonts w:ascii="Times" w:hAnsi="Times"/>
        </w:rPr>
        <w:t>p =</w:t>
      </w:r>
      <w:r w:rsidRPr="006D417D">
        <w:rPr>
          <w:rFonts w:ascii="Times" w:hAnsi="Times"/>
        </w:rPr>
        <w:t xml:space="preserve"> </w:t>
      </w:r>
      <w:r w:rsidR="007D5813" w:rsidRPr="006D417D">
        <w:rPr>
          <w:rFonts w:ascii="Times" w:hAnsi="Times"/>
        </w:rPr>
        <w:t>0.</w:t>
      </w:r>
      <w:r w:rsidR="007D5813">
        <w:rPr>
          <w:rFonts w:ascii="Times" w:hAnsi="Times"/>
        </w:rPr>
        <w:t>001</w:t>
      </w:r>
      <w:r w:rsidRPr="006D417D">
        <w:rPr>
          <w:rFonts w:ascii="Times" w:hAnsi="Times"/>
        </w:rPr>
        <w:t xml:space="preserve">, Fig. 3). When considering research fields individually, </w:t>
      </w:r>
      <w:r w:rsidR="00233558">
        <w:rPr>
          <w:rFonts w:ascii="Times" w:hAnsi="Times"/>
        </w:rPr>
        <w:t>social sciences</w:t>
      </w:r>
      <w:r w:rsidRPr="006D417D">
        <w:rPr>
          <w:rFonts w:ascii="Times" w:hAnsi="Times"/>
        </w:rPr>
        <w:t xml:space="preserve"> showed the greatest increases in the academic productivity gender gap during the pandemic (-0.</w:t>
      </w:r>
      <w:r w:rsidR="00233558">
        <w:rPr>
          <w:rFonts w:ascii="Times" w:hAnsi="Times"/>
        </w:rPr>
        <w:t>084</w:t>
      </w:r>
      <w:r w:rsidRPr="006D417D">
        <w:rPr>
          <w:rFonts w:ascii="Times" w:hAnsi="Times"/>
        </w:rPr>
        <w:t xml:space="preserve">, 95% </w:t>
      </w:r>
      <w:r w:rsidR="00E81799">
        <w:rPr>
          <w:rFonts w:ascii="Times" w:hAnsi="Times"/>
        </w:rPr>
        <w:t>CI =</w:t>
      </w:r>
      <w:r w:rsidRPr="006D417D">
        <w:rPr>
          <w:rFonts w:ascii="Times" w:hAnsi="Times"/>
        </w:rPr>
        <w:t xml:space="preserve"> -0.1</w:t>
      </w:r>
      <w:r w:rsidR="00233558">
        <w:rPr>
          <w:rFonts w:ascii="Times" w:hAnsi="Times"/>
        </w:rPr>
        <w:t>43</w:t>
      </w:r>
      <w:r w:rsidRPr="006D417D">
        <w:rPr>
          <w:rFonts w:ascii="Times" w:hAnsi="Times"/>
        </w:rPr>
        <w:t xml:space="preserve"> to -0.0</w:t>
      </w:r>
      <w:r w:rsidR="00233558">
        <w:rPr>
          <w:rFonts w:ascii="Times" w:hAnsi="Times"/>
        </w:rPr>
        <w:t>24</w:t>
      </w:r>
      <w:r w:rsidRPr="006D417D">
        <w:rPr>
          <w:rFonts w:ascii="Times" w:hAnsi="Times"/>
        </w:rPr>
        <w:t xml:space="preserve">, </w:t>
      </w:r>
      <w:r w:rsidR="00E81799">
        <w:rPr>
          <w:rFonts w:ascii="Times" w:hAnsi="Times"/>
        </w:rPr>
        <w:t>SE =</w:t>
      </w:r>
      <w:r w:rsidRPr="006D417D">
        <w:rPr>
          <w:rFonts w:ascii="Times" w:hAnsi="Times"/>
        </w:rPr>
        <w:t xml:space="preserve"> 0.03</w:t>
      </w:r>
      <w:r w:rsidR="0010568B">
        <w:rPr>
          <w:rFonts w:ascii="Times" w:hAnsi="Times"/>
        </w:rPr>
        <w:t>0</w:t>
      </w:r>
      <w:r w:rsidRPr="006D417D">
        <w:rPr>
          <w:rFonts w:ascii="Times" w:hAnsi="Times"/>
        </w:rPr>
        <w:t xml:space="preserve">, </w:t>
      </w:r>
      <w:r w:rsidR="00E81799">
        <w:rPr>
          <w:rFonts w:ascii="Times" w:hAnsi="Times"/>
        </w:rPr>
        <w:t>p =</w:t>
      </w:r>
      <w:r w:rsidRPr="006D417D">
        <w:rPr>
          <w:rFonts w:ascii="Times" w:hAnsi="Times"/>
        </w:rPr>
        <w:t xml:space="preserve"> 0.0</w:t>
      </w:r>
      <w:r w:rsidR="001B550D">
        <w:rPr>
          <w:rFonts w:ascii="Times" w:hAnsi="Times"/>
        </w:rPr>
        <w:t>0</w:t>
      </w:r>
      <w:r w:rsidR="0010568B">
        <w:rPr>
          <w:rFonts w:ascii="Times" w:hAnsi="Times"/>
        </w:rPr>
        <w:t>6</w:t>
      </w:r>
      <w:r w:rsidRPr="006D417D">
        <w:rPr>
          <w:rFonts w:ascii="Times" w:hAnsi="Times"/>
        </w:rPr>
        <w:t xml:space="preserve">), followed by </w:t>
      </w:r>
      <w:r w:rsidR="00233558">
        <w:rPr>
          <w:rFonts w:ascii="Times" w:hAnsi="Times"/>
        </w:rPr>
        <w:t xml:space="preserve">medicine </w:t>
      </w:r>
      <w:r w:rsidRPr="006D417D">
        <w:rPr>
          <w:rFonts w:ascii="Times" w:hAnsi="Times"/>
        </w:rPr>
        <w:t>(-0.0</w:t>
      </w:r>
      <w:r w:rsidR="0010568B">
        <w:rPr>
          <w:rFonts w:ascii="Times" w:hAnsi="Times"/>
        </w:rPr>
        <w:t>6</w:t>
      </w:r>
      <w:r w:rsidR="009A0A4F">
        <w:rPr>
          <w:rFonts w:ascii="Times" w:hAnsi="Times"/>
        </w:rPr>
        <w:t>6</w:t>
      </w:r>
      <w:r w:rsidRPr="006D417D">
        <w:rPr>
          <w:rFonts w:ascii="Times" w:hAnsi="Times"/>
        </w:rPr>
        <w:t xml:space="preserve">, 95% </w:t>
      </w:r>
      <w:r w:rsidR="00E81799">
        <w:rPr>
          <w:rFonts w:ascii="Times" w:hAnsi="Times"/>
        </w:rPr>
        <w:t>CI =</w:t>
      </w:r>
      <w:r w:rsidRPr="006D417D">
        <w:rPr>
          <w:rFonts w:ascii="Times" w:hAnsi="Times"/>
        </w:rPr>
        <w:t xml:space="preserve"> -0.</w:t>
      </w:r>
      <w:r w:rsidR="001B550D">
        <w:rPr>
          <w:rFonts w:ascii="Times" w:hAnsi="Times"/>
        </w:rPr>
        <w:t>1</w:t>
      </w:r>
      <w:r w:rsidR="0010568B">
        <w:rPr>
          <w:rFonts w:ascii="Times" w:hAnsi="Times"/>
        </w:rPr>
        <w:t>02</w:t>
      </w:r>
      <w:r w:rsidRPr="006D417D">
        <w:rPr>
          <w:rFonts w:ascii="Times" w:hAnsi="Times"/>
        </w:rPr>
        <w:t xml:space="preserve"> to </w:t>
      </w:r>
      <w:r w:rsidR="001B550D">
        <w:rPr>
          <w:rFonts w:ascii="Times" w:hAnsi="Times"/>
        </w:rPr>
        <w:t>-</w:t>
      </w:r>
      <w:r w:rsidRPr="006D417D">
        <w:rPr>
          <w:rFonts w:ascii="Times" w:hAnsi="Times"/>
        </w:rPr>
        <w:t>0.0</w:t>
      </w:r>
      <w:r w:rsidR="0010568B">
        <w:rPr>
          <w:rFonts w:ascii="Times" w:hAnsi="Times"/>
        </w:rPr>
        <w:t>29</w:t>
      </w:r>
      <w:r w:rsidRPr="006D417D">
        <w:rPr>
          <w:rFonts w:ascii="Times" w:hAnsi="Times"/>
        </w:rPr>
        <w:t xml:space="preserve">, </w:t>
      </w:r>
      <w:r w:rsidR="00E81799">
        <w:rPr>
          <w:rFonts w:ascii="Times" w:hAnsi="Times"/>
        </w:rPr>
        <w:t>SE =</w:t>
      </w:r>
      <w:r w:rsidRPr="006D417D">
        <w:rPr>
          <w:rFonts w:ascii="Times" w:hAnsi="Times"/>
        </w:rPr>
        <w:t xml:space="preserve"> 0.0</w:t>
      </w:r>
      <w:r w:rsidR="0010568B">
        <w:rPr>
          <w:rFonts w:ascii="Times" w:hAnsi="Times"/>
        </w:rPr>
        <w:t>19</w:t>
      </w:r>
      <w:r w:rsidRPr="006D417D">
        <w:rPr>
          <w:rFonts w:ascii="Times" w:hAnsi="Times"/>
        </w:rPr>
        <w:t xml:space="preserve">, </w:t>
      </w:r>
      <w:r w:rsidR="00E81799">
        <w:rPr>
          <w:rFonts w:ascii="Times" w:hAnsi="Times"/>
        </w:rPr>
        <w:t xml:space="preserve">p </w:t>
      </w:r>
      <w:r w:rsidR="0010568B">
        <w:rPr>
          <w:rFonts w:ascii="Times" w:hAnsi="Times"/>
        </w:rPr>
        <w:t>&lt;</w:t>
      </w:r>
      <w:r w:rsidRPr="006D417D">
        <w:rPr>
          <w:rFonts w:ascii="Times" w:hAnsi="Times"/>
        </w:rPr>
        <w:t xml:space="preserve"> 0.</w:t>
      </w:r>
      <w:r w:rsidR="001B550D">
        <w:rPr>
          <w:rFonts w:ascii="Times" w:hAnsi="Times"/>
        </w:rPr>
        <w:t>001</w:t>
      </w:r>
      <w:r w:rsidRPr="006D417D">
        <w:rPr>
          <w:rFonts w:ascii="Times" w:hAnsi="Times"/>
        </w:rPr>
        <w:t>)</w:t>
      </w:r>
      <w:r w:rsidR="0010568B">
        <w:rPr>
          <w:rFonts w:ascii="Times" w:hAnsi="Times"/>
        </w:rPr>
        <w:t xml:space="preserve">. </w:t>
      </w:r>
      <w:r w:rsidRPr="006D417D">
        <w:rPr>
          <w:rFonts w:ascii="Times" w:hAnsi="Times"/>
        </w:rPr>
        <w:t>The pandemic showed little effect in</w:t>
      </w:r>
      <w:r w:rsidR="009A0A4F" w:rsidRPr="009A0A4F">
        <w:rPr>
          <w:rFonts w:ascii="Times" w:hAnsi="Times"/>
        </w:rPr>
        <w:t xml:space="preserve"> </w:t>
      </w:r>
      <w:r w:rsidR="00233558">
        <w:rPr>
          <w:rFonts w:ascii="Times" w:hAnsi="Times"/>
        </w:rPr>
        <w:t>multidisciplinary fields</w:t>
      </w:r>
      <w:r w:rsidR="0010568B">
        <w:rPr>
          <w:rFonts w:ascii="Times" w:hAnsi="Times"/>
        </w:rPr>
        <w:t xml:space="preserve"> </w:t>
      </w:r>
      <w:r w:rsidR="0010568B" w:rsidRPr="006D417D">
        <w:rPr>
          <w:rFonts w:ascii="Times" w:hAnsi="Times"/>
        </w:rPr>
        <w:t>(-0.0</w:t>
      </w:r>
      <w:r w:rsidR="0010568B">
        <w:rPr>
          <w:rFonts w:ascii="Times" w:hAnsi="Times"/>
        </w:rPr>
        <w:t>50</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w:t>
      </w:r>
      <w:r w:rsidR="0010568B">
        <w:rPr>
          <w:rFonts w:ascii="Times" w:hAnsi="Times"/>
        </w:rPr>
        <w:t>12</w:t>
      </w:r>
      <w:r w:rsidR="0010568B">
        <w:rPr>
          <w:rFonts w:ascii="Times" w:hAnsi="Times"/>
        </w:rPr>
        <w:t>5</w:t>
      </w:r>
      <w:r w:rsidR="0010568B" w:rsidRPr="006D417D">
        <w:rPr>
          <w:rFonts w:ascii="Times" w:hAnsi="Times"/>
        </w:rPr>
        <w:t xml:space="preserve"> to 0.0</w:t>
      </w:r>
      <w:r w:rsidR="0010568B">
        <w:rPr>
          <w:rFonts w:ascii="Times" w:hAnsi="Times"/>
        </w:rPr>
        <w:t>2</w:t>
      </w:r>
      <w:r w:rsidR="0010568B">
        <w:rPr>
          <w:rFonts w:ascii="Times" w:hAnsi="Times"/>
        </w:rPr>
        <w:t>4</w:t>
      </w:r>
      <w:r w:rsidR="0010568B" w:rsidRPr="006D417D">
        <w:rPr>
          <w:rFonts w:ascii="Times" w:hAnsi="Times"/>
        </w:rPr>
        <w:t xml:space="preserve">, </w:t>
      </w:r>
      <w:r w:rsidR="0010568B">
        <w:rPr>
          <w:rFonts w:ascii="Times" w:hAnsi="Times"/>
        </w:rPr>
        <w:t>SE =</w:t>
      </w:r>
      <w:r w:rsidR="0010568B" w:rsidRPr="006D417D">
        <w:rPr>
          <w:rFonts w:ascii="Times" w:hAnsi="Times"/>
        </w:rPr>
        <w:t xml:space="preserve"> 0.0</w:t>
      </w:r>
      <w:r w:rsidR="0010568B">
        <w:rPr>
          <w:rFonts w:ascii="Times" w:hAnsi="Times"/>
        </w:rPr>
        <w:t>38</w:t>
      </w:r>
      <w:r w:rsidR="0010568B" w:rsidRPr="006D417D">
        <w:rPr>
          <w:rFonts w:ascii="Times" w:hAnsi="Times"/>
        </w:rPr>
        <w:t xml:space="preserve">, </w:t>
      </w:r>
      <w:r w:rsidR="0010568B">
        <w:rPr>
          <w:rFonts w:ascii="Times" w:hAnsi="Times"/>
        </w:rPr>
        <w:t xml:space="preserve">p </w:t>
      </w:r>
      <w:r w:rsidR="0010568B">
        <w:rPr>
          <w:rFonts w:ascii="Times" w:hAnsi="Times"/>
        </w:rPr>
        <w:t>=</w:t>
      </w:r>
      <w:r w:rsidR="0010568B" w:rsidRPr="006D417D">
        <w:rPr>
          <w:rFonts w:ascii="Times" w:hAnsi="Times"/>
        </w:rPr>
        <w:t xml:space="preserve"> 0.</w:t>
      </w:r>
      <w:r w:rsidR="0010568B">
        <w:rPr>
          <w:rFonts w:ascii="Times" w:hAnsi="Times"/>
        </w:rPr>
        <w:t>188</w:t>
      </w:r>
      <w:r w:rsidR="0010568B" w:rsidRPr="006D417D">
        <w:rPr>
          <w:rFonts w:ascii="Times" w:hAnsi="Times"/>
        </w:rPr>
        <w:t>)</w:t>
      </w:r>
      <w:r w:rsidR="00233558">
        <w:rPr>
          <w:rFonts w:ascii="Times" w:hAnsi="Times"/>
        </w:rPr>
        <w:t xml:space="preserve">, </w:t>
      </w:r>
      <w:r w:rsidRPr="006D417D">
        <w:rPr>
          <w:rFonts w:ascii="Times" w:hAnsi="Times"/>
        </w:rPr>
        <w:t>biological sciences (</w:t>
      </w:r>
      <w:r w:rsidR="0010568B">
        <w:rPr>
          <w:rFonts w:ascii="Times" w:hAnsi="Times"/>
        </w:rPr>
        <w:t>-</w:t>
      </w:r>
      <w:r w:rsidRPr="006D417D">
        <w:rPr>
          <w:rFonts w:ascii="Times" w:hAnsi="Times"/>
        </w:rPr>
        <w:t>0.00</w:t>
      </w:r>
      <w:r w:rsidR="0010568B">
        <w:rPr>
          <w:rFonts w:ascii="Times" w:hAnsi="Times"/>
        </w:rPr>
        <w:t>3</w:t>
      </w:r>
      <w:r w:rsidRPr="006D417D">
        <w:rPr>
          <w:rFonts w:ascii="Times" w:hAnsi="Times"/>
        </w:rPr>
        <w:t xml:space="preserve">, 95% </w:t>
      </w:r>
      <w:r w:rsidR="00E81799">
        <w:rPr>
          <w:rFonts w:ascii="Times" w:hAnsi="Times"/>
        </w:rPr>
        <w:t>CI =</w:t>
      </w:r>
      <w:r w:rsidRPr="006D417D">
        <w:rPr>
          <w:rFonts w:ascii="Times" w:hAnsi="Times"/>
        </w:rPr>
        <w:t xml:space="preserve"> -0.05</w:t>
      </w:r>
      <w:r w:rsidR="0010568B">
        <w:rPr>
          <w:rFonts w:ascii="Times" w:hAnsi="Times"/>
        </w:rPr>
        <w:t>7</w:t>
      </w:r>
      <w:r w:rsidRPr="006D417D">
        <w:rPr>
          <w:rFonts w:ascii="Times" w:hAnsi="Times"/>
        </w:rPr>
        <w:t xml:space="preserve"> to 0.0</w:t>
      </w:r>
      <w:r w:rsidR="0010568B">
        <w:rPr>
          <w:rFonts w:ascii="Times" w:hAnsi="Times"/>
        </w:rPr>
        <w:t>50</w:t>
      </w:r>
      <w:r w:rsidRPr="006D417D">
        <w:rPr>
          <w:rFonts w:ascii="Times" w:hAnsi="Times"/>
        </w:rPr>
        <w:t xml:space="preserve">, </w:t>
      </w:r>
      <w:r w:rsidR="00E81799">
        <w:rPr>
          <w:rFonts w:ascii="Times" w:hAnsi="Times"/>
        </w:rPr>
        <w:t>SE =</w:t>
      </w:r>
      <w:r w:rsidRPr="006D417D">
        <w:rPr>
          <w:rFonts w:ascii="Times" w:hAnsi="Times"/>
        </w:rPr>
        <w:t xml:space="preserve"> 0.02</w:t>
      </w:r>
      <w:r w:rsidR="0010568B">
        <w:rPr>
          <w:rFonts w:ascii="Times" w:hAnsi="Times"/>
        </w:rPr>
        <w:t>7</w:t>
      </w:r>
      <w:r w:rsidRPr="006D417D">
        <w:rPr>
          <w:rFonts w:ascii="Times" w:hAnsi="Times"/>
        </w:rPr>
        <w:t xml:space="preserve">, </w:t>
      </w:r>
      <w:r w:rsidR="00E81799">
        <w:rPr>
          <w:rFonts w:ascii="Times" w:hAnsi="Times"/>
        </w:rPr>
        <w:t>p =</w:t>
      </w:r>
      <w:r w:rsidRPr="006D417D">
        <w:rPr>
          <w:rFonts w:ascii="Times" w:hAnsi="Times"/>
        </w:rPr>
        <w:t xml:space="preserve"> 0.</w:t>
      </w:r>
      <w:r w:rsidR="0010568B">
        <w:rPr>
          <w:rFonts w:ascii="Times" w:hAnsi="Times"/>
        </w:rPr>
        <w:t>902</w:t>
      </w:r>
      <w:r w:rsidRPr="006D417D">
        <w:rPr>
          <w:rFonts w:ascii="Times" w:hAnsi="Times"/>
        </w:rPr>
        <w:t>)</w:t>
      </w:r>
      <w:r w:rsidR="0010568B">
        <w:rPr>
          <w:rFonts w:ascii="Times" w:hAnsi="Times"/>
        </w:rPr>
        <w:t xml:space="preserve"> or </w:t>
      </w:r>
      <w:r w:rsidR="0010568B" w:rsidRPr="006D417D">
        <w:rPr>
          <w:rFonts w:ascii="Times" w:hAnsi="Times"/>
        </w:rPr>
        <w:t>Technology, Engineering, Mathematics, Chemistry and Physics fields (</w:t>
      </w:r>
      <w:r w:rsidR="0010568B">
        <w:rPr>
          <w:rFonts w:ascii="Times" w:hAnsi="Times"/>
        </w:rPr>
        <w:t>-</w:t>
      </w:r>
      <w:r w:rsidR="0010568B" w:rsidRPr="006D417D">
        <w:rPr>
          <w:rFonts w:ascii="Times" w:hAnsi="Times"/>
        </w:rPr>
        <w:t>0.0</w:t>
      </w:r>
      <w:r w:rsidR="0010568B">
        <w:rPr>
          <w:rFonts w:ascii="Times" w:hAnsi="Times"/>
        </w:rPr>
        <w:t>03</w:t>
      </w:r>
      <w:r w:rsidR="0010568B" w:rsidRPr="006D417D">
        <w:rPr>
          <w:rFonts w:ascii="Times" w:hAnsi="Times"/>
        </w:rPr>
        <w:t xml:space="preserve">, 95% </w:t>
      </w:r>
      <w:r w:rsidR="0010568B">
        <w:rPr>
          <w:rFonts w:ascii="Times" w:hAnsi="Times"/>
        </w:rPr>
        <w:t>CI =</w:t>
      </w:r>
      <w:r w:rsidR="0010568B" w:rsidRPr="006D417D">
        <w:rPr>
          <w:rFonts w:ascii="Times" w:hAnsi="Times"/>
        </w:rPr>
        <w:t xml:space="preserve"> -0.0</w:t>
      </w:r>
      <w:r w:rsidR="0010568B">
        <w:rPr>
          <w:rFonts w:ascii="Times" w:hAnsi="Times"/>
        </w:rPr>
        <w:t>53</w:t>
      </w:r>
      <w:r w:rsidR="0010568B" w:rsidRPr="006D417D">
        <w:rPr>
          <w:rFonts w:ascii="Times" w:hAnsi="Times"/>
        </w:rPr>
        <w:t xml:space="preserve"> to 0.0</w:t>
      </w:r>
      <w:r w:rsidR="0010568B">
        <w:rPr>
          <w:rFonts w:ascii="Times" w:hAnsi="Times"/>
        </w:rPr>
        <w:t>48</w:t>
      </w:r>
      <w:r w:rsidR="0010568B" w:rsidRPr="006D417D">
        <w:rPr>
          <w:rFonts w:ascii="Times" w:hAnsi="Times"/>
        </w:rPr>
        <w:t xml:space="preserve">, </w:t>
      </w:r>
      <w:r w:rsidR="0010568B">
        <w:rPr>
          <w:rFonts w:ascii="Times" w:hAnsi="Times"/>
        </w:rPr>
        <w:t>SE =</w:t>
      </w:r>
      <w:r w:rsidR="0010568B" w:rsidRPr="006D417D">
        <w:rPr>
          <w:rFonts w:ascii="Times" w:hAnsi="Times"/>
        </w:rPr>
        <w:t xml:space="preserve"> 0.02</w:t>
      </w:r>
      <w:r w:rsidR="0010568B">
        <w:rPr>
          <w:rFonts w:ascii="Times" w:hAnsi="Times"/>
        </w:rPr>
        <w:t>6</w:t>
      </w:r>
      <w:r w:rsidR="0010568B" w:rsidRPr="006D417D">
        <w:rPr>
          <w:rFonts w:ascii="Times" w:hAnsi="Times"/>
        </w:rPr>
        <w:t xml:space="preserve">, </w:t>
      </w:r>
      <w:r w:rsidR="0010568B">
        <w:rPr>
          <w:rFonts w:ascii="Times" w:hAnsi="Times"/>
        </w:rPr>
        <w:t>p =</w:t>
      </w:r>
      <w:r w:rsidR="0010568B" w:rsidRPr="006D417D">
        <w:rPr>
          <w:rFonts w:ascii="Times" w:hAnsi="Times"/>
        </w:rPr>
        <w:t xml:space="preserve"> 0.</w:t>
      </w:r>
      <w:r w:rsidR="0010568B">
        <w:rPr>
          <w:rFonts w:ascii="Times" w:hAnsi="Times"/>
        </w:rPr>
        <w:t>916</w:t>
      </w:r>
      <w:r w:rsidR="0010568B" w:rsidRPr="006D417D">
        <w:rPr>
          <w:rFonts w:ascii="Times" w:hAnsi="Times"/>
        </w:rPr>
        <w:t>)</w:t>
      </w:r>
      <w:r w:rsidR="0010568B">
        <w:rPr>
          <w:rFonts w:ascii="Times" w:hAnsi="Times"/>
        </w:rPr>
        <w:t>.</w:t>
      </w:r>
    </w:p>
    <w:p w14:paraId="7963488D" w14:textId="77777777" w:rsidR="00E16B0F" w:rsidRDefault="00E16B0F">
      <w:pPr>
        <w:rPr>
          <w:rFonts w:ascii="Times" w:hAnsi="Times"/>
        </w:rPr>
      </w:pPr>
      <w:r>
        <w:rPr>
          <w:rFonts w:ascii="Times" w:hAnsi="Times"/>
        </w:rPr>
        <w:br w:type="page"/>
      </w:r>
    </w:p>
    <w:p w14:paraId="35F5AECB" w14:textId="524C7D79" w:rsidR="00E16B0F" w:rsidRPr="006D417D" w:rsidRDefault="00885D9D" w:rsidP="00E16B0F">
      <w:pPr>
        <w:widowControl w:val="0"/>
        <w:rPr>
          <w:rFonts w:ascii="Times" w:hAnsi="Times"/>
        </w:rPr>
      </w:pPr>
      <w:r w:rsidRPr="00885D9D">
        <w:rPr>
          <w:rFonts w:ascii="Times" w:hAnsi="Times"/>
        </w:rPr>
        <w:lastRenderedPageBreak/>
        <w:drawing>
          <wp:inline distT="0" distB="0" distL="0" distR="0" wp14:anchorId="5B766625" wp14:editId="0559D20A">
            <wp:extent cx="5971540" cy="5971540"/>
            <wp:effectExtent l="0" t="0" r="0" b="0"/>
            <wp:docPr id="13" name="Picture 13" descr="A picture containing text, screensho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map, diagram&#10;&#10;Description automatically generated"/>
                    <pic:cNvPicPr/>
                  </pic:nvPicPr>
                  <pic:blipFill>
                    <a:blip r:embed="rId11"/>
                    <a:stretch>
                      <a:fillRect/>
                    </a:stretch>
                  </pic:blipFill>
                  <pic:spPr>
                    <a:xfrm>
                      <a:off x="0" y="0"/>
                      <a:ext cx="5971540" cy="5971540"/>
                    </a:xfrm>
                    <a:prstGeom prst="rect">
                      <a:avLst/>
                    </a:prstGeom>
                  </pic:spPr>
                </pic:pic>
              </a:graphicData>
            </a:graphic>
          </wp:inline>
        </w:drawing>
      </w:r>
    </w:p>
    <w:p w14:paraId="2D3F61BD" w14:textId="77777777" w:rsidR="00E16B0F" w:rsidRPr="006D417D" w:rsidRDefault="00E16B0F" w:rsidP="00E16B0F">
      <w:pPr>
        <w:rPr>
          <w:rFonts w:ascii="Times" w:hAnsi="Times"/>
        </w:rPr>
      </w:pPr>
      <w:r w:rsidRPr="006D417D">
        <w:rPr>
          <w:rFonts w:ascii="Times" w:hAnsi="Times"/>
          <w:b/>
          <w:bCs/>
        </w:rPr>
        <w:t>Figure 3.</w:t>
      </w:r>
      <w:r w:rsidRPr="006D417D">
        <w:rPr>
          <w:rFonts w:ascii="Times" w:hAnsi="Times"/>
        </w:rPr>
        <w:t xml:space="preserve"> </w:t>
      </w:r>
      <w:r w:rsidRPr="006D417D">
        <w:rPr>
          <w:rFonts w:ascii="Times" w:hAnsi="Times"/>
          <w:b/>
          <w:bCs/>
          <w:color w:val="000000"/>
        </w:rPr>
        <w:t>Research field influence on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rPr>
        <w:t>stands for</w:t>
      </w:r>
      <w:r w:rsidRPr="006D417D">
        <w:rPr>
          <w:rFonts w:ascii="Times" w:hAnsi="Times"/>
        </w:rPr>
        <w:t xml:space="preserve"> Technology, Engineering, Mathematics, Chemistry and Physics. k =x(y), where x is the number of effect sizes and y is the number of studies. </w:t>
      </w:r>
    </w:p>
    <w:p w14:paraId="758AA28B" w14:textId="77777777" w:rsidR="00DA155D" w:rsidRPr="006D417D" w:rsidRDefault="00DA155D">
      <w:pPr>
        <w:rPr>
          <w:rFonts w:ascii="Times" w:hAnsi="Times"/>
        </w:rPr>
      </w:pPr>
    </w:p>
    <w:p w14:paraId="3F7C98B9" w14:textId="3486F7A3" w:rsidR="00DA155D" w:rsidRPr="006D417D" w:rsidRDefault="001A4727">
      <w:pPr>
        <w:rPr>
          <w:rFonts w:ascii="Times" w:hAnsi="Times"/>
        </w:rPr>
      </w:pPr>
      <w:r w:rsidRPr="006D417D">
        <w:rPr>
          <w:rFonts w:ascii="Times" w:hAnsi="Times"/>
        </w:rPr>
        <w:t> </w:t>
      </w:r>
    </w:p>
    <w:p w14:paraId="29FBBD09" w14:textId="27DA2AE6" w:rsidR="00DA155D" w:rsidRPr="006D417D" w:rsidRDefault="001A4727">
      <w:pPr>
        <w:pStyle w:val="Heading3"/>
        <w:rPr>
          <w:rFonts w:ascii="Times" w:hAnsi="Times"/>
          <w:sz w:val="32"/>
          <w:szCs w:val="32"/>
        </w:rPr>
      </w:pPr>
      <w:bookmarkStart w:id="8" w:name="_nfxx8jz5ocod" w:colFirst="0" w:colLast="0"/>
      <w:bookmarkEnd w:id="8"/>
      <w:r w:rsidRPr="006D417D">
        <w:rPr>
          <w:rFonts w:ascii="Times" w:hAnsi="Times"/>
          <w:sz w:val="32"/>
          <w:szCs w:val="32"/>
        </w:rPr>
        <w:lastRenderedPageBreak/>
        <w:t xml:space="preserve">2b: Has the pandemic exacerbated existing differences in gender </w:t>
      </w:r>
      <w:r w:rsidR="007D0954">
        <w:rPr>
          <w:rFonts w:ascii="Times" w:hAnsi="Times"/>
          <w:sz w:val="32"/>
          <w:szCs w:val="32"/>
        </w:rPr>
        <w:t>disparity</w:t>
      </w:r>
      <w:r w:rsidRPr="006D417D">
        <w:rPr>
          <w:rFonts w:ascii="Times" w:hAnsi="Times"/>
          <w:sz w:val="32"/>
          <w:szCs w:val="32"/>
        </w:rPr>
        <w:t xml:space="preserve"> across research fields? </w:t>
      </w:r>
    </w:p>
    <w:p w14:paraId="398FD537" w14:textId="5E3562A0" w:rsidR="00E16B0F" w:rsidRDefault="001A4727">
      <w:pPr>
        <w:rPr>
          <w:rFonts w:ascii="Times" w:hAnsi="Times"/>
        </w:rPr>
      </w:pPr>
      <w:r w:rsidRPr="006D417D">
        <w:rPr>
          <w:rFonts w:ascii="Times" w:hAnsi="Times"/>
        </w:rPr>
        <w:t>The pandemic has increased the gender gap in article output more in journals/repositories/pre-print servers that were previously less gender-</w:t>
      </w:r>
      <w:r w:rsidR="007D0954">
        <w:rPr>
          <w:rFonts w:ascii="Times" w:hAnsi="Times"/>
        </w:rPr>
        <w:t>disparate</w:t>
      </w:r>
      <w:r w:rsidRPr="006D417D">
        <w:rPr>
          <w:rFonts w:ascii="Times" w:hAnsi="Times"/>
        </w:rPr>
        <w:t xml:space="preserve"> (</w:t>
      </w:r>
      <w:proofErr w:type="gramStart"/>
      <w:r w:rsidRPr="006D417D">
        <w:rPr>
          <w:rFonts w:ascii="Times" w:hAnsi="Times"/>
        </w:rPr>
        <w:t>QM(</w:t>
      </w:r>
      <w:proofErr w:type="spellStart"/>
      <w:proofErr w:type="gramEnd"/>
      <w:r w:rsidR="00E81799">
        <w:rPr>
          <w:rFonts w:ascii="Times" w:hAnsi="Times"/>
        </w:rPr>
        <w:t>df</w:t>
      </w:r>
      <w:proofErr w:type="spellEnd"/>
      <w:r w:rsidR="00E81799">
        <w:rPr>
          <w:rFonts w:ascii="Times" w:hAnsi="Times"/>
        </w:rPr>
        <w:t xml:space="preserve"> =</w:t>
      </w:r>
      <w:r w:rsidRPr="006D417D">
        <w:rPr>
          <w:rFonts w:ascii="Times" w:hAnsi="Times"/>
        </w:rPr>
        <w:t xml:space="preserve"> 1) = 1</w:t>
      </w:r>
      <w:r w:rsidR="00E31ACB">
        <w:rPr>
          <w:rFonts w:ascii="Times" w:hAnsi="Times"/>
        </w:rPr>
        <w:t>0</w:t>
      </w:r>
      <w:r w:rsidRPr="006D417D">
        <w:rPr>
          <w:rFonts w:ascii="Times" w:hAnsi="Times"/>
        </w:rPr>
        <w:t>.</w:t>
      </w:r>
      <w:r w:rsidR="00E31ACB">
        <w:rPr>
          <w:rFonts w:ascii="Times" w:hAnsi="Times"/>
        </w:rPr>
        <w:t>285</w:t>
      </w:r>
      <w:r w:rsidRPr="006D417D">
        <w:rPr>
          <w:rFonts w:ascii="Times" w:hAnsi="Times"/>
        </w:rPr>
        <w:t xml:space="preserve">, </w:t>
      </w:r>
      <w:r w:rsidR="00E81799">
        <w:rPr>
          <w:rFonts w:ascii="Times" w:hAnsi="Times"/>
        </w:rPr>
        <w:t>p =</w:t>
      </w:r>
      <w:r w:rsidRPr="006D417D">
        <w:rPr>
          <w:rFonts w:ascii="Times" w:hAnsi="Times"/>
        </w:rPr>
        <w:t xml:space="preserve"> 0.00</w:t>
      </w:r>
      <w:r w:rsidR="00E31ACB">
        <w:rPr>
          <w:rFonts w:ascii="Times" w:hAnsi="Times"/>
        </w:rPr>
        <w:t>1</w:t>
      </w:r>
      <w:r w:rsidRPr="006D417D">
        <w:rPr>
          <w:rFonts w:ascii="Times" w:hAnsi="Times"/>
        </w:rPr>
        <w:t>).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3</w:t>
      </w:r>
      <w:r w:rsidR="00E31ACB">
        <w:rPr>
          <w:rFonts w:ascii="Times" w:hAnsi="Times"/>
        </w:rPr>
        <w:t>5.8</w:t>
      </w:r>
      <w:r w:rsidRPr="006D417D">
        <w:rPr>
          <w:rFonts w:ascii="Times" w:hAnsi="Times"/>
        </w:rPr>
        <w:t xml:space="preserve">% to </w:t>
      </w:r>
      <w:r w:rsidR="00E31ACB">
        <w:rPr>
          <w:rFonts w:ascii="Times" w:hAnsi="Times"/>
        </w:rPr>
        <w:t>33.4</w:t>
      </w:r>
      <w:r w:rsidRPr="006D417D">
        <w:rPr>
          <w:rFonts w:ascii="Times" w:hAnsi="Times"/>
        </w:rPr>
        <w:t>%, medicine: 36</w:t>
      </w:r>
      <w:r w:rsidR="00E31ACB">
        <w:rPr>
          <w:rFonts w:ascii="Times" w:hAnsi="Times"/>
        </w:rPr>
        <w:t>.6</w:t>
      </w:r>
      <w:r w:rsidRPr="006D417D">
        <w:rPr>
          <w:rFonts w:ascii="Times" w:hAnsi="Times"/>
        </w:rPr>
        <w:t>% to 3</w:t>
      </w:r>
      <w:r w:rsidR="00E31ACB">
        <w:rPr>
          <w:rFonts w:ascii="Times" w:hAnsi="Times"/>
        </w:rPr>
        <w:t>3.8</w:t>
      </w:r>
      <w:r w:rsidRPr="006D417D">
        <w:rPr>
          <w:rFonts w:ascii="Times" w:hAnsi="Times"/>
        </w:rPr>
        <w:t xml:space="preserve">%, multidisciplinary: </w:t>
      </w:r>
      <w:r w:rsidR="00E31ACB">
        <w:rPr>
          <w:rFonts w:ascii="Times" w:hAnsi="Times"/>
        </w:rPr>
        <w:t>36.2</w:t>
      </w:r>
      <w:r w:rsidRPr="006D417D">
        <w:rPr>
          <w:rFonts w:ascii="Times" w:hAnsi="Times"/>
        </w:rPr>
        <w:t>% to 3</w:t>
      </w:r>
      <w:r w:rsidR="00E31ACB">
        <w:rPr>
          <w:rFonts w:ascii="Times" w:hAnsi="Times"/>
        </w:rPr>
        <w:t>4.2</w:t>
      </w:r>
      <w:r w:rsidRPr="006D417D">
        <w:rPr>
          <w:rFonts w:ascii="Times" w:hAnsi="Times"/>
        </w:rPr>
        <w:t>%, biological sciences: 32</w:t>
      </w:r>
      <w:r w:rsidR="00E31ACB">
        <w:rPr>
          <w:rFonts w:ascii="Times" w:hAnsi="Times"/>
        </w:rPr>
        <w:t>.7</w:t>
      </w:r>
      <w:r w:rsidRPr="006D417D">
        <w:rPr>
          <w:rFonts w:ascii="Times" w:hAnsi="Times"/>
        </w:rPr>
        <w:t>% to 32</w:t>
      </w:r>
      <w:r w:rsidR="00E31ACB">
        <w:rPr>
          <w:rFonts w:ascii="Times" w:hAnsi="Times"/>
        </w:rPr>
        <w:t>.7</w:t>
      </w:r>
      <w:r w:rsidRPr="006D417D">
        <w:rPr>
          <w:rFonts w:ascii="Times" w:hAnsi="Times"/>
        </w:rPr>
        <w:t xml:space="preserve">%, Technology, Engineering, Mathematics, Chemistry and Physics: </w:t>
      </w:r>
      <w:r w:rsidR="00E31ACB">
        <w:rPr>
          <w:rFonts w:ascii="Times" w:hAnsi="Times"/>
        </w:rPr>
        <w:t>23.0</w:t>
      </w:r>
      <w:r w:rsidRPr="006D417D">
        <w:rPr>
          <w:rFonts w:ascii="Times" w:hAnsi="Times"/>
        </w:rPr>
        <w:t>% to 22</w:t>
      </w:r>
      <w:r w:rsidR="004C7177">
        <w:rPr>
          <w:rFonts w:ascii="Times" w:hAnsi="Times"/>
        </w:rPr>
        <w:t>.1</w:t>
      </w:r>
      <w:r w:rsidRPr="006D417D">
        <w:rPr>
          <w:rFonts w:ascii="Times" w:hAnsi="Times"/>
        </w:rPr>
        <w:t>%).</w:t>
      </w:r>
    </w:p>
    <w:p w14:paraId="618F4937" w14:textId="77777777" w:rsidR="00E16B0F" w:rsidRDefault="00E16B0F">
      <w:pPr>
        <w:rPr>
          <w:rFonts w:ascii="Times" w:hAnsi="Times"/>
        </w:rPr>
      </w:pPr>
      <w:r>
        <w:rPr>
          <w:rFonts w:ascii="Times" w:hAnsi="Times"/>
        </w:rPr>
        <w:br w:type="page"/>
      </w:r>
    </w:p>
    <w:p w14:paraId="3F1C9F65" w14:textId="46687878" w:rsidR="00E16B0F" w:rsidRPr="006D417D" w:rsidRDefault="007F4B50" w:rsidP="00E16B0F">
      <w:pPr>
        <w:widowControl w:val="0"/>
        <w:rPr>
          <w:rFonts w:ascii="Times" w:hAnsi="Times"/>
        </w:rPr>
      </w:pPr>
      <w:r w:rsidRPr="007F4B50">
        <w:rPr>
          <w:rFonts w:ascii="Times" w:hAnsi="Times"/>
          <w:noProof/>
        </w:rPr>
        <w:lastRenderedPageBreak/>
        <w:drawing>
          <wp:inline distT="0" distB="0" distL="0" distR="0" wp14:anchorId="30E27F44" wp14:editId="1A226903">
            <wp:extent cx="5971540" cy="5971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5971540"/>
                    </a:xfrm>
                    <a:prstGeom prst="rect">
                      <a:avLst/>
                    </a:prstGeom>
                  </pic:spPr>
                </pic:pic>
              </a:graphicData>
            </a:graphic>
          </wp:inline>
        </w:drawing>
      </w:r>
    </w:p>
    <w:p w14:paraId="481BAC93" w14:textId="77777777" w:rsidR="00E16B0F" w:rsidRDefault="00E16B0F" w:rsidP="00E16B0F">
      <w:pPr>
        <w:rPr>
          <w:rFonts w:ascii="Times" w:hAnsi="Times"/>
        </w:rPr>
      </w:pPr>
      <w:r w:rsidRPr="006D417D">
        <w:rPr>
          <w:rFonts w:ascii="Times" w:hAnsi="Times"/>
          <w:b/>
          <w:bCs/>
        </w:rPr>
        <w:t xml:space="preserve">Figure 4. </w:t>
      </w:r>
      <w:r w:rsidRPr="006D417D">
        <w:rPr>
          <w:rFonts w:ascii="Times" w:hAnsi="Times"/>
          <w:b/>
          <w:bCs/>
          <w:color w:val="000000"/>
        </w:rPr>
        <w:t>Research field influence on academia’s gender gap in submissions and publications during the pandemic.</w:t>
      </w:r>
      <w:r w:rsidRPr="006D417D">
        <w:rPr>
          <w:rFonts w:ascii="Times" w:hAnsi="Times"/>
          <w:color w:val="000000"/>
        </w:rPr>
        <w:t xml:space="preserve"> </w:t>
      </w:r>
      <w:r w:rsidRPr="006D417D">
        <w:rPr>
          <w:rFonts w:ascii="Times" w:hAnsi="Times"/>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rPr>
        <w:t xml:space="preserve">stands for </w:t>
      </w:r>
      <w:r w:rsidRPr="006D417D">
        <w:rPr>
          <w:rFonts w:ascii="Times" w:hAnsi="Times"/>
        </w:rPr>
        <w:t>Technology, Engineering, Mathematics, Chemistry and Physics.</w:t>
      </w:r>
      <w:bookmarkStart w:id="9" w:name="_gbd0iw1zefof" w:colFirst="0" w:colLast="0"/>
      <w:bookmarkEnd w:id="9"/>
    </w:p>
    <w:p w14:paraId="753989EC" w14:textId="77777777" w:rsidR="00DA155D" w:rsidRPr="006D417D" w:rsidRDefault="00DA155D">
      <w:pPr>
        <w:rPr>
          <w:rFonts w:ascii="Times" w:hAnsi="Times"/>
        </w:rPr>
      </w:pPr>
    </w:p>
    <w:p w14:paraId="5DF37BBD" w14:textId="77777777" w:rsidR="00DA155D" w:rsidRPr="006D417D" w:rsidRDefault="001A4727">
      <w:pPr>
        <w:rPr>
          <w:rFonts w:ascii="Times" w:hAnsi="Times"/>
        </w:rPr>
      </w:pPr>
      <w:r w:rsidRPr="006D417D">
        <w:rPr>
          <w:rFonts w:ascii="Times" w:hAnsi="Times"/>
        </w:rPr>
        <w:t xml:space="preserve"> </w:t>
      </w:r>
    </w:p>
    <w:p w14:paraId="1CCD38C6" w14:textId="77777777" w:rsidR="00DA155D" w:rsidRPr="006D417D" w:rsidRDefault="001A4727">
      <w:pPr>
        <w:pStyle w:val="Heading3"/>
        <w:rPr>
          <w:rFonts w:ascii="Times" w:hAnsi="Times"/>
          <w:sz w:val="32"/>
          <w:szCs w:val="32"/>
        </w:rPr>
      </w:pPr>
      <w:bookmarkStart w:id="10" w:name="_exbl6v8s5hkq" w:colFirst="0" w:colLast="0"/>
      <w:bookmarkEnd w:id="10"/>
      <w:r w:rsidRPr="006D417D">
        <w:rPr>
          <w:rFonts w:ascii="Times" w:hAnsi="Times"/>
          <w:sz w:val="32"/>
          <w:szCs w:val="32"/>
        </w:rPr>
        <w:lastRenderedPageBreak/>
        <w:t>3a: Has the pandemic affected women more in their ability to lead rather than support research?</w:t>
      </w:r>
    </w:p>
    <w:p w14:paraId="0807BADB" w14:textId="4BEF3B9B" w:rsidR="00E16B0F" w:rsidRDefault="001A4727">
      <w:pPr>
        <w:rPr>
          <w:rFonts w:ascii="Times" w:hAnsi="Times"/>
        </w:rPr>
      </w:pPr>
      <w:r w:rsidRPr="006D417D">
        <w:rPr>
          <w:rFonts w:ascii="Times" w:hAnsi="Times"/>
        </w:rPr>
        <w:t>We found no evidence of a significant differential impact of authorship position on effect sizes (</w:t>
      </w:r>
      <w:proofErr w:type="gramStart"/>
      <w:r w:rsidRPr="006D417D">
        <w:rPr>
          <w:rFonts w:ascii="Times" w:hAnsi="Times"/>
        </w:rPr>
        <w:t>QM(</w:t>
      </w:r>
      <w:proofErr w:type="spellStart"/>
      <w:proofErr w:type="gramEnd"/>
      <w:r w:rsidR="00E81799">
        <w:rPr>
          <w:rFonts w:ascii="Times" w:hAnsi="Times"/>
        </w:rPr>
        <w:t>df</w:t>
      </w:r>
      <w:proofErr w:type="spellEnd"/>
      <w:r w:rsidR="00E81799">
        <w:rPr>
          <w:rFonts w:ascii="Times" w:hAnsi="Times"/>
        </w:rPr>
        <w:t xml:space="preserve"> =</w:t>
      </w:r>
      <w:r w:rsidRPr="006D417D">
        <w:rPr>
          <w:rFonts w:ascii="Times" w:hAnsi="Times"/>
        </w:rPr>
        <w:t xml:space="preserve"> 5) = </w:t>
      </w:r>
      <w:r w:rsidR="007D5813" w:rsidRPr="00B21DFA">
        <w:rPr>
          <w:rFonts w:ascii="Times" w:hAnsi="Times" w:cs="Arial"/>
        </w:rPr>
        <w:t>13.190</w:t>
      </w:r>
      <w:r w:rsidRPr="006D417D">
        <w:rPr>
          <w:rFonts w:ascii="Times" w:hAnsi="Times"/>
        </w:rPr>
        <w:t xml:space="preserve">, </w:t>
      </w:r>
      <w:r w:rsidR="00E81799">
        <w:rPr>
          <w:rFonts w:ascii="Times" w:hAnsi="Times"/>
        </w:rPr>
        <w:t>p =</w:t>
      </w:r>
      <w:r w:rsidRPr="006D417D">
        <w:rPr>
          <w:rFonts w:ascii="Times" w:hAnsi="Times"/>
        </w:rPr>
        <w:t xml:space="preserve"> 0.</w:t>
      </w:r>
      <w:r w:rsidR="007F4B50">
        <w:rPr>
          <w:rFonts w:ascii="Times" w:hAnsi="Times"/>
        </w:rPr>
        <w:t>0</w:t>
      </w:r>
      <w:r w:rsidR="007D5813">
        <w:rPr>
          <w:rFonts w:ascii="Times" w:hAnsi="Times"/>
        </w:rPr>
        <w:t>22</w:t>
      </w:r>
      <w:r w:rsidRPr="006D417D">
        <w:rPr>
          <w:rFonts w:ascii="Times" w:hAnsi="Times"/>
        </w:rPr>
        <w:t>, Fig. 5).</w:t>
      </w:r>
    </w:p>
    <w:p w14:paraId="53C33E36" w14:textId="77777777" w:rsidR="00E16B0F" w:rsidRDefault="00E16B0F">
      <w:pPr>
        <w:rPr>
          <w:rFonts w:ascii="Times" w:hAnsi="Times"/>
        </w:rPr>
      </w:pPr>
      <w:r>
        <w:rPr>
          <w:rFonts w:ascii="Times" w:hAnsi="Times"/>
        </w:rPr>
        <w:br w:type="page"/>
      </w:r>
    </w:p>
    <w:p w14:paraId="6C75B37A" w14:textId="0CFB499D" w:rsidR="00E16B0F" w:rsidRPr="006D417D" w:rsidRDefault="00885D9D" w:rsidP="00E16B0F">
      <w:pPr>
        <w:widowControl w:val="0"/>
        <w:rPr>
          <w:rFonts w:ascii="Times" w:hAnsi="Times"/>
        </w:rPr>
      </w:pPr>
      <w:r w:rsidRPr="00885D9D">
        <w:rPr>
          <w:rFonts w:ascii="Times" w:hAnsi="Times"/>
        </w:rPr>
        <w:lastRenderedPageBreak/>
        <w:drawing>
          <wp:inline distT="0" distB="0" distL="0" distR="0" wp14:anchorId="1F43C2F6" wp14:editId="137810A0">
            <wp:extent cx="5971540" cy="5971540"/>
            <wp:effectExtent l="0" t="0" r="0" b="0"/>
            <wp:docPr id="23" name="Picture 2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 diagram, plot&#10;&#10;Description automatically generated"/>
                    <pic:cNvPicPr/>
                  </pic:nvPicPr>
                  <pic:blipFill>
                    <a:blip r:embed="rId13"/>
                    <a:stretch>
                      <a:fillRect/>
                    </a:stretch>
                  </pic:blipFill>
                  <pic:spPr>
                    <a:xfrm>
                      <a:off x="0" y="0"/>
                      <a:ext cx="5971540" cy="5971540"/>
                    </a:xfrm>
                    <a:prstGeom prst="rect">
                      <a:avLst/>
                    </a:prstGeom>
                  </pic:spPr>
                </pic:pic>
              </a:graphicData>
            </a:graphic>
          </wp:inline>
        </w:drawing>
      </w:r>
    </w:p>
    <w:p w14:paraId="7A734900" w14:textId="77777777" w:rsidR="00E16B0F" w:rsidRPr="006D417D" w:rsidRDefault="00E16B0F" w:rsidP="00E16B0F">
      <w:pPr>
        <w:rPr>
          <w:rFonts w:ascii="Times" w:hAnsi="Times"/>
        </w:rPr>
      </w:pPr>
      <w:r w:rsidRPr="006D417D">
        <w:rPr>
          <w:rFonts w:ascii="Times" w:hAnsi="Times"/>
        </w:rPr>
        <w:t xml:space="preserve"> </w:t>
      </w:r>
    </w:p>
    <w:p w14:paraId="33C4849B" w14:textId="2F45D28D" w:rsidR="00E16B0F" w:rsidRPr="006D417D" w:rsidRDefault="00E16B0F" w:rsidP="00E16B0F">
      <w:pPr>
        <w:rPr>
          <w:rFonts w:ascii="Times" w:hAnsi="Times"/>
        </w:rPr>
      </w:pPr>
      <w:r w:rsidRPr="006D417D">
        <w:rPr>
          <w:rFonts w:ascii="Times" w:hAnsi="Times"/>
          <w:b/>
          <w:bCs/>
        </w:rPr>
        <w:t>Figure 5.</w:t>
      </w:r>
      <w:r w:rsidRPr="006D417D">
        <w:rPr>
          <w:rFonts w:ascii="Times" w:hAnsi="Times"/>
        </w:rPr>
        <w:t xml:space="preserve"> </w:t>
      </w:r>
      <w:r w:rsidRPr="006D417D">
        <w:rPr>
          <w:rFonts w:ascii="Times" w:hAnsi="Times"/>
          <w:b/>
          <w:bCs/>
          <w:color w:val="000000"/>
        </w:rPr>
        <w:t>Authorship position and academia’s gender gap during the pandemic</w:t>
      </w:r>
      <w:r w:rsidRPr="008727F2">
        <w:rPr>
          <w:rFonts w:ascii="Times" w:hAnsi="Times"/>
          <w:b/>
          <w:bCs/>
          <w:color w:val="000000"/>
        </w:rPr>
        <w:t>.</w:t>
      </w:r>
      <w:r w:rsidRPr="006D417D">
        <w:rPr>
          <w:rFonts w:ascii="Times" w:hAnsi="Times"/>
          <w:color w:val="000000"/>
        </w:rPr>
        <w:t xml:space="preserve"> </w:t>
      </w:r>
      <w:r w:rsidRPr="006D417D">
        <w:rPr>
          <w:rFonts w:ascii="Times" w:hAnsi="Times"/>
        </w:rPr>
        <w:t>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w:t>
      </w:r>
      <w:r w:rsidR="00805EE1">
        <w:rPr>
          <w:rFonts w:ascii="Times" w:hAnsi="Times"/>
        </w:rPr>
        <w:t xml:space="preserve"> </w:t>
      </w:r>
      <w:r w:rsidRPr="006D417D">
        <w:rPr>
          <w:rFonts w:ascii="Times" w:hAnsi="Times"/>
        </w:rPr>
        <w:t xml:space="preserve">x(y), where x is the number of effect sizes and y is the number of studies. </w:t>
      </w:r>
    </w:p>
    <w:p w14:paraId="735EF0A6" w14:textId="77777777" w:rsidR="00DA155D" w:rsidRPr="006D417D" w:rsidRDefault="00DA155D">
      <w:pPr>
        <w:rPr>
          <w:rFonts w:ascii="Times" w:hAnsi="Times"/>
        </w:rPr>
      </w:pPr>
    </w:p>
    <w:p w14:paraId="005AF883" w14:textId="77777777" w:rsidR="00DA155D" w:rsidRPr="006D417D" w:rsidRDefault="001A4727">
      <w:pPr>
        <w:rPr>
          <w:rFonts w:ascii="Times" w:hAnsi="Times"/>
        </w:rPr>
      </w:pPr>
      <w:r w:rsidRPr="006D417D">
        <w:rPr>
          <w:rFonts w:ascii="Times" w:hAnsi="Times"/>
        </w:rPr>
        <w:t xml:space="preserve"> </w:t>
      </w:r>
    </w:p>
    <w:p w14:paraId="3CFC6366" w14:textId="77777777" w:rsidR="00DA155D" w:rsidRPr="006D417D" w:rsidRDefault="001A4727">
      <w:pPr>
        <w:pStyle w:val="Heading3"/>
        <w:rPr>
          <w:rFonts w:ascii="Times" w:hAnsi="Times"/>
          <w:sz w:val="32"/>
          <w:szCs w:val="32"/>
        </w:rPr>
      </w:pPr>
      <w:bookmarkStart w:id="11" w:name="_ctciqj4anchy" w:colFirst="0" w:colLast="0"/>
      <w:bookmarkEnd w:id="11"/>
      <w:r w:rsidRPr="006D417D">
        <w:rPr>
          <w:rFonts w:ascii="Times" w:hAnsi="Times"/>
          <w:sz w:val="32"/>
          <w:szCs w:val="32"/>
        </w:rPr>
        <w:lastRenderedPageBreak/>
        <w:t>Is there evidence of publication bias?</w:t>
      </w:r>
    </w:p>
    <w:p w14:paraId="1F4EA172" w14:textId="77777777" w:rsidR="00793C83" w:rsidRDefault="00793C83" w:rsidP="00793C83">
      <w:pPr>
        <w:pStyle w:val="NormalWeb"/>
        <w:spacing w:before="0" w:beforeAutospacing="0" w:after="0" w:afterAutospacing="0"/>
      </w:pPr>
      <w:r>
        <w:rPr>
          <w:color w:val="000000"/>
        </w:rPr>
        <w:t>The multilevel meta-regression, including article-output studies and survey studies as a moderator because of their differences in sample size, showed no evidence of publication bias (Article-output studies: slope= -0.025, 95% CI = [-0.059- 0.009], SE = 0.017</w:t>
      </w:r>
      <w:proofErr w:type="gramStart"/>
      <w:r>
        <w:rPr>
          <w:color w:val="000000"/>
        </w:rPr>
        <w:t>,  p</w:t>
      </w:r>
      <w:proofErr w:type="gramEnd"/>
      <w:r>
        <w:rPr>
          <w:color w:val="000000"/>
        </w:rPr>
        <w:t xml:space="preserve"> = 0.148; Survey-response studies: slope= -0.157, 95% CI = [-0.244-  -0.071], SE = 0.044,  p &lt;0.001). This model correlates standard error with effect size and negative slopes </w:t>
      </w:r>
      <w:proofErr w:type="gramStart"/>
      <w:r>
        <w:rPr>
          <w:color w:val="000000"/>
        </w:rPr>
        <w:t>suggest</w:t>
      </w:r>
      <w:proofErr w:type="gramEnd"/>
      <w:r>
        <w:rPr>
          <w:color w:val="000000"/>
        </w:rPr>
        <w:t xml:space="preserve"> small studies do not have large effect sizes. meta-regression. A visual inspection of the funnel plots (Fig. 6) similarly did not indicate any suggestion of publication bias.</w:t>
      </w:r>
    </w:p>
    <w:p w14:paraId="269462F7" w14:textId="77777777" w:rsidR="00793C83" w:rsidRDefault="00793C83" w:rsidP="00793C83"/>
    <w:p w14:paraId="21DF671D" w14:textId="2DA9356D" w:rsidR="00544DEF" w:rsidRDefault="00544DEF">
      <w:pPr>
        <w:rPr>
          <w:rFonts w:ascii="Times" w:hAnsi="Times"/>
        </w:rPr>
      </w:pPr>
    </w:p>
    <w:p w14:paraId="2AA98CEA" w14:textId="39356CD3" w:rsidR="00544DEF" w:rsidRPr="006D417D" w:rsidRDefault="00544DEF" w:rsidP="00544DEF">
      <w:pPr>
        <w:pStyle w:val="Heading3"/>
        <w:rPr>
          <w:rFonts w:ascii="Times" w:hAnsi="Times"/>
          <w:sz w:val="32"/>
          <w:szCs w:val="32"/>
        </w:rPr>
      </w:pPr>
      <w:r>
        <w:rPr>
          <w:rFonts w:ascii="Times" w:hAnsi="Times"/>
          <w:sz w:val="32"/>
          <w:szCs w:val="32"/>
        </w:rPr>
        <w:t>Are our results robust</w:t>
      </w:r>
      <w:r w:rsidRPr="006D417D">
        <w:rPr>
          <w:rFonts w:ascii="Times" w:hAnsi="Times"/>
          <w:sz w:val="32"/>
          <w:szCs w:val="32"/>
        </w:rPr>
        <w:t>?</w:t>
      </w:r>
    </w:p>
    <w:p w14:paraId="08074FD9" w14:textId="5733EBA1" w:rsidR="000D506E" w:rsidRDefault="00805EE1">
      <w:pPr>
        <w:rPr>
          <w:rFonts w:ascii="Times" w:hAnsi="Times"/>
        </w:rPr>
      </w:pPr>
      <w:r>
        <w:rPr>
          <w:rFonts w:ascii="Times" w:hAnsi="Times"/>
        </w:rPr>
        <w:t>Our results show little change</w:t>
      </w:r>
      <w:r w:rsidR="00660FD3">
        <w:rPr>
          <w:rFonts w:ascii="Times" w:hAnsi="Times"/>
        </w:rPr>
        <w:t xml:space="preserve"> in a</w:t>
      </w:r>
      <w:r w:rsidR="00660FD3">
        <w:rPr>
          <w:rFonts w:ascii="Times" w:hAnsi="Times"/>
        </w:rPr>
        <w:t xml:space="preserve"> sensitivity analysis</w:t>
      </w:r>
      <w:r w:rsidR="00660FD3">
        <w:rPr>
          <w:rFonts w:ascii="Times" w:hAnsi="Times"/>
        </w:rPr>
        <w:t xml:space="preserve"> that</w:t>
      </w:r>
      <w:r w:rsidR="00660FD3">
        <w:rPr>
          <w:rFonts w:ascii="Times" w:hAnsi="Times"/>
        </w:rPr>
        <w:t xml:space="preserve"> exclu</w:t>
      </w:r>
      <w:r w:rsidR="00660FD3">
        <w:rPr>
          <w:rFonts w:ascii="Times" w:hAnsi="Times"/>
        </w:rPr>
        <w:t>des</w:t>
      </w:r>
      <w:r w:rsidR="00660FD3">
        <w:rPr>
          <w:rFonts w:ascii="Times" w:hAnsi="Times"/>
        </w:rPr>
        <w:t xml:space="preserve"> seven effect sizes using four measures of productivity from survey-based studies that are less</w:t>
      </w:r>
      <w:r w:rsidR="00660FD3">
        <w:rPr>
          <w:rFonts w:ascii="Times" w:hAnsi="Times"/>
        </w:rPr>
        <w:t xml:space="preserve"> directly</w:t>
      </w:r>
      <w:r w:rsidR="00660FD3">
        <w:rPr>
          <w:rFonts w:ascii="Times" w:hAnsi="Times"/>
        </w:rPr>
        <w:t xml:space="preserve"> comparable</w:t>
      </w:r>
      <w:r>
        <w:rPr>
          <w:rFonts w:ascii="Times" w:hAnsi="Times"/>
        </w:rPr>
        <w:t xml:space="preserve">: </w:t>
      </w:r>
      <w:r w:rsidR="00660FD3">
        <w:rPr>
          <w:rFonts w:ascii="Times" w:hAnsi="Times"/>
        </w:rPr>
        <w:t>research time</w:t>
      </w:r>
      <w:r>
        <w:rPr>
          <w:rFonts w:ascii="Times" w:hAnsi="Times"/>
        </w:rPr>
        <w:t xml:space="preserve"> (N</w:t>
      </w:r>
      <w:r w:rsidR="00E81799">
        <w:rPr>
          <w:rFonts w:ascii="Times" w:hAnsi="Times"/>
        </w:rPr>
        <w:t xml:space="preserve"> </w:t>
      </w:r>
      <w:r>
        <w:rPr>
          <w:rFonts w:ascii="Times" w:hAnsi="Times"/>
        </w:rPr>
        <w:t>=</w:t>
      </w:r>
      <w:r w:rsidR="00E81799">
        <w:rPr>
          <w:rFonts w:ascii="Times" w:hAnsi="Times"/>
        </w:rPr>
        <w:t xml:space="preserve"> 4)</w:t>
      </w:r>
      <w:r w:rsidR="00660FD3">
        <w:rPr>
          <w:rFonts w:ascii="Times" w:hAnsi="Times"/>
        </w:rPr>
        <w:t>, job-loss</w:t>
      </w:r>
      <w:r w:rsidR="00E81799">
        <w:rPr>
          <w:rFonts w:ascii="Times" w:hAnsi="Times"/>
        </w:rPr>
        <w:t xml:space="preserve"> (N = 1)</w:t>
      </w:r>
      <w:r w:rsidR="00660FD3">
        <w:rPr>
          <w:rFonts w:ascii="Times" w:hAnsi="Times"/>
        </w:rPr>
        <w:t>, burnout</w:t>
      </w:r>
      <w:r w:rsidR="00E81799">
        <w:rPr>
          <w:rFonts w:ascii="Times" w:hAnsi="Times"/>
        </w:rPr>
        <w:t xml:space="preserve"> (N = 1)</w:t>
      </w:r>
      <w:r w:rsidR="00660FD3">
        <w:rPr>
          <w:rFonts w:ascii="Times" w:hAnsi="Times"/>
        </w:rPr>
        <w:t xml:space="preserve"> and the number of projects</w:t>
      </w:r>
      <w:r w:rsidR="00E81799">
        <w:rPr>
          <w:rFonts w:ascii="Times" w:hAnsi="Times"/>
        </w:rPr>
        <w:t xml:space="preserve"> (N = 1)</w:t>
      </w:r>
      <w:r w:rsidR="00660FD3">
        <w:rPr>
          <w:rFonts w:ascii="Times" w:hAnsi="Times"/>
        </w:rPr>
        <w:t xml:space="preserve">. </w:t>
      </w:r>
      <w:r w:rsidR="00E81799">
        <w:rPr>
          <w:rFonts w:ascii="Times" w:hAnsi="Times"/>
        </w:rPr>
        <w:t>When excluding these effect sizes, t</w:t>
      </w:r>
      <w:r>
        <w:rPr>
          <w:rFonts w:ascii="Times" w:hAnsi="Times"/>
        </w:rPr>
        <w:t xml:space="preserve">he overall estimate in </w:t>
      </w:r>
      <w:r w:rsidR="000D506E">
        <w:rPr>
          <w:rFonts w:ascii="Times" w:hAnsi="Times"/>
        </w:rPr>
        <w:t xml:space="preserve">prediction </w:t>
      </w:r>
      <w:r>
        <w:rPr>
          <w:rFonts w:ascii="Times" w:hAnsi="Times"/>
        </w:rPr>
        <w:t xml:space="preserve">1a </w:t>
      </w:r>
      <w:r w:rsidR="000D506E">
        <w:rPr>
          <w:rFonts w:ascii="Times" w:hAnsi="Times"/>
        </w:rPr>
        <w:t>(</w:t>
      </w:r>
      <w:r w:rsidR="000D506E" w:rsidRPr="000D506E">
        <w:rPr>
          <w:rFonts w:ascii="Times" w:hAnsi="Times"/>
        </w:rPr>
        <w:t>overall pandemic effect on gender gap)</w:t>
      </w:r>
      <w:r w:rsidR="000D506E">
        <w:rPr>
          <w:rFonts w:ascii="Times" w:hAnsi="Times"/>
        </w:rPr>
        <w:t xml:space="preserve"> </w:t>
      </w:r>
      <w:r>
        <w:rPr>
          <w:rFonts w:ascii="Times" w:hAnsi="Times"/>
        </w:rPr>
        <w:t xml:space="preserve">is </w:t>
      </w:r>
      <w:r w:rsidRPr="00660FD3">
        <w:rPr>
          <w:rFonts w:ascii="Times" w:hAnsi="Times"/>
        </w:rPr>
        <w:t>-0.063</w:t>
      </w:r>
      <w:r>
        <w:rPr>
          <w:rFonts w:ascii="Times" w:hAnsi="Times"/>
        </w:rPr>
        <w:t>,</w:t>
      </w:r>
      <w:r w:rsidRPr="00805EE1">
        <w:rPr>
          <w:rFonts w:ascii="Times" w:hAnsi="Times"/>
        </w:rPr>
        <w:t xml:space="preserve"> </w:t>
      </w:r>
      <w:r>
        <w:rPr>
          <w:rFonts w:ascii="Times" w:hAnsi="Times"/>
        </w:rPr>
        <w:t xml:space="preserve">95% </w:t>
      </w:r>
      <w:r w:rsidR="00E81799">
        <w:rPr>
          <w:rFonts w:ascii="Times" w:hAnsi="Times"/>
        </w:rPr>
        <w:t>CI =</w:t>
      </w:r>
      <w:r>
        <w:rPr>
          <w:rFonts w:ascii="Times" w:hAnsi="Times"/>
        </w:rPr>
        <w:t xml:space="preserve"> [</w:t>
      </w:r>
      <w:r w:rsidRPr="00660FD3">
        <w:rPr>
          <w:rFonts w:ascii="Times" w:hAnsi="Times"/>
        </w:rPr>
        <w:t>-0.0892</w:t>
      </w:r>
      <w:proofErr w:type="gramStart"/>
      <w:r>
        <w:rPr>
          <w:rFonts w:ascii="Times" w:hAnsi="Times"/>
        </w:rPr>
        <w:t>-</w:t>
      </w:r>
      <w:r w:rsidRPr="00660FD3">
        <w:rPr>
          <w:rFonts w:ascii="Times" w:hAnsi="Times"/>
        </w:rPr>
        <w:t xml:space="preserve">  -</w:t>
      </w:r>
      <w:proofErr w:type="gramEnd"/>
      <w:r w:rsidRPr="00660FD3">
        <w:rPr>
          <w:rFonts w:ascii="Times" w:hAnsi="Times"/>
        </w:rPr>
        <w:t>0.0372</w:t>
      </w:r>
      <w:r>
        <w:rPr>
          <w:rFonts w:ascii="Times" w:hAnsi="Times"/>
        </w:rPr>
        <w:t>]</w:t>
      </w:r>
      <w:r w:rsidRPr="00660FD3">
        <w:rPr>
          <w:rFonts w:ascii="Times" w:hAnsi="Times"/>
        </w:rPr>
        <w:t xml:space="preserve"> </w:t>
      </w:r>
      <w:r>
        <w:rPr>
          <w:rFonts w:ascii="Times" w:hAnsi="Times"/>
        </w:rPr>
        <w:t xml:space="preserve">, </w:t>
      </w:r>
      <w:r w:rsidR="00E81799">
        <w:rPr>
          <w:rFonts w:ascii="Times" w:hAnsi="Times"/>
        </w:rPr>
        <w:t>SE =</w:t>
      </w:r>
      <w:r>
        <w:rPr>
          <w:rFonts w:ascii="Times" w:hAnsi="Times"/>
        </w:rPr>
        <w:t xml:space="preserve"> </w:t>
      </w:r>
      <w:r w:rsidRPr="00660FD3">
        <w:rPr>
          <w:rFonts w:ascii="Times" w:hAnsi="Times"/>
        </w:rPr>
        <w:t>0.0133</w:t>
      </w:r>
      <w:r>
        <w:rPr>
          <w:rFonts w:ascii="Times" w:hAnsi="Times"/>
        </w:rPr>
        <w:t>,</w:t>
      </w:r>
      <w:r w:rsidRPr="00660FD3">
        <w:rPr>
          <w:rFonts w:ascii="Times" w:hAnsi="Times"/>
        </w:rPr>
        <w:t xml:space="preserve"> </w:t>
      </w:r>
      <w:r>
        <w:rPr>
          <w:rFonts w:ascii="Times" w:hAnsi="Times"/>
        </w:rPr>
        <w:t xml:space="preserve">p </w:t>
      </w:r>
      <w:r w:rsidRPr="00660FD3">
        <w:rPr>
          <w:rFonts w:ascii="Times" w:hAnsi="Times"/>
        </w:rPr>
        <w:t>&lt;</w:t>
      </w:r>
      <w:r w:rsidR="00E81799">
        <w:rPr>
          <w:rFonts w:ascii="Times" w:hAnsi="Times"/>
        </w:rPr>
        <w:t xml:space="preserve"> 0</w:t>
      </w:r>
      <w:r w:rsidRPr="00660FD3">
        <w:rPr>
          <w:rFonts w:ascii="Times" w:hAnsi="Times"/>
        </w:rPr>
        <w:t>.001</w:t>
      </w:r>
      <w:r w:rsidR="00E81799">
        <w:rPr>
          <w:rFonts w:ascii="Times" w:hAnsi="Times"/>
        </w:rPr>
        <w:t xml:space="preserve"> and the estimate for survey-studies in </w:t>
      </w:r>
      <w:r w:rsidR="000D506E">
        <w:rPr>
          <w:rFonts w:ascii="Times" w:hAnsi="Times"/>
        </w:rPr>
        <w:t xml:space="preserve">prediction </w:t>
      </w:r>
      <w:r w:rsidR="00E81799">
        <w:rPr>
          <w:rFonts w:ascii="Times" w:hAnsi="Times"/>
        </w:rPr>
        <w:t xml:space="preserve">1b </w:t>
      </w:r>
      <w:r w:rsidR="000D506E" w:rsidRPr="000D506E">
        <w:rPr>
          <w:rFonts w:ascii="Times" w:hAnsi="Times"/>
        </w:rPr>
        <w:t xml:space="preserve">(method of research productivity </w:t>
      </w:r>
      <w:r w:rsidR="000D506E">
        <w:rPr>
          <w:rFonts w:ascii="Times" w:hAnsi="Times"/>
        </w:rPr>
        <w:t>influence</w:t>
      </w:r>
      <w:r w:rsidR="000D506E" w:rsidRPr="000D506E">
        <w:rPr>
          <w:rFonts w:ascii="Times" w:hAnsi="Times"/>
        </w:rPr>
        <w:t xml:space="preserve"> on pandemic </w:t>
      </w:r>
      <w:r w:rsidR="000D506E">
        <w:rPr>
          <w:rFonts w:ascii="Times" w:hAnsi="Times"/>
        </w:rPr>
        <w:t xml:space="preserve">effect on </w:t>
      </w:r>
      <w:r w:rsidR="000D506E" w:rsidRPr="000D506E">
        <w:rPr>
          <w:rFonts w:ascii="Times" w:hAnsi="Times"/>
        </w:rPr>
        <w:t>gender gap)</w:t>
      </w:r>
      <w:r w:rsidR="000D506E">
        <w:rPr>
          <w:rFonts w:ascii="Times" w:hAnsi="Times"/>
        </w:rPr>
        <w:t xml:space="preserve"> </w:t>
      </w:r>
      <w:r w:rsidR="00E81799">
        <w:rPr>
          <w:rFonts w:ascii="Times" w:hAnsi="Times"/>
        </w:rPr>
        <w:t xml:space="preserve">is </w:t>
      </w:r>
      <w:r w:rsidR="00E81799" w:rsidRPr="00E81799">
        <w:rPr>
          <w:rFonts w:ascii="Times" w:hAnsi="Times"/>
        </w:rPr>
        <w:t>-0.23</w:t>
      </w:r>
      <w:r w:rsidR="00E81799">
        <w:rPr>
          <w:rFonts w:ascii="Times" w:hAnsi="Times"/>
        </w:rPr>
        <w:t xml:space="preserve">9, </w:t>
      </w:r>
      <w:r w:rsidR="00E81799">
        <w:rPr>
          <w:rFonts w:ascii="Times" w:hAnsi="Times"/>
        </w:rPr>
        <w:t>95% CI = [</w:t>
      </w:r>
      <w:r w:rsidR="00E81799" w:rsidRPr="00E81799">
        <w:rPr>
          <w:rFonts w:ascii="Times" w:hAnsi="Times"/>
        </w:rPr>
        <w:t>-0.3419</w:t>
      </w:r>
      <w:r w:rsidR="00E81799">
        <w:rPr>
          <w:rFonts w:ascii="Times" w:hAnsi="Times"/>
        </w:rPr>
        <w:t xml:space="preserve">- </w:t>
      </w:r>
      <w:r w:rsidR="00E81799" w:rsidRPr="00E81799">
        <w:rPr>
          <w:rFonts w:ascii="Times" w:hAnsi="Times"/>
        </w:rPr>
        <w:t>-0.1352</w:t>
      </w:r>
      <w:r w:rsidR="00E81799">
        <w:rPr>
          <w:rFonts w:ascii="Times" w:hAnsi="Times"/>
        </w:rPr>
        <w:t>]</w:t>
      </w:r>
      <w:r w:rsidR="00E81799">
        <w:rPr>
          <w:rFonts w:ascii="Times" w:hAnsi="Times"/>
        </w:rPr>
        <w:t xml:space="preserve">, SE = </w:t>
      </w:r>
      <w:r w:rsidR="00E81799" w:rsidRPr="00E81799">
        <w:rPr>
          <w:rFonts w:ascii="Times" w:hAnsi="Times"/>
        </w:rPr>
        <w:t>0.0527</w:t>
      </w:r>
      <w:r w:rsidR="00E81799">
        <w:rPr>
          <w:rFonts w:ascii="Times" w:hAnsi="Times"/>
        </w:rPr>
        <w:t xml:space="preserve">, p </w:t>
      </w:r>
      <w:r w:rsidR="00E81799" w:rsidRPr="00E81799">
        <w:rPr>
          <w:rFonts w:ascii="Times" w:hAnsi="Times"/>
        </w:rPr>
        <w:t>&lt;</w:t>
      </w:r>
      <w:r w:rsidR="00E81799">
        <w:rPr>
          <w:rFonts w:ascii="Times" w:hAnsi="Times"/>
        </w:rPr>
        <w:t xml:space="preserve"> 0</w:t>
      </w:r>
      <w:r w:rsidR="00E81799" w:rsidRPr="00E81799">
        <w:rPr>
          <w:rFonts w:ascii="Times" w:hAnsi="Times"/>
        </w:rPr>
        <w:t>.001</w:t>
      </w:r>
      <w:r w:rsidR="00E81799">
        <w:rPr>
          <w:rFonts w:ascii="Times" w:hAnsi="Times"/>
        </w:rPr>
        <w:t>.</w:t>
      </w:r>
    </w:p>
    <w:p w14:paraId="0502824E" w14:textId="6FA986FE" w:rsidR="00E16B0F" w:rsidRDefault="000D506E">
      <w:pPr>
        <w:rPr>
          <w:rFonts w:ascii="Times" w:hAnsi="Times"/>
        </w:rPr>
      </w:pPr>
      <w:r>
        <w:rPr>
          <w:rFonts w:ascii="Times" w:hAnsi="Times"/>
        </w:rPr>
        <w:t xml:space="preserve">The model investigating prediction 1a (the overall effect of the pandemic) still showed a significant effect in a leave-one-out analysis, </w:t>
      </w:r>
      <w:r w:rsidRPr="000D506E">
        <w:rPr>
          <w:rFonts w:ascii="Times" w:hAnsi="Times"/>
        </w:rPr>
        <w:t>which repeatedly fitted the model leaving out one effect size at a time</w:t>
      </w:r>
      <w:r w:rsidR="00F73FDE">
        <w:rPr>
          <w:rFonts w:ascii="Times" w:hAnsi="Times"/>
        </w:rPr>
        <w:t xml:space="preserve"> (Supplementary file 3)</w:t>
      </w:r>
      <w:r>
        <w:rPr>
          <w:rFonts w:ascii="Times" w:hAnsi="Times"/>
        </w:rPr>
        <w:t>. Leaving out the most influ</w:t>
      </w:r>
      <w:r w:rsidR="00D71322">
        <w:rPr>
          <w:rFonts w:ascii="Times" w:hAnsi="Times"/>
        </w:rPr>
        <w:t xml:space="preserve">ential effect size, the overall estimate is </w:t>
      </w:r>
      <w:r w:rsidR="00D71322" w:rsidRPr="00D71322">
        <w:rPr>
          <w:rFonts w:ascii="Times" w:hAnsi="Times"/>
        </w:rPr>
        <w:t>-0.058</w:t>
      </w:r>
      <w:r w:rsidR="00D71322">
        <w:rPr>
          <w:rFonts w:ascii="Times" w:hAnsi="Times"/>
        </w:rPr>
        <w:t xml:space="preserve">, </w:t>
      </w:r>
      <w:r w:rsidR="00D71322">
        <w:rPr>
          <w:rFonts w:ascii="Times" w:hAnsi="Times"/>
        </w:rPr>
        <w:t>95% CI = [</w:t>
      </w:r>
      <w:r w:rsidR="00D71322" w:rsidRPr="00D71322">
        <w:rPr>
          <w:rFonts w:ascii="Times" w:hAnsi="Times"/>
        </w:rPr>
        <w:t>-0.081</w:t>
      </w:r>
      <w:r w:rsidR="00D71322">
        <w:rPr>
          <w:rFonts w:ascii="Times" w:hAnsi="Times"/>
        </w:rPr>
        <w:t xml:space="preserve"> </w:t>
      </w:r>
      <w:proofErr w:type="gramStart"/>
      <w:r w:rsidR="00D71322">
        <w:rPr>
          <w:rFonts w:ascii="Times" w:hAnsi="Times"/>
        </w:rPr>
        <w:t>-</w:t>
      </w:r>
      <w:r w:rsidR="00D71322" w:rsidRPr="00660FD3">
        <w:rPr>
          <w:rFonts w:ascii="Times" w:hAnsi="Times"/>
        </w:rPr>
        <w:t xml:space="preserve">  -</w:t>
      </w:r>
      <w:proofErr w:type="gramEnd"/>
      <w:r w:rsidR="00D71322" w:rsidRPr="00D71322">
        <w:rPr>
          <w:rFonts w:ascii="Times" w:hAnsi="Times"/>
        </w:rPr>
        <w:t>0.035</w:t>
      </w:r>
      <w:r w:rsidR="00D71322">
        <w:rPr>
          <w:rFonts w:ascii="Times" w:hAnsi="Times"/>
        </w:rPr>
        <w:t>]</w:t>
      </w:r>
      <w:r w:rsidR="00D71322" w:rsidRPr="00660FD3">
        <w:rPr>
          <w:rFonts w:ascii="Times" w:hAnsi="Times"/>
        </w:rPr>
        <w:t xml:space="preserve"> </w:t>
      </w:r>
      <w:r w:rsidR="00D71322">
        <w:rPr>
          <w:rFonts w:ascii="Times" w:hAnsi="Times"/>
        </w:rPr>
        <w:t xml:space="preserve">, SE = </w:t>
      </w:r>
      <w:r w:rsidR="00D71322" w:rsidRPr="00660FD3">
        <w:rPr>
          <w:rFonts w:ascii="Times" w:hAnsi="Times"/>
        </w:rPr>
        <w:t>0.01</w:t>
      </w:r>
      <w:r w:rsidR="00D71322">
        <w:rPr>
          <w:rFonts w:ascii="Times" w:hAnsi="Times"/>
        </w:rPr>
        <w:t>2</w:t>
      </w:r>
      <w:r w:rsidR="00D71322">
        <w:rPr>
          <w:rFonts w:ascii="Times" w:hAnsi="Times"/>
        </w:rPr>
        <w:t>,</w:t>
      </w:r>
      <w:r w:rsidR="00D71322" w:rsidRPr="00660FD3">
        <w:rPr>
          <w:rFonts w:ascii="Times" w:hAnsi="Times"/>
        </w:rPr>
        <w:t xml:space="preserve"> </w:t>
      </w:r>
      <w:r w:rsidR="00D71322">
        <w:rPr>
          <w:rFonts w:ascii="Times" w:hAnsi="Times"/>
        </w:rPr>
        <w:t xml:space="preserve">p </w:t>
      </w:r>
      <w:r w:rsidR="00D71322" w:rsidRPr="00660FD3">
        <w:rPr>
          <w:rFonts w:ascii="Times" w:hAnsi="Times"/>
        </w:rPr>
        <w:t>&lt;</w:t>
      </w:r>
      <w:r w:rsidR="00D71322">
        <w:rPr>
          <w:rFonts w:ascii="Times" w:hAnsi="Times"/>
        </w:rPr>
        <w:t xml:space="preserve"> 0</w:t>
      </w:r>
      <w:r w:rsidR="00D71322" w:rsidRPr="00660FD3">
        <w:rPr>
          <w:rFonts w:ascii="Times" w:hAnsi="Times"/>
        </w:rPr>
        <w:t>.001</w:t>
      </w:r>
      <w:r w:rsidR="00D71322">
        <w:rPr>
          <w:rFonts w:ascii="Times" w:hAnsi="Times"/>
        </w:rPr>
        <w:t>.</w:t>
      </w:r>
      <w:r w:rsidR="00E16B0F">
        <w:rPr>
          <w:rFonts w:ascii="Times" w:hAnsi="Times"/>
        </w:rPr>
        <w:br w:type="page"/>
      </w:r>
    </w:p>
    <w:p w14:paraId="2F3C8B6E" w14:textId="1449F31A" w:rsidR="00E16B0F" w:rsidRPr="006D417D" w:rsidRDefault="009353B8" w:rsidP="00E16B0F">
      <w:pPr>
        <w:rPr>
          <w:rFonts w:ascii="Times" w:hAnsi="Times"/>
        </w:rPr>
      </w:pPr>
      <w:r w:rsidRPr="009353B8">
        <w:rPr>
          <w:rFonts w:ascii="Times" w:hAnsi="Times"/>
          <w:noProof/>
        </w:rPr>
        <w:lastRenderedPageBreak/>
        <w:drawing>
          <wp:inline distT="0" distB="0" distL="0" distR="0" wp14:anchorId="73FFF9FE" wp14:editId="3A03AA90">
            <wp:extent cx="5971540" cy="5971540"/>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4"/>
                    <a:stretch>
                      <a:fillRect/>
                    </a:stretch>
                  </pic:blipFill>
                  <pic:spPr>
                    <a:xfrm>
                      <a:off x="0" y="0"/>
                      <a:ext cx="5971540" cy="5971540"/>
                    </a:xfrm>
                    <a:prstGeom prst="rect">
                      <a:avLst/>
                    </a:prstGeom>
                  </pic:spPr>
                </pic:pic>
              </a:graphicData>
            </a:graphic>
          </wp:inline>
        </w:drawing>
      </w:r>
      <w:r w:rsidR="00E16B0F" w:rsidRPr="006D417D">
        <w:rPr>
          <w:rFonts w:ascii="Times" w:hAnsi="Times"/>
        </w:rPr>
        <w:t xml:space="preserve"> </w:t>
      </w:r>
      <w:r w:rsidR="00E16B0F" w:rsidRPr="006D417D">
        <w:rPr>
          <w:rFonts w:ascii="Times" w:hAnsi="Times"/>
        </w:rPr>
        <w:fldChar w:fldCharType="begin"/>
      </w:r>
      <w:r w:rsidR="00E16B0F" w:rsidRPr="006D417D">
        <w:rPr>
          <w:rFonts w:ascii="Times" w:hAnsi="Times"/>
        </w:rPr>
        <w:instrText xml:space="preserve"> INCLUDEPICTURE "http://127.0.0.1:22670/chunk_output/FFE17E96FBD4C22C/C4118DCA/cx2csu83bbtbi/000017.png?fixed_size=1" \* MERGEFORMATINET </w:instrText>
      </w:r>
      <w:r w:rsidR="00000000">
        <w:rPr>
          <w:rFonts w:ascii="Times" w:hAnsi="Times"/>
        </w:rPr>
        <w:fldChar w:fldCharType="separate"/>
      </w:r>
      <w:r w:rsidR="00E16B0F" w:rsidRPr="006D417D">
        <w:rPr>
          <w:rFonts w:ascii="Times" w:hAnsi="Times"/>
        </w:rPr>
        <w:fldChar w:fldCharType="end"/>
      </w:r>
    </w:p>
    <w:p w14:paraId="40BDBEFF" w14:textId="77777777" w:rsidR="00E16B0F" w:rsidRPr="006D417D" w:rsidRDefault="00E16B0F" w:rsidP="00E16B0F">
      <w:pPr>
        <w:rPr>
          <w:rFonts w:ascii="Times" w:hAnsi="Times"/>
        </w:rPr>
      </w:pPr>
      <w:r w:rsidRPr="006D417D">
        <w:rPr>
          <w:rFonts w:ascii="Times" w:hAnsi="Times"/>
          <w:b/>
          <w:bCs/>
        </w:rPr>
        <w:t>Figure 6. Investigating publication bias</w:t>
      </w:r>
      <w:r w:rsidRPr="008727F2">
        <w:rPr>
          <w:rFonts w:ascii="Times" w:hAnsi="Times"/>
          <w:b/>
          <w:bCs/>
        </w:rPr>
        <w:t>.</w:t>
      </w:r>
      <w:r w:rsidRPr="006D417D">
        <w:rPr>
          <w:rFonts w:ascii="Times" w:hAnsi="Times"/>
        </w:rPr>
        <w:t xml:space="preserve"> Funnel plot of effect sizes and their precision</w:t>
      </w:r>
      <w:r>
        <w:rPr>
          <w:rFonts w:ascii="Times" w:hAnsi="Times"/>
        </w:rPr>
        <w:t>,</w:t>
      </w:r>
      <w:r w:rsidRPr="006D417D">
        <w:rPr>
          <w:rFonts w:ascii="Times" w:hAnsi="Times"/>
        </w:rPr>
        <w:t xml:space="preserve"> as a function of standard error</w:t>
      </w:r>
      <w:r>
        <w:rPr>
          <w:rFonts w:ascii="Times" w:hAnsi="Times"/>
        </w:rPr>
        <w:t>,</w:t>
      </w:r>
      <w:r w:rsidRPr="006D417D">
        <w:rPr>
          <w:rFonts w:ascii="Times" w:hAnsi="Times"/>
        </w:rPr>
        <w:t xml:space="preserve"> from studies that measure research productivity by (a) survey-responses (b) article output. The vertical dashed line is the summary effect size. The legend outlines levels of statistical significance for effect sizes based on their precision. </w:t>
      </w:r>
    </w:p>
    <w:p w14:paraId="6127364A" w14:textId="77777777" w:rsidR="00D66491" w:rsidRPr="00D66491" w:rsidRDefault="00D66491">
      <w:pPr>
        <w:rPr>
          <w:rFonts w:ascii="Times" w:hAnsi="Times"/>
        </w:rPr>
      </w:pPr>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rPr>
      </w:pPr>
    </w:p>
    <w:p w14:paraId="2083B974" w14:textId="0B240037" w:rsidR="00DA155D" w:rsidRPr="006D417D" w:rsidRDefault="001A4727">
      <w:pPr>
        <w:rPr>
          <w:rFonts w:ascii="Times" w:hAnsi="Times"/>
        </w:rPr>
      </w:pPr>
      <w:r w:rsidRPr="006D417D">
        <w:rPr>
          <w:rFonts w:ascii="Times" w:hAnsi="Times"/>
        </w:rPr>
        <w:t>Our study finds quantitative evidence, based on 5</w:t>
      </w:r>
      <w:r w:rsidR="002C6149">
        <w:rPr>
          <w:rFonts w:ascii="Times" w:hAnsi="Times"/>
        </w:rPr>
        <w:t>5</w:t>
      </w:r>
      <w:r w:rsidRPr="006D417D">
        <w:rPr>
          <w:rFonts w:ascii="Times" w:hAnsi="Times"/>
        </w:rPr>
        <w:t xml:space="preserve"> studies and 1</w:t>
      </w:r>
      <w:r w:rsidR="002C6149">
        <w:rPr>
          <w:rFonts w:ascii="Times" w:hAnsi="Times"/>
        </w:rPr>
        <w:t>30</w:t>
      </w:r>
      <w:r w:rsidRPr="006D417D">
        <w:rPr>
          <w:rFonts w:ascii="Times" w:hAnsi="Times"/>
        </w:rPr>
        <w:t xml:space="preserve">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rPr>
        <w:t xml:space="preserve"> </w:t>
      </w:r>
      <w:r w:rsidRPr="006D417D">
        <w:rPr>
          <w:rFonts w:ascii="Times" w:hAnsi="Times"/>
        </w:rPr>
        <w:t>We found no evidence of a publication bias.</w:t>
      </w:r>
      <w:r w:rsidR="00761D2F">
        <w:rPr>
          <w:rFonts w:ascii="Times" w:hAnsi="Times"/>
        </w:rPr>
        <w:t xml:space="preserve"> </w:t>
      </w:r>
      <w:r w:rsidRPr="006D417D">
        <w:rPr>
          <w:rFonts w:ascii="Times" w:hAnsi="Times"/>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rPr>
        <w:t>gap of</w:t>
      </w:r>
      <w:r w:rsidRPr="006D417D">
        <w:rPr>
          <w:rFonts w:ascii="Times" w:hAnsi="Times"/>
        </w:rPr>
        <w:t xml:space="preserve"> around </w:t>
      </w:r>
      <w:r w:rsidR="002A244B">
        <w:rPr>
          <w:rFonts w:ascii="Times" w:hAnsi="Times"/>
        </w:rPr>
        <w:t>5</w:t>
      </w:r>
      <w:r w:rsidRPr="006D417D">
        <w:rPr>
          <w:rFonts w:ascii="Times" w:hAnsi="Times"/>
        </w:rPr>
        <w:t>%. This corresponds to the proportion of authors on submitted</w:t>
      </w:r>
      <w:r w:rsidR="00A95B10">
        <w:rPr>
          <w:rFonts w:ascii="Times" w:hAnsi="Times"/>
        </w:rPr>
        <w:t xml:space="preserve"> or </w:t>
      </w:r>
      <w:r w:rsidRPr="006D417D">
        <w:rPr>
          <w:rFonts w:ascii="Times" w:hAnsi="Times"/>
        </w:rPr>
        <w:t>published articles who are women declining from an average of 3</w:t>
      </w:r>
      <w:r w:rsidR="002A244B">
        <w:rPr>
          <w:rFonts w:ascii="Times" w:hAnsi="Times"/>
        </w:rPr>
        <w:t>3</w:t>
      </w:r>
      <w:r w:rsidRPr="006D417D">
        <w:rPr>
          <w:rFonts w:ascii="Times" w:hAnsi="Times"/>
        </w:rPr>
        <w:t>.</w:t>
      </w:r>
      <w:r w:rsidR="002A244B">
        <w:rPr>
          <w:rFonts w:ascii="Times" w:hAnsi="Times"/>
        </w:rPr>
        <w:t>2</w:t>
      </w:r>
      <w:r w:rsidRPr="006D417D">
        <w:rPr>
          <w:rFonts w:ascii="Times" w:hAnsi="Times"/>
        </w:rPr>
        <w:t>% pre-pandemic to 3</w:t>
      </w:r>
      <w:r w:rsidR="002A244B">
        <w:rPr>
          <w:rFonts w:ascii="Times" w:hAnsi="Times"/>
        </w:rPr>
        <w:t>1</w:t>
      </w:r>
      <w:r w:rsidRPr="006D417D">
        <w:rPr>
          <w:rFonts w:ascii="Times" w:hAnsi="Times"/>
        </w:rPr>
        <w:t>.</w:t>
      </w:r>
      <w:r w:rsidR="002A244B">
        <w:rPr>
          <w:rFonts w:ascii="Times" w:hAnsi="Times"/>
        </w:rPr>
        <w:t>4</w:t>
      </w:r>
      <w:r w:rsidRPr="006D417D">
        <w:rPr>
          <w:rFonts w:ascii="Times" w:hAnsi="Times"/>
        </w:rPr>
        <w:t>% during the pandemic (-0.0</w:t>
      </w:r>
      <w:r w:rsidR="002A244B">
        <w:rPr>
          <w:rFonts w:ascii="Times" w:hAnsi="Times"/>
        </w:rPr>
        <w:t>5</w:t>
      </w:r>
      <w:r w:rsidRPr="006D417D">
        <w:rPr>
          <w:rFonts w:ascii="Times" w:hAnsi="Times"/>
        </w:rPr>
        <w:t>*3</w:t>
      </w:r>
      <w:r w:rsidR="002A244B">
        <w:rPr>
          <w:rFonts w:ascii="Times" w:hAnsi="Times"/>
        </w:rPr>
        <w:t>3</w:t>
      </w:r>
      <w:r w:rsidRPr="006D417D">
        <w:rPr>
          <w:rFonts w:ascii="Times" w:hAnsi="Times"/>
        </w:rPr>
        <w:t>.</w:t>
      </w:r>
      <w:r w:rsidR="002A244B">
        <w:rPr>
          <w:rFonts w:ascii="Times" w:hAnsi="Times"/>
        </w:rPr>
        <w:t>2</w:t>
      </w:r>
      <w:r w:rsidRPr="006D417D">
        <w:rPr>
          <w:rFonts w:ascii="Times" w:hAnsi="Times"/>
        </w:rPr>
        <w:t>%=-1.</w:t>
      </w:r>
      <w:r w:rsidR="00DF191B">
        <w:rPr>
          <w:rFonts w:ascii="Times" w:hAnsi="Times"/>
        </w:rPr>
        <w:t>7</w:t>
      </w:r>
      <w:r w:rsidRPr="006D417D">
        <w:rPr>
          <w:rFonts w:ascii="Times" w:hAnsi="Times"/>
        </w:rPr>
        <w:t>%).  Such a change might reflect lower submission and acceptance rate</w:t>
      </w:r>
      <w:r w:rsidR="007D0954">
        <w:rPr>
          <w:rFonts w:ascii="Times" w:hAnsi="Times"/>
        </w:rPr>
        <w:t>s</w:t>
      </w:r>
      <w:r w:rsidRPr="006D417D">
        <w:rPr>
          <w:rFonts w:ascii="Times" w:hAnsi="Times"/>
        </w:rPr>
        <w:t xml:space="preserve"> of articles by women compared to their male colleagues or an increased drop-out of woman from academia caused by the pandemic.</w:t>
      </w:r>
      <w:r w:rsidR="00BC439A">
        <w:rPr>
          <w:rFonts w:ascii="Times" w:hAnsi="Times"/>
        </w:rPr>
        <w:t xml:space="preserve"> When measured by survey’s women in academia reported</w:t>
      </w:r>
      <w:r w:rsidR="00F24415">
        <w:rPr>
          <w:rFonts w:ascii="Times" w:hAnsi="Times"/>
        </w:rPr>
        <w:t xml:space="preserve"> the pandemic reduced productivity</w:t>
      </w:r>
      <w:r w:rsidR="00BC439A">
        <w:rPr>
          <w:rFonts w:ascii="Times" w:hAnsi="Times"/>
        </w:rPr>
        <w:t xml:space="preserve"> 17%</w:t>
      </w:r>
      <w:r w:rsidR="00F24415">
        <w:rPr>
          <w:rFonts w:ascii="Times" w:hAnsi="Times"/>
        </w:rPr>
        <w:t xml:space="preserve"> more than for male counterparts</w:t>
      </w:r>
      <w:r w:rsidR="00BC439A">
        <w:rPr>
          <w:rFonts w:ascii="Times" w:hAnsi="Times"/>
        </w:rPr>
        <w:t xml:space="preserve">. </w:t>
      </w:r>
      <w:r w:rsidR="003507FA" w:rsidRPr="003507FA">
        <w:rPr>
          <w:rFonts w:ascii="Times" w:hAnsi="Times"/>
        </w:rPr>
        <w:t xml:space="preserve">Future studies might detect different effects of the pandemic on gender </w:t>
      </w:r>
      <w:r w:rsidR="007D0954">
        <w:rPr>
          <w:rFonts w:ascii="Times" w:hAnsi="Times"/>
        </w:rPr>
        <w:t>disparity in productivity</w:t>
      </w:r>
      <w:r w:rsidR="003507FA" w:rsidRPr="003507FA">
        <w:rPr>
          <w:rFonts w:ascii="Times" w:hAnsi="Times"/>
        </w:rPr>
        <w:t>. As our data and analytical codes are open, and the literature on pandemic effects is increasing, we hope our work can form a first step in a living systematic review on the topic.</w:t>
      </w:r>
    </w:p>
    <w:p w14:paraId="786E5E2B" w14:textId="286E1B6F" w:rsidR="00DA155D" w:rsidRPr="006D417D" w:rsidRDefault="001A4727" w:rsidP="00B5095E">
      <w:pPr>
        <w:ind w:firstLine="720"/>
        <w:rPr>
          <w:rFonts w:ascii="Times" w:hAnsi="Times"/>
        </w:rPr>
      </w:pPr>
      <w:r w:rsidRPr="006D417D">
        <w:rPr>
          <w:rFonts w:ascii="Times" w:hAnsi="Times"/>
        </w:rPr>
        <w:t xml:space="preserve">Our study likely underestimates the pandemic effect on article productivity in women because writing and publishing can take a long time </w:t>
      </w:r>
      <w:r w:rsidRPr="006D417D">
        <w:rPr>
          <w:rFonts w:ascii="Times" w:hAnsi="Times"/>
        </w:rPr>
        <w:fldChar w:fldCharType="begin"/>
      </w:r>
      <w:r w:rsidR="00A70F4E">
        <w:rPr>
          <w:rFonts w:ascii="Times" w:hAnsi="Times"/>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rPr>
        <w:fldChar w:fldCharType="separate"/>
      </w:r>
      <w:r w:rsidR="00A70F4E">
        <w:rPr>
          <w:rFonts w:ascii="Times" w:hAnsi="Times"/>
        </w:rPr>
        <w:t>(Powell, 2016)</w:t>
      </w:r>
      <w:r w:rsidRPr="006D417D">
        <w:rPr>
          <w:rFonts w:ascii="Times" w:hAnsi="Times"/>
        </w:rPr>
        <w:fldChar w:fldCharType="end"/>
      </w:r>
      <w:r w:rsidRPr="006D417D">
        <w:rPr>
          <w:rFonts w:ascii="Times" w:hAnsi="Times"/>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rPr>
        <w:fldChar w:fldCharType="begin"/>
      </w:r>
      <w:r w:rsidR="00A70F4E">
        <w:rPr>
          <w:rFonts w:ascii="Times" w:hAnsi="Times"/>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rPr>
        <w:fldChar w:fldCharType="separate"/>
      </w:r>
      <w:r w:rsidR="00A70F4E" w:rsidRPr="00A70F4E">
        <w:rPr>
          <w:rFonts w:ascii="Times" w:hAnsi="Times"/>
        </w:rPr>
        <w:t xml:space="preserve">(Corbera </w:t>
      </w:r>
      <w:r w:rsidR="00A70F4E" w:rsidRPr="00A70F4E">
        <w:rPr>
          <w:rFonts w:ascii="Times" w:hAnsi="Times"/>
          <w:i/>
          <w:iCs/>
        </w:rPr>
        <w:t>et al.</w:t>
      </w:r>
      <w:r w:rsidR="00A70F4E" w:rsidRPr="00A70F4E">
        <w:rPr>
          <w:rFonts w:ascii="Times" w:hAnsi="Times"/>
        </w:rPr>
        <w:t>, 2020)</w:t>
      </w:r>
      <w:r w:rsidRPr="006D417D">
        <w:rPr>
          <w:rFonts w:ascii="Times" w:hAnsi="Times"/>
        </w:rPr>
        <w:fldChar w:fldCharType="end"/>
      </w:r>
      <w:r w:rsidRPr="006D417D">
        <w:rPr>
          <w:rFonts w:ascii="Times" w:hAnsi="Times"/>
        </w:rPr>
        <w:t>, making it likely that the article-output studies we could include by the time our study started in 2021 underestimates the true effect of the pandemic, which might span over many years. In support of this view</w:t>
      </w:r>
      <w:r w:rsidR="00B5095E">
        <w:rPr>
          <w:rFonts w:ascii="Times" w:hAnsi="Times"/>
        </w:rPr>
        <w:t>,</w:t>
      </w:r>
      <w:r w:rsidRPr="006D417D">
        <w:rPr>
          <w:rFonts w:ascii="Times" w:hAnsi="Times"/>
        </w:rPr>
        <w:t xml:space="preserve"> we find some indication for a larger, real-time effect from the effect sizes based on survey responses, which indicate a much stronger negative effect of the pandemic on women’s productivity compared to men’s (effect size = -0.19</w:t>
      </w:r>
      <w:r w:rsidR="00DF191B">
        <w:rPr>
          <w:rFonts w:ascii="Times" w:hAnsi="Times"/>
        </w:rPr>
        <w:t>2</w:t>
      </w:r>
      <w:r w:rsidRPr="006D417D">
        <w:rPr>
          <w:rFonts w:ascii="Times" w:hAnsi="Times"/>
        </w:rPr>
        <w:t xml:space="preserve">).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w:t>
      </w:r>
      <w:r w:rsidR="000F63C2">
        <w:rPr>
          <w:rFonts w:ascii="Times" w:hAnsi="Times"/>
        </w:rPr>
        <w:t>holding</w:t>
      </w:r>
      <w:r w:rsidRPr="006D417D">
        <w:rPr>
          <w:rFonts w:ascii="Times" w:hAnsi="Times"/>
        </w:rPr>
        <w:t xml:space="preserve"> strong opinions of the pandemic</w:t>
      </w:r>
      <w:r w:rsidR="00C56A12" w:rsidRPr="00C56A12">
        <w:t xml:space="preserve"> </w:t>
      </w:r>
      <w:proofErr w:type="gramStart"/>
      <w:r w:rsidR="00C56A12" w:rsidRPr="00C56A12">
        <w:rPr>
          <w:rFonts w:ascii="Times" w:hAnsi="Times"/>
        </w:rPr>
        <w:t>As</w:t>
      </w:r>
      <w:proofErr w:type="gramEnd"/>
      <w:r w:rsidR="00C56A12" w:rsidRPr="00C56A12">
        <w:rPr>
          <w:rFonts w:ascii="Times" w:hAnsi="Times"/>
        </w:rPr>
        <w:t xml:space="preserve"> with all survey studies, their data can be subjective or without evidence and suffer from limited numbers of respondents sampled which may inflate the overall estimate</w:t>
      </w:r>
      <w:r w:rsidR="000F63C2">
        <w:rPr>
          <w:rFonts w:ascii="Times" w:hAnsi="Times"/>
        </w:rPr>
        <w:t xml:space="preserve"> </w:t>
      </w:r>
    </w:p>
    <w:p w14:paraId="3D1F9F51" w14:textId="4FC808A1" w:rsidR="00DA155D" w:rsidRPr="006D417D" w:rsidRDefault="001A4727">
      <w:pPr>
        <w:ind w:firstLine="720"/>
        <w:rPr>
          <w:rFonts w:ascii="Times" w:hAnsi="Times"/>
        </w:rPr>
      </w:pPr>
      <w:r w:rsidRPr="006D417D">
        <w:rPr>
          <w:rFonts w:ascii="Times" w:hAnsi="Times"/>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Female researchers working in fields with previously gender-equitable environments may have </w:t>
      </w:r>
      <w:r w:rsidRPr="006D417D">
        <w:rPr>
          <w:rFonts w:ascii="Times" w:hAnsi="Times"/>
        </w:rPr>
        <w:lastRenderedPageBreak/>
        <w:t xml:space="preserve">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rPr>
        <w:fldChar w:fldCharType="begin"/>
      </w:r>
      <w:r w:rsidR="00A70F4E">
        <w:rPr>
          <w:rFonts w:ascii="Times" w:hAnsi="Times"/>
        </w:rPr>
        <w:instrText xml:space="preserve"> ADDIN ZOTERO_ITEM CSL_CITATION {"citationID":"a1807p0np0d","properties":{"formattedCitation":"(Fortin and Taylor, 2020; National Academies of Sciences, 2021)","plainCitation":"(Fortin and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rPr>
        <w:fldChar w:fldCharType="separate"/>
      </w:r>
      <w:r w:rsidR="00A70F4E">
        <w:rPr>
          <w:rFonts w:ascii="Times" w:hAnsi="Times"/>
        </w:rPr>
        <w:t>(Fortin and Taylor, 2020; National Academies of Sciences, 2021)</w:t>
      </w:r>
      <w:r w:rsidRPr="006D417D">
        <w:rPr>
          <w:rFonts w:ascii="Times" w:hAnsi="Times"/>
        </w:rPr>
        <w:fldChar w:fldCharType="end"/>
      </w:r>
      <w:r w:rsidRPr="006D417D">
        <w:rPr>
          <w:rFonts w:ascii="Times" w:hAnsi="Times"/>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rPr>
        <w:t>positions</w:t>
      </w:r>
      <w:proofErr w:type="gramEnd"/>
      <w:r w:rsidRPr="006D417D">
        <w:rPr>
          <w:rFonts w:ascii="Times" w:hAnsi="Times"/>
        </w:rPr>
        <w:t xml:space="preserve"> and less funding. Additionally, many medical journals sped up the publication process </w:t>
      </w:r>
      <w:r w:rsidRPr="006D417D">
        <w:rPr>
          <w:rFonts w:ascii="Times" w:hAnsi="Times"/>
        </w:rPr>
        <w:fldChar w:fldCharType="begin"/>
      </w:r>
      <w:r w:rsidR="00A70F4E">
        <w:rPr>
          <w:rFonts w:ascii="Times" w:hAnsi="Times"/>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rPr>
        <w:fldChar w:fldCharType="separate"/>
      </w:r>
      <w:r w:rsidR="00A70F4E">
        <w:rPr>
          <w:rFonts w:ascii="Times" w:hAnsi="Times"/>
        </w:rPr>
        <w:t>(Horbach, 2020)</w:t>
      </w:r>
      <w:r w:rsidRPr="006D417D">
        <w:rPr>
          <w:rFonts w:ascii="Times" w:hAnsi="Times"/>
        </w:rPr>
        <w:fldChar w:fldCharType="end"/>
      </w:r>
      <w:r w:rsidRPr="006D417D">
        <w:rPr>
          <w:rFonts w:ascii="Times" w:hAnsi="Times"/>
        </w:rPr>
        <w:t xml:space="preserve">, so the real-time effect of the pandemic on research productivity in women versus men may be reflected more in papers submitted and published in medicine than in other fields. </w:t>
      </w:r>
    </w:p>
    <w:p w14:paraId="012FBE78" w14:textId="00011B26" w:rsidR="00DA155D" w:rsidRPr="006D417D" w:rsidRDefault="001A4727">
      <w:pPr>
        <w:ind w:firstLine="720"/>
        <w:rPr>
          <w:rFonts w:ascii="Times" w:hAnsi="Times"/>
        </w:rPr>
      </w:pPr>
      <w:r w:rsidRPr="006D417D">
        <w:rPr>
          <w:rFonts w:ascii="Times" w:hAnsi="Times"/>
        </w:rPr>
        <w:t xml:space="preserve">We did not find a clear signal that </w:t>
      </w:r>
      <w:r w:rsidR="007D0954">
        <w:rPr>
          <w:rFonts w:ascii="Times" w:hAnsi="Times"/>
        </w:rPr>
        <w:t>disparity</w:t>
      </w:r>
      <w:r w:rsidRPr="006D417D">
        <w:rPr>
          <w:rFonts w:ascii="Times" w:hAnsi="Times"/>
        </w:rPr>
        <w:t xml:space="preserve">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rPr>
        <w:t>particular authorship</w:t>
      </w:r>
      <w:proofErr w:type="gramEnd"/>
      <w:r w:rsidRPr="006D417D">
        <w:rPr>
          <w:rFonts w:ascii="Times" w:hAnsi="Times"/>
        </w:rPr>
        <w:t xml:space="preserve"> positions were too small to infer whether there was a differential change in the gender gap. </w:t>
      </w:r>
      <w:r w:rsidR="006E3E6F">
        <w:rPr>
          <w:rFonts w:ascii="Times" w:hAnsi="Times"/>
        </w:rPr>
        <w:t>Additionally, not all fields have the same authorship order norms making comparisons difficult to study.</w:t>
      </w:r>
    </w:p>
    <w:p w14:paraId="553A6450" w14:textId="3531FB06" w:rsidR="00DA155D" w:rsidRDefault="001A4727" w:rsidP="00D5549B">
      <w:pPr>
        <w:ind w:firstLine="720"/>
        <w:rPr>
          <w:rFonts w:ascii="Times" w:hAnsi="Times"/>
        </w:rPr>
      </w:pPr>
      <w:r w:rsidRPr="006D417D">
        <w:rPr>
          <w:rFonts w:ascii="Times" w:hAnsi="Times"/>
        </w:rPr>
        <w:t xml:space="preserve">It seems unlikely that this increase simply represents a normal temporal fluctuation. The survey results, which report the strongest effects, specifically focused on the influence of the pandemic above and beyond the pressures researchers might already normally experience. The </w:t>
      </w:r>
      <w:r w:rsidR="00B93B44">
        <w:rPr>
          <w:rFonts w:ascii="Times" w:hAnsi="Times"/>
        </w:rPr>
        <w:t>5</w:t>
      </w:r>
      <w:r w:rsidRPr="006D417D">
        <w:rPr>
          <w:rFonts w:ascii="Times" w:hAnsi="Times"/>
        </w:rPr>
        <w:t xml:space="preserve">% decline in the proportion of authors who are women also likely indicates the extraordinary circumstances of the pandemic. This decline </w:t>
      </w:r>
      <w:r w:rsidR="006E3E6F">
        <w:rPr>
          <w:rFonts w:ascii="Times" w:hAnsi="Times"/>
        </w:rPr>
        <w:t>is steep relative to</w:t>
      </w:r>
      <w:r w:rsidRPr="006D417D">
        <w:rPr>
          <w:rFonts w:ascii="Times" w:hAnsi="Times"/>
        </w:rPr>
        <w:t xml:space="preserve"> a study comparing the change in the proportion of female authors between 1945 and 2005 showed a steady increase from 14% of all authors being women to 35%, with no apparent year-on-year decline since at least 1990 (Huang et al. 2020). </w:t>
      </w:r>
    </w:p>
    <w:p w14:paraId="0B59A14F" w14:textId="10B6B2D2" w:rsidR="00D5549B" w:rsidRDefault="002010FC" w:rsidP="000C04D7">
      <w:pPr>
        <w:ind w:firstLine="720"/>
        <w:rPr>
          <w:rFonts w:ascii="Times" w:hAnsi="Times"/>
          <w:sz w:val="44"/>
          <w:szCs w:val="44"/>
        </w:rPr>
      </w:pPr>
      <w:r>
        <w:rPr>
          <w:rFonts w:ascii="Times" w:hAnsi="Times"/>
        </w:rPr>
        <w:t xml:space="preserve">Our study has several limitations, which are outlined in the Limitations of the methods and summarised here. </w:t>
      </w:r>
      <w:r w:rsidR="000C04D7">
        <w:rPr>
          <w:rFonts w:ascii="Times" w:hAnsi="Times"/>
        </w:rPr>
        <w:t>Causes</w:t>
      </w:r>
      <w:r w:rsidRPr="006D417D">
        <w:rPr>
          <w:rFonts w:ascii="Times" w:hAnsi="Times"/>
        </w:rPr>
        <w:t xml:space="preserve"> of the increased </w:t>
      </w:r>
      <w:r>
        <w:rPr>
          <w:rFonts w:ascii="Times" w:hAnsi="Times"/>
        </w:rPr>
        <w:t>gender disparity</w:t>
      </w:r>
      <w:r w:rsidRPr="006D417D">
        <w:rPr>
          <w:rFonts w:ascii="Times" w:hAnsi="Times"/>
        </w:rPr>
        <w:t xml:space="preserve"> in research productivity during the pandemic</w:t>
      </w:r>
      <w:r w:rsidR="000C04D7">
        <w:rPr>
          <w:rFonts w:ascii="Times" w:hAnsi="Times"/>
        </w:rPr>
        <w:t xml:space="preserve"> are not identified. Gender is investigated only as a binary variable, mostly using first-name prediction tools, with no investigation into non-binary or transgender. </w:t>
      </w:r>
      <w:r w:rsidR="00672EBE">
        <w:rPr>
          <w:rFonts w:ascii="Times" w:hAnsi="Times"/>
        </w:rPr>
        <w:t>Geographic regions are not investigated, limiting g</w:t>
      </w:r>
      <w:r w:rsidR="00672EBE" w:rsidRPr="00672EBE">
        <w:rPr>
          <w:rFonts w:ascii="Times" w:hAnsi="Times"/>
        </w:rPr>
        <w:t>eneralisability</w:t>
      </w:r>
      <w:r w:rsidR="00672EBE">
        <w:rPr>
          <w:rFonts w:ascii="Times" w:hAnsi="Times"/>
        </w:rPr>
        <w:t xml:space="preserve"> as our samples are not equally representative of all geographic regions.</w:t>
      </w:r>
      <w:r w:rsidR="00F82E6C">
        <w:rPr>
          <w:rFonts w:ascii="Times" w:hAnsi="Times"/>
        </w:rPr>
        <w:t xml:space="preserve"> All studies are to some extent unique by </w:t>
      </w:r>
      <w:r w:rsidR="002E10F7">
        <w:rPr>
          <w:rFonts w:ascii="Times" w:hAnsi="Times"/>
        </w:rPr>
        <w:t>combined</w:t>
      </w:r>
      <w:r w:rsidR="00F82E6C">
        <w:rPr>
          <w:rFonts w:ascii="Times" w:hAnsi="Times"/>
        </w:rPr>
        <w:t xml:space="preserve"> differences in sampling method and analyses performed.</w:t>
      </w:r>
      <w:r w:rsidR="00D5549B">
        <w:rPr>
          <w:rFonts w:ascii="Times" w:hAnsi="Times"/>
          <w:sz w:val="44"/>
          <w:szCs w:val="44"/>
        </w:rPr>
        <w:br w:type="page"/>
      </w:r>
    </w:p>
    <w:p w14:paraId="3BD0AD8B" w14:textId="0C96AC38" w:rsidR="00DA155D" w:rsidRPr="006D417D" w:rsidRDefault="001A4727">
      <w:pPr>
        <w:pStyle w:val="Heading1"/>
        <w:rPr>
          <w:rFonts w:ascii="Times" w:hAnsi="Times"/>
          <w:sz w:val="44"/>
          <w:szCs w:val="44"/>
        </w:rPr>
      </w:pPr>
      <w:r w:rsidRPr="006D417D">
        <w:rPr>
          <w:rFonts w:ascii="Times" w:hAnsi="Times"/>
          <w:sz w:val="44"/>
          <w:szCs w:val="44"/>
        </w:rPr>
        <w:lastRenderedPageBreak/>
        <w:t>Conclusion</w:t>
      </w:r>
    </w:p>
    <w:p w14:paraId="4F9E8C5B" w14:textId="77777777" w:rsidR="00DA155D" w:rsidRPr="006D417D" w:rsidRDefault="00DA155D">
      <w:pPr>
        <w:rPr>
          <w:rFonts w:ascii="Times" w:hAnsi="Times"/>
        </w:rPr>
      </w:pPr>
    </w:p>
    <w:p w14:paraId="6385F885" w14:textId="30221740" w:rsidR="00CA1CFB" w:rsidRPr="00CA1CFB" w:rsidRDefault="001A4727">
      <w:pPr>
        <w:rPr>
          <w:rFonts w:ascii="Times" w:hAnsi="Times"/>
        </w:rPr>
      </w:pPr>
      <w:r w:rsidRPr="006D417D">
        <w:rPr>
          <w:rFonts w:ascii="Times" w:hAnsi="Times"/>
        </w:rPr>
        <w:t>Overall, our study highlights an exacerbated gender gap in academic research productivity during the COVID-19 pandemic. This gender gap was exacerbated more in social sciences and medicine, which are fields that were previously less gender-</w:t>
      </w:r>
      <w:r w:rsidR="007D0954">
        <w:rPr>
          <w:rFonts w:ascii="Times" w:hAnsi="Times"/>
        </w:rPr>
        <w:t>disparate</w:t>
      </w:r>
      <w:r w:rsidRPr="006D417D">
        <w:rPr>
          <w:rFonts w:ascii="Times" w:hAnsi="Times"/>
        </w:rPr>
        <w:t xml:space="preserve"> and may represent regression in progress made towards gender equality. Academic institutions should acknowledge and carefully accommodate the pandemic period when using research productivity to evaluate female academics for career progression in the coming years. </w:t>
      </w:r>
      <w:r w:rsidR="00211BB1">
        <w:rPr>
          <w:rFonts w:ascii="Times" w:hAnsi="Times"/>
        </w:rPr>
        <w:t xml:space="preserve">For example, tenure-clock extensions </w:t>
      </w:r>
      <w:r w:rsidRPr="006D417D">
        <w:rPr>
          <w:rFonts w:ascii="Times" w:hAnsi="Times"/>
        </w:rPr>
        <w:t xml:space="preserve">designed to </w:t>
      </w:r>
      <w:r w:rsidR="00211BB1">
        <w:rPr>
          <w:rFonts w:ascii="Times" w:hAnsi="Times"/>
        </w:rPr>
        <w:t xml:space="preserve">accommodate pandemic disruption </w:t>
      </w:r>
      <w:r w:rsidRPr="006D417D">
        <w:rPr>
          <w:rFonts w:ascii="Times" w:hAnsi="Times"/>
        </w:rPr>
        <w:t xml:space="preserve">may inadvertently exacerbate the </w:t>
      </w:r>
      <w:r w:rsidR="00211BB1">
        <w:rPr>
          <w:rFonts w:ascii="Times" w:hAnsi="Times"/>
        </w:rPr>
        <w:t xml:space="preserve">gender </w:t>
      </w:r>
      <w:r w:rsidRPr="006D417D">
        <w:rPr>
          <w:rFonts w:ascii="Times" w:hAnsi="Times"/>
        </w:rPr>
        <w:t xml:space="preserve">gap by extending the period that advantaged individuals can outperform. </w:t>
      </w:r>
      <w:r w:rsidR="002010FC">
        <w:rPr>
          <w:rFonts w:ascii="Times" w:hAnsi="Times"/>
        </w:rPr>
        <w:t>M</w:t>
      </w:r>
      <w:r w:rsidRPr="006D417D">
        <w:rPr>
          <w:rFonts w:ascii="Times" w:hAnsi="Times"/>
        </w:rPr>
        <w:t xml:space="preserve">ore emphasis </w:t>
      </w:r>
      <w:r w:rsidR="003507FA">
        <w:rPr>
          <w:rFonts w:ascii="Times" w:hAnsi="Times"/>
        </w:rPr>
        <w:t>must</w:t>
      </w:r>
      <w:r w:rsidRPr="006D417D">
        <w:rPr>
          <w:rFonts w:ascii="Times" w:hAnsi="Times"/>
        </w:rPr>
        <w:t xml:space="preserve"> be placed evaluating academic merit using more holistic measures and on an individual basis.</w:t>
      </w:r>
      <w:r w:rsidR="002010FC">
        <w:rPr>
          <w:rFonts w:ascii="Times" w:hAnsi="Times"/>
        </w:rPr>
        <w:t xml:space="preserve"> We recommend future studies to </w:t>
      </w:r>
      <w:r w:rsidR="002010FC">
        <w:rPr>
          <w:rFonts w:ascii="Times" w:hAnsi="Times"/>
        </w:rPr>
        <w:t>investigate potential mechanisms o</w:t>
      </w:r>
      <w:r w:rsidR="002010FC">
        <w:rPr>
          <w:rFonts w:ascii="Times" w:hAnsi="Times"/>
        </w:rPr>
        <w:t>f the increased gender gap in academic productivity, to continue monitoring the gendered disparity of academic productivity, and to investigate any long-term implications that can arise from reduced productivity of women.</w:t>
      </w:r>
      <w:r w:rsidR="00CA1CFB">
        <w:rPr>
          <w:rFonts w:ascii="Times" w:hAnsi="Times"/>
          <w:sz w:val="44"/>
          <w:szCs w:val="44"/>
        </w:rPr>
        <w:br w:type="page"/>
      </w:r>
    </w:p>
    <w:p w14:paraId="4E1C451E" w14:textId="5FDAAF5A" w:rsidR="008B778E" w:rsidRPr="006D417D" w:rsidRDefault="008B778E" w:rsidP="008B778E">
      <w:pPr>
        <w:pStyle w:val="Heading1"/>
        <w:rPr>
          <w:rFonts w:ascii="Times" w:hAnsi="Times"/>
          <w:sz w:val="44"/>
          <w:szCs w:val="44"/>
        </w:rPr>
      </w:pPr>
      <w:r w:rsidRPr="006D417D">
        <w:rPr>
          <w:rFonts w:ascii="Times" w:hAnsi="Times"/>
          <w:sz w:val="44"/>
          <w:szCs w:val="44"/>
        </w:rPr>
        <w:lastRenderedPageBreak/>
        <w:t>Methods</w:t>
      </w:r>
    </w:p>
    <w:p w14:paraId="2D946E29" w14:textId="77777777" w:rsidR="008B778E" w:rsidRPr="006D417D" w:rsidRDefault="008B778E" w:rsidP="008B778E">
      <w:pPr>
        <w:rPr>
          <w:rFonts w:ascii="Times" w:hAnsi="Times"/>
        </w:rPr>
      </w:pPr>
    </w:p>
    <w:p w14:paraId="3252E1B4" w14:textId="77777777" w:rsidR="008B778E" w:rsidRPr="006D417D" w:rsidRDefault="008B778E" w:rsidP="008B778E">
      <w:pPr>
        <w:pStyle w:val="Heading3"/>
        <w:rPr>
          <w:rFonts w:ascii="Times" w:hAnsi="Times"/>
          <w:sz w:val="32"/>
          <w:szCs w:val="32"/>
        </w:rPr>
      </w:pPr>
      <w:bookmarkStart w:id="12" w:name="_5mewsr5tk8lt" w:colFirst="0" w:colLast="0"/>
      <w:bookmarkEnd w:id="12"/>
      <w:r w:rsidRPr="006D417D">
        <w:rPr>
          <w:rFonts w:ascii="Times" w:hAnsi="Times"/>
          <w:sz w:val="32"/>
          <w:szCs w:val="32"/>
        </w:rPr>
        <w:t>Search process</w:t>
      </w:r>
    </w:p>
    <w:p w14:paraId="30A982D2" w14:textId="2F8260FB" w:rsidR="008B778E" w:rsidRPr="006D417D" w:rsidRDefault="008B778E" w:rsidP="008B778E">
      <w:pPr>
        <w:rPr>
          <w:rFonts w:ascii="Times" w:hAnsi="Times"/>
        </w:rPr>
      </w:pPr>
      <w:r w:rsidRPr="006D417D">
        <w:rPr>
          <w:rFonts w:ascii="Times" w:hAnsi="Times"/>
        </w:rPr>
        <w:t xml:space="preserve">We carried out a systematic review to identify, select and critically evaluate relevant research through data collection and analysis. We reported it following PRISMA guidelines </w:t>
      </w:r>
      <w:r w:rsidRPr="006D417D">
        <w:rPr>
          <w:rFonts w:ascii="Times" w:hAnsi="Times"/>
        </w:rPr>
        <w:fldChar w:fldCharType="begin"/>
      </w:r>
      <w:r w:rsidR="00A70F4E">
        <w:rPr>
          <w:rFonts w:ascii="Times" w:hAnsi="Times"/>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rPr>
        <w:fldChar w:fldCharType="separate"/>
      </w:r>
      <w:r w:rsidR="00A70F4E" w:rsidRPr="00A70F4E">
        <w:rPr>
          <w:rFonts w:ascii="Times" w:hAnsi="Times"/>
        </w:rPr>
        <w:t xml:space="preserve">(Moher </w:t>
      </w:r>
      <w:r w:rsidR="00A70F4E" w:rsidRPr="00A70F4E">
        <w:rPr>
          <w:rFonts w:ascii="Times" w:hAnsi="Times"/>
          <w:i/>
          <w:iCs/>
        </w:rPr>
        <w:t>et al.</w:t>
      </w:r>
      <w:r w:rsidR="00A70F4E" w:rsidRPr="00A70F4E">
        <w:rPr>
          <w:rFonts w:ascii="Times" w:hAnsi="Times"/>
        </w:rPr>
        <w:t>, 2009)</w:t>
      </w:r>
      <w:r w:rsidRPr="006D417D">
        <w:rPr>
          <w:rFonts w:ascii="Times" w:hAnsi="Times"/>
        </w:rPr>
        <w:fldChar w:fldCharType="end"/>
      </w:r>
      <w:r w:rsidRPr="006D417D">
        <w:rPr>
          <w:rFonts w:ascii="Times" w:hAnsi="Times"/>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rPr>
        <w:t>litsearchR</w:t>
      </w:r>
      <w:proofErr w:type="spellEnd"/>
      <w:r w:rsidRPr="006D417D">
        <w:rPr>
          <w:rFonts w:ascii="Times" w:hAnsi="Times"/>
        </w:rPr>
        <w:t xml:space="preserve"> 1.0.0 </w:t>
      </w:r>
      <w:r w:rsidRPr="006D417D">
        <w:rPr>
          <w:rFonts w:ascii="Times" w:hAnsi="Times"/>
        </w:rPr>
        <w:fldChar w:fldCharType="begin"/>
      </w:r>
      <w:r w:rsidR="00A70F4E">
        <w:rPr>
          <w:rFonts w:ascii="Times" w:hAnsi="Times"/>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rPr>
        <w:fldChar w:fldCharType="separate"/>
      </w:r>
      <w:r w:rsidR="00A70F4E" w:rsidRPr="00A70F4E">
        <w:rPr>
          <w:rFonts w:ascii="Times" w:hAnsi="Times"/>
        </w:rPr>
        <w:t xml:space="preserve">(Grames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 xml:space="preserve">. </w:t>
      </w:r>
      <w:r w:rsidR="00B260E0">
        <w:rPr>
          <w:rFonts w:ascii="Times" w:hAnsi="Times"/>
        </w:rPr>
        <w:t xml:space="preserve">All searches were filtered for texts from 2020 onwards. </w:t>
      </w:r>
      <w:r w:rsidRPr="006D417D">
        <w:rPr>
          <w:rFonts w:ascii="Times" w:hAnsi="Times"/>
        </w:rPr>
        <w:t xml:space="preserve">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w:t>
      </w:r>
      <w:r w:rsidR="00402E17">
        <w:rPr>
          <w:rFonts w:ascii="Times" w:hAnsi="Times"/>
        </w:rPr>
        <w:t>studies</w:t>
      </w:r>
      <w:r w:rsidRPr="006D417D">
        <w:rPr>
          <w:rFonts w:ascii="Times" w:hAnsi="Times"/>
        </w:rPr>
        <w:t xml:space="preserve">, 14 were indexed by Web of Science, and 17 (including the same 14 from Web of Science) were indexed by Scopus. </w:t>
      </w:r>
    </w:p>
    <w:p w14:paraId="720C7041" w14:textId="374EF8B6" w:rsidR="008B778E" w:rsidRPr="006D417D" w:rsidRDefault="008B778E" w:rsidP="008B778E">
      <w:pPr>
        <w:ind w:firstLine="720"/>
        <w:rPr>
          <w:rFonts w:ascii="Times" w:hAnsi="Times"/>
        </w:rPr>
      </w:pPr>
      <w:r w:rsidRPr="006D417D">
        <w:rPr>
          <w:rFonts w:ascii="Times" w:hAnsi="Times"/>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rPr>
        <w:fldChar w:fldCharType="begin"/>
      </w:r>
      <w:r w:rsidR="00A70F4E">
        <w:rPr>
          <w:rFonts w:ascii="Times" w:hAnsi="Times"/>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rPr>
        <w:fldChar w:fldCharType="separate"/>
      </w:r>
      <w:r w:rsidR="00A70F4E" w:rsidRPr="00A70F4E">
        <w:rPr>
          <w:rFonts w:ascii="Times" w:hAnsi="Times"/>
        </w:rPr>
        <w:t xml:space="preserve">(Livoreil </w:t>
      </w:r>
      <w:r w:rsidR="00A70F4E" w:rsidRPr="00A70F4E">
        <w:rPr>
          <w:rFonts w:ascii="Times" w:hAnsi="Times"/>
          <w:i/>
          <w:iCs/>
        </w:rPr>
        <w:t>et al.</w:t>
      </w:r>
      <w:r w:rsidR="00A70F4E" w:rsidRPr="00A70F4E">
        <w:rPr>
          <w:rFonts w:ascii="Times" w:hAnsi="Times"/>
        </w:rPr>
        <w:t>, 2017)</w:t>
      </w:r>
      <w:r w:rsidRPr="006D417D">
        <w:rPr>
          <w:rFonts w:ascii="Times" w:hAnsi="Times"/>
        </w:rPr>
        <w:fldChar w:fldCharType="end"/>
      </w:r>
      <w:r w:rsidRPr="006D417D">
        <w:rPr>
          <w:rFonts w:ascii="Times" w:hAnsi="Times"/>
        </w:rPr>
        <w:t>. Population was represented by “academia”, Intervention by “pandemic”, Comparator by “gender” and Outcome by “inequality” and “productivity”</w:t>
      </w:r>
      <w:r w:rsidRPr="0062169D">
        <w:rPr>
          <w:rFonts w:ascii="Times" w:hAnsi="Times"/>
        </w:rPr>
        <w:t xml:space="preserve"> </w:t>
      </w:r>
      <w:r w:rsidRPr="006D417D">
        <w:rPr>
          <w:rFonts w:ascii="Times" w:hAnsi="Times"/>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rPr>
        <w:t>.</w:t>
      </w:r>
      <w:r w:rsidRPr="006D417D">
        <w:rPr>
          <w:rFonts w:ascii="Times" w:hAnsi="Times"/>
        </w:rPr>
        <w:t xml:space="preserve"> Terms in the initial search were selected by scanning the title, abstract and keywords of scoped texts. The initial search in Scopus generated 722 texts, including 1</w:t>
      </w:r>
      <w:r w:rsidR="002E10F7">
        <w:rPr>
          <w:rFonts w:ascii="Times" w:hAnsi="Times"/>
        </w:rPr>
        <w:t>3</w:t>
      </w:r>
      <w:r w:rsidRPr="006D417D">
        <w:rPr>
          <w:rFonts w:ascii="Times" w:hAnsi="Times"/>
        </w:rPr>
        <w:t>/17 (</w:t>
      </w:r>
      <w:r w:rsidR="007430ED">
        <w:rPr>
          <w:rFonts w:ascii="Times" w:hAnsi="Times"/>
        </w:rPr>
        <w:t>76</w:t>
      </w:r>
      <w:r w:rsidRPr="006D417D">
        <w:rPr>
          <w:rFonts w:ascii="Times" w:hAnsi="Times"/>
        </w:rPr>
        <w:t>.</w:t>
      </w:r>
      <w:r w:rsidR="007430ED">
        <w:rPr>
          <w:rFonts w:ascii="Times" w:hAnsi="Times"/>
        </w:rPr>
        <w:t>5</w:t>
      </w:r>
      <w:r w:rsidRPr="006D417D">
        <w:rPr>
          <w:rFonts w:ascii="Times" w:hAnsi="Times"/>
        </w:rPr>
        <w:t xml:space="preserve">%) of scoped texts indexed by Scopus. </w:t>
      </w:r>
    </w:p>
    <w:p w14:paraId="623B4FC5" w14:textId="40AD6520" w:rsidR="008B778E" w:rsidRPr="006D417D" w:rsidRDefault="008B778E" w:rsidP="008B778E">
      <w:pPr>
        <w:ind w:firstLine="720"/>
        <w:rPr>
          <w:rFonts w:ascii="Times" w:hAnsi="Times"/>
        </w:rPr>
      </w:pPr>
      <w:r w:rsidRPr="006D417D">
        <w:rPr>
          <w:rFonts w:ascii="Times" w:hAnsi="Times"/>
        </w:rPr>
        <w:t>To improve the 1</w:t>
      </w:r>
      <w:r w:rsidR="007430ED">
        <w:rPr>
          <w:rFonts w:ascii="Times" w:hAnsi="Times"/>
        </w:rPr>
        <w:t>3</w:t>
      </w:r>
      <w:r w:rsidRPr="006D417D">
        <w:rPr>
          <w:rFonts w:ascii="Times" w:hAnsi="Times"/>
        </w:rPr>
        <w:t>/722 (1.</w:t>
      </w:r>
      <w:r w:rsidR="007430ED">
        <w:rPr>
          <w:rFonts w:ascii="Times" w:hAnsi="Times"/>
        </w:rPr>
        <w:t>8</w:t>
      </w:r>
      <w:r w:rsidRPr="006D417D">
        <w:rPr>
          <w:rFonts w:ascii="Times" w:hAnsi="Times"/>
        </w:rPr>
        <w:t xml:space="preserve">%) efficiency of finding scoped texts from our initial search, we imported all 722 texts into R and used </w:t>
      </w:r>
      <w:proofErr w:type="spellStart"/>
      <w:r w:rsidRPr="006D417D">
        <w:rPr>
          <w:rFonts w:ascii="Times" w:hAnsi="Times"/>
        </w:rPr>
        <w:t>litsearchR</w:t>
      </w:r>
      <w:proofErr w:type="spellEnd"/>
      <w:r w:rsidRPr="006D417D">
        <w:rPr>
          <w:rFonts w:ascii="Times" w:hAnsi="Times"/>
        </w:rPr>
        <w:t xml:space="preserve">. Using </w:t>
      </w:r>
      <w:proofErr w:type="spellStart"/>
      <w:r w:rsidRPr="006D417D">
        <w:rPr>
          <w:rFonts w:ascii="Times" w:hAnsi="Times"/>
        </w:rPr>
        <w:t>litsearchR</w:t>
      </w:r>
      <w:proofErr w:type="spellEnd"/>
      <w:r w:rsidRPr="006D417D">
        <w:rPr>
          <w:rFonts w:ascii="Times" w:hAnsi="Times"/>
        </w:rPr>
        <w:t>,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w:t>
      </w:r>
      <w:r w:rsidR="007430ED">
        <w:rPr>
          <w:rFonts w:ascii="Times" w:hAnsi="Times"/>
        </w:rPr>
        <w:t>3</w:t>
      </w:r>
      <w:r w:rsidRPr="006D417D">
        <w:rPr>
          <w:rFonts w:ascii="Times" w:hAnsi="Times"/>
        </w:rPr>
        <w:t xml:space="preserve">/17 </w:t>
      </w:r>
      <w:r w:rsidR="00402E17">
        <w:rPr>
          <w:rFonts w:ascii="Times" w:hAnsi="Times"/>
        </w:rPr>
        <w:t>studies</w:t>
      </w:r>
      <w:r w:rsidRPr="006D417D">
        <w:rPr>
          <w:rFonts w:ascii="Times" w:hAnsi="Times"/>
        </w:rPr>
        <w:t xml:space="preserve"> found in the scoping search), the Web of Science core collection (199 texts), EBSCO (276 texts and </w:t>
      </w:r>
      <w:proofErr w:type="spellStart"/>
      <w:r w:rsidRPr="006D417D">
        <w:rPr>
          <w:rFonts w:ascii="Times" w:hAnsi="Times"/>
        </w:rPr>
        <w:t>Proquest</w:t>
      </w:r>
      <w:proofErr w:type="spellEnd"/>
      <w:r w:rsidRPr="006D417D">
        <w:rPr>
          <w:rFonts w:ascii="Times" w:hAnsi="Times"/>
        </w:rPr>
        <w:t xml:space="preserve"> (99 texts) from 2020 onwards. The final search hit rate had an efficiency of 1</w:t>
      </w:r>
      <w:r w:rsidR="007430ED">
        <w:rPr>
          <w:rFonts w:ascii="Times" w:hAnsi="Times"/>
        </w:rPr>
        <w:t>0.3</w:t>
      </w:r>
      <w:r w:rsidRPr="006D417D">
        <w:rPr>
          <w:rFonts w:ascii="Times" w:hAnsi="Times"/>
        </w:rPr>
        <w:t>% (1</w:t>
      </w:r>
      <w:r w:rsidR="007430ED">
        <w:rPr>
          <w:rFonts w:ascii="Times" w:hAnsi="Times"/>
        </w:rPr>
        <w:t>3</w:t>
      </w:r>
      <w:r w:rsidRPr="006D417D">
        <w:rPr>
          <w:rFonts w:ascii="Times" w:hAnsi="Times"/>
        </w:rPr>
        <w:t xml:space="preserve">/126) on Scopus. After removing duplicates, 580 </w:t>
      </w:r>
      <w:r w:rsidR="00E70978">
        <w:rPr>
          <w:rFonts w:ascii="Times" w:hAnsi="Times"/>
        </w:rPr>
        <w:t>texts</w:t>
      </w:r>
      <w:r w:rsidRPr="006D417D">
        <w:rPr>
          <w:rFonts w:ascii="Times" w:hAnsi="Times"/>
        </w:rPr>
        <w:t xml:space="preserve"> remained to enter the study screening stage.</w:t>
      </w:r>
      <w:r>
        <w:rPr>
          <w:rFonts w:ascii="Times" w:hAnsi="Times"/>
        </w:rPr>
        <w:t xml:space="preserve"> </w:t>
      </w:r>
    </w:p>
    <w:p w14:paraId="1870109C" w14:textId="77777777" w:rsidR="008B778E" w:rsidRPr="006D417D" w:rsidRDefault="008B778E" w:rsidP="008B778E">
      <w:pPr>
        <w:rPr>
          <w:rFonts w:ascii="Times" w:hAnsi="Times"/>
        </w:rPr>
      </w:pPr>
    </w:p>
    <w:p w14:paraId="1E39F48F" w14:textId="77777777" w:rsidR="008B778E" w:rsidRPr="006D417D" w:rsidRDefault="008B778E" w:rsidP="008B778E">
      <w:pPr>
        <w:pStyle w:val="Heading3"/>
        <w:rPr>
          <w:rFonts w:ascii="Times" w:hAnsi="Times"/>
          <w:sz w:val="32"/>
          <w:szCs w:val="32"/>
        </w:rPr>
      </w:pPr>
      <w:bookmarkStart w:id="13" w:name="_422klwbq5vbe" w:colFirst="0" w:colLast="0"/>
      <w:bookmarkEnd w:id="13"/>
      <w:r w:rsidRPr="006D417D">
        <w:rPr>
          <w:rFonts w:ascii="Times" w:hAnsi="Times"/>
          <w:sz w:val="32"/>
          <w:szCs w:val="32"/>
        </w:rPr>
        <w:lastRenderedPageBreak/>
        <w:t>Study screening</w:t>
      </w:r>
    </w:p>
    <w:p w14:paraId="3067DB28" w14:textId="1DDC9AAF" w:rsidR="008B778E" w:rsidRPr="006D417D" w:rsidRDefault="008B778E" w:rsidP="008B778E">
      <w:pPr>
        <w:rPr>
          <w:rFonts w:ascii="Times" w:hAnsi="Times"/>
        </w:rPr>
      </w:pPr>
      <w:r w:rsidRPr="006D417D">
        <w:rPr>
          <w:rFonts w:ascii="Times" w:hAnsi="Times"/>
        </w:rPr>
        <w:t xml:space="preserve">To be included in our meta-analysis, </w:t>
      </w:r>
      <w:r w:rsidR="00402E17">
        <w:rPr>
          <w:rFonts w:ascii="Times" w:hAnsi="Times"/>
        </w:rPr>
        <w:t>studies</w:t>
      </w:r>
      <w:r w:rsidR="00703AE1">
        <w:rPr>
          <w:rFonts w:ascii="Times" w:hAnsi="Times"/>
        </w:rPr>
        <w:t xml:space="preserve"> </w:t>
      </w:r>
      <w:r w:rsidRPr="006D417D">
        <w:rPr>
          <w:rFonts w:ascii="Times" w:hAnsi="Times"/>
        </w:rPr>
        <w:t xml:space="preserve">had to quantitatively investigate gender differences in productivity within academia before and during the pandemic. </w:t>
      </w:r>
      <w:r w:rsidR="002406F1">
        <w:rPr>
          <w:rFonts w:ascii="Times" w:hAnsi="Times"/>
        </w:rPr>
        <w:t>In o</w:t>
      </w:r>
      <w:r w:rsidR="00703AE1">
        <w:rPr>
          <w:rFonts w:ascii="Times" w:hAnsi="Times"/>
        </w:rPr>
        <w:t>ur initial screen</w:t>
      </w:r>
      <w:r w:rsidR="002406F1">
        <w:rPr>
          <w:rFonts w:ascii="Times" w:hAnsi="Times"/>
        </w:rPr>
        <w:t xml:space="preserve"> of </w:t>
      </w:r>
      <w:r w:rsidRPr="006D417D">
        <w:rPr>
          <w:rFonts w:ascii="Times" w:hAnsi="Times"/>
        </w:rPr>
        <w:t xml:space="preserve">titles, </w:t>
      </w:r>
      <w:proofErr w:type="gramStart"/>
      <w:r w:rsidRPr="006D417D">
        <w:rPr>
          <w:rFonts w:ascii="Times" w:hAnsi="Times"/>
        </w:rPr>
        <w:t>abstract</w:t>
      </w:r>
      <w:r w:rsidR="002406F1">
        <w:rPr>
          <w:rFonts w:ascii="Times" w:hAnsi="Times"/>
        </w:rPr>
        <w:t>s</w:t>
      </w:r>
      <w:proofErr w:type="gramEnd"/>
      <w:r w:rsidRPr="006D417D">
        <w:rPr>
          <w:rFonts w:ascii="Times" w:hAnsi="Times"/>
        </w:rPr>
        <w:t xml:space="preserve"> and keywords </w:t>
      </w:r>
      <w:r w:rsidR="002406F1">
        <w:rPr>
          <w:rFonts w:ascii="Times" w:hAnsi="Times"/>
        </w:rPr>
        <w:t xml:space="preserve">of </w:t>
      </w:r>
      <w:r w:rsidR="00402E17">
        <w:rPr>
          <w:rFonts w:ascii="Times" w:hAnsi="Times"/>
        </w:rPr>
        <w:t>studies</w:t>
      </w:r>
      <w:r w:rsidR="002406F1">
        <w:rPr>
          <w:rFonts w:ascii="Times" w:hAnsi="Times"/>
        </w:rPr>
        <w:t xml:space="preserve"> we kept</w:t>
      </w:r>
      <w:r w:rsidRPr="006D417D">
        <w:rPr>
          <w:rFonts w:ascii="Times" w:hAnsi="Times"/>
        </w:rPr>
        <w:t xml:space="preserve"> only those suggesting the </w:t>
      </w:r>
      <w:r w:rsidR="00E5253B">
        <w:rPr>
          <w:rFonts w:ascii="Times" w:hAnsi="Times"/>
        </w:rPr>
        <w:t>study</w:t>
      </w:r>
      <w:r w:rsidR="002406F1">
        <w:rPr>
          <w:rFonts w:ascii="Times" w:hAnsi="Times"/>
        </w:rPr>
        <w:t xml:space="preserve"> </w:t>
      </w:r>
      <w:r w:rsidRPr="006D417D">
        <w:rPr>
          <w:rFonts w:ascii="Times" w:hAnsi="Times"/>
        </w:rPr>
        <w:t xml:space="preserve">investigated: 1) academia, 2) gender, 3) </w:t>
      </w:r>
      <w:r w:rsidR="00D860B6">
        <w:rPr>
          <w:rFonts w:ascii="Times" w:hAnsi="Times"/>
        </w:rPr>
        <w:t xml:space="preserve">the COVID-19 </w:t>
      </w:r>
      <w:r w:rsidRPr="006D417D">
        <w:rPr>
          <w:rFonts w:ascii="Times" w:hAnsi="Times"/>
        </w:rPr>
        <w:t>pandemic and 4) some measure of productivity (</w:t>
      </w:r>
      <w:r>
        <w:rPr>
          <w:rFonts w:ascii="Times" w:hAnsi="Times"/>
        </w:rPr>
        <w:t>T</w:t>
      </w:r>
      <w:r w:rsidRPr="006D417D">
        <w:rPr>
          <w:rFonts w:ascii="Times" w:hAnsi="Times"/>
        </w:rPr>
        <w:t>able S3).</w:t>
      </w:r>
      <w:r w:rsidR="00EB4729">
        <w:rPr>
          <w:rFonts w:ascii="Times" w:hAnsi="Times"/>
        </w:rPr>
        <w:t xml:space="preserve"> </w:t>
      </w:r>
      <w:r w:rsidR="002406F1">
        <w:rPr>
          <w:rFonts w:ascii="Times" w:hAnsi="Times"/>
        </w:rPr>
        <w:t>We</w:t>
      </w:r>
      <w:r w:rsidRPr="006D417D">
        <w:rPr>
          <w:rFonts w:ascii="Times" w:hAnsi="Times"/>
        </w:rPr>
        <w:t xml:space="preserve"> </w:t>
      </w:r>
      <w:r w:rsidR="002406F1">
        <w:rPr>
          <w:rFonts w:ascii="Times" w:hAnsi="Times"/>
        </w:rPr>
        <w:t>included any text returned by the database, including grey literature</w:t>
      </w:r>
      <w:r w:rsidR="00E70978">
        <w:rPr>
          <w:rFonts w:ascii="Times" w:hAnsi="Times"/>
        </w:rPr>
        <w:t xml:space="preserve"> </w:t>
      </w:r>
      <w:r w:rsidR="00E0684B">
        <w:rPr>
          <w:rFonts w:ascii="Times" w:hAnsi="Times"/>
        </w:rPr>
        <w:t>in any language</w:t>
      </w:r>
      <w:r w:rsidR="00456FA3">
        <w:rPr>
          <w:rFonts w:ascii="Times" w:hAnsi="Times"/>
        </w:rPr>
        <w:t xml:space="preserve">, though all texts had abstracts </w:t>
      </w:r>
      <w:r w:rsidR="00B81DB4">
        <w:rPr>
          <w:rFonts w:ascii="Times" w:hAnsi="Times"/>
        </w:rPr>
        <w:t xml:space="preserve">with an </w:t>
      </w:r>
      <w:r w:rsidR="00456FA3">
        <w:rPr>
          <w:rFonts w:ascii="Times" w:hAnsi="Times"/>
        </w:rPr>
        <w:t>English</w:t>
      </w:r>
      <w:r w:rsidR="00B81DB4">
        <w:rPr>
          <w:rFonts w:ascii="Times" w:hAnsi="Times"/>
        </w:rPr>
        <w:t xml:space="preserve"> version</w:t>
      </w:r>
      <w:r w:rsidR="00456FA3">
        <w:rPr>
          <w:rFonts w:ascii="Times" w:hAnsi="Times"/>
        </w:rPr>
        <w:t>.</w:t>
      </w:r>
      <w:r w:rsidR="002406F1">
        <w:rPr>
          <w:rFonts w:ascii="Times" w:hAnsi="Times"/>
        </w:rPr>
        <w:t xml:space="preserve"> </w:t>
      </w:r>
      <w:r w:rsidRPr="006D417D">
        <w:rPr>
          <w:rFonts w:ascii="Times" w:hAnsi="Times"/>
        </w:rPr>
        <w:t xml:space="preserve">To ensure repeatability of the screening process, we used Rayyan.ai </w:t>
      </w:r>
      <w:r w:rsidRPr="006D417D">
        <w:rPr>
          <w:rFonts w:ascii="Times" w:hAnsi="Times"/>
        </w:rPr>
        <w:fldChar w:fldCharType="begin"/>
      </w:r>
      <w:r w:rsidR="00A70F4E">
        <w:rPr>
          <w:rFonts w:ascii="Times" w:hAnsi="Times"/>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rPr>
        <w:fldChar w:fldCharType="separate"/>
      </w:r>
      <w:r w:rsidR="00A70F4E" w:rsidRPr="00A70F4E">
        <w:rPr>
          <w:rFonts w:ascii="Times" w:hAnsi="Times"/>
        </w:rPr>
        <w:t xml:space="preserve">(Ouzzani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to blind the inclusion or exclusion </w:t>
      </w:r>
      <w:r w:rsidR="00E5253B">
        <w:rPr>
          <w:rFonts w:ascii="Times" w:hAnsi="Times"/>
        </w:rPr>
        <w:t xml:space="preserve">of </w:t>
      </w:r>
      <w:r w:rsidRPr="006D417D">
        <w:rPr>
          <w:rFonts w:ascii="Times" w:hAnsi="Times"/>
        </w:rPr>
        <w:t>420 randomly selected</w:t>
      </w:r>
      <w:r w:rsidR="00E5253B">
        <w:rPr>
          <w:rFonts w:ascii="Times" w:hAnsi="Times"/>
        </w:rPr>
        <w:t xml:space="preserve"> </w:t>
      </w:r>
      <w:r w:rsidR="00C37B34">
        <w:rPr>
          <w:rFonts w:ascii="Times" w:hAnsi="Times"/>
        </w:rPr>
        <w:t>studies</w:t>
      </w:r>
      <w:r w:rsidRPr="006D417D">
        <w:rPr>
          <w:rFonts w:ascii="Times" w:hAnsi="Times"/>
        </w:rPr>
        <w:t xml:space="preserve"> by two reviewers (K.L. and D.L.). The agreement rate between reviewers was 97%, with 49 </w:t>
      </w:r>
      <w:r w:rsidR="00402E17">
        <w:rPr>
          <w:rFonts w:ascii="Times" w:hAnsi="Times"/>
        </w:rPr>
        <w:t>studies</w:t>
      </w:r>
      <w:r w:rsidRPr="006D417D">
        <w:rPr>
          <w:rFonts w:ascii="Times" w:hAnsi="Times"/>
        </w:rPr>
        <w:t xml:space="preserve"> that both authors agreed to include, 357 </w:t>
      </w:r>
      <w:r w:rsidR="00402E17">
        <w:rPr>
          <w:rFonts w:ascii="Times" w:hAnsi="Times"/>
        </w:rPr>
        <w:t>studies</w:t>
      </w:r>
      <w:r w:rsidRPr="006D417D">
        <w:rPr>
          <w:rFonts w:ascii="Times" w:hAnsi="Times"/>
        </w:rPr>
        <w:t xml:space="preserve"> which both excluded, ten </w:t>
      </w:r>
      <w:r w:rsidR="00402E17">
        <w:rPr>
          <w:rFonts w:ascii="Times" w:hAnsi="Times"/>
        </w:rPr>
        <w:t>studies</w:t>
      </w:r>
      <w:r w:rsidRPr="006D417D">
        <w:rPr>
          <w:rFonts w:ascii="Times" w:hAnsi="Times"/>
        </w:rPr>
        <w:t xml:space="preserve"> one reviewer included but the other excluded, and 4 </w:t>
      </w:r>
      <w:r w:rsidR="00402E17">
        <w:rPr>
          <w:rFonts w:ascii="Times" w:hAnsi="Times"/>
        </w:rPr>
        <w:t>studies</w:t>
      </w:r>
      <w:r w:rsidRPr="006D417D">
        <w:rPr>
          <w:rFonts w:ascii="Times" w:hAnsi="Times"/>
        </w:rPr>
        <w:t xml:space="preserve"> only included by the other reviewer. This agreement rate resulted in a, “strong” </w:t>
      </w:r>
      <w:r w:rsidRPr="006D417D">
        <w:rPr>
          <w:rFonts w:ascii="Times" w:hAnsi="Times"/>
        </w:rPr>
        <w:fldChar w:fldCharType="begin"/>
      </w:r>
      <w:r w:rsidR="00A70F4E">
        <w:rPr>
          <w:rFonts w:ascii="Times" w:hAnsi="Times"/>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rPr>
        <w:fldChar w:fldCharType="separate"/>
      </w:r>
      <w:r w:rsidR="00A70F4E">
        <w:rPr>
          <w:rFonts w:ascii="Times" w:hAnsi="Times"/>
        </w:rPr>
        <w:t>(McHugh, 2012)</w:t>
      </w:r>
      <w:r w:rsidRPr="006D417D">
        <w:rPr>
          <w:rFonts w:ascii="Times" w:hAnsi="Times"/>
        </w:rPr>
        <w:fldChar w:fldCharType="end"/>
      </w:r>
      <w:r w:rsidRPr="006D417D">
        <w:rPr>
          <w:rFonts w:ascii="Times" w:hAnsi="Times"/>
        </w:rPr>
        <w:t xml:space="preserve"> to “near perfect” </w:t>
      </w:r>
      <w:r w:rsidRPr="006D417D">
        <w:rPr>
          <w:rFonts w:ascii="Times" w:hAnsi="Times"/>
        </w:rPr>
        <w:fldChar w:fldCharType="begin"/>
      </w:r>
      <w:r w:rsidR="00A70F4E">
        <w:rPr>
          <w:rFonts w:ascii="Times" w:hAnsi="Times"/>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rPr>
        <w:fldChar w:fldCharType="separate"/>
      </w:r>
      <w:r w:rsidR="00A70F4E">
        <w:rPr>
          <w:rFonts w:ascii="Times" w:hAnsi="Times"/>
        </w:rPr>
        <w:t>(Landis and Koch, 1977)</w:t>
      </w:r>
      <w:r w:rsidRPr="006D417D">
        <w:rPr>
          <w:rFonts w:ascii="Times" w:hAnsi="Times"/>
        </w:rPr>
        <w:fldChar w:fldCharType="end"/>
      </w:r>
      <w:r w:rsidRPr="006D417D">
        <w:rPr>
          <w:rFonts w:ascii="Times" w:hAnsi="Times"/>
        </w:rPr>
        <w:t xml:space="preserve"> Cohen’s kappa of 0.86. Of the 14 </w:t>
      </w:r>
      <w:r w:rsidR="00402E17">
        <w:rPr>
          <w:rFonts w:ascii="Times" w:hAnsi="Times"/>
        </w:rPr>
        <w:t>studies</w:t>
      </w:r>
      <w:r w:rsidRPr="006D417D">
        <w:rPr>
          <w:rFonts w:ascii="Times" w:hAnsi="Times"/>
        </w:rPr>
        <w:t xml:space="preserve"> which were included by one but excluded the other, 3 were included after joint review. </w:t>
      </w:r>
      <w:r w:rsidR="003A794F" w:rsidRPr="003A794F">
        <w:rPr>
          <w:rFonts w:ascii="Times" w:hAnsi="Times"/>
        </w:rPr>
        <w:t>To reduce workload, we did not double-initial-screen 160 texts because of 97% agreement rates achieved, and of these K.L. included 18 and excluded 142 articles</w:t>
      </w:r>
      <w:r w:rsidR="00E5253B">
        <w:rPr>
          <w:rFonts w:ascii="Times" w:hAnsi="Times"/>
        </w:rPr>
        <w:t>.</w:t>
      </w:r>
      <w:r w:rsidRPr="006D417D">
        <w:rPr>
          <w:rFonts w:ascii="Times" w:hAnsi="Times"/>
        </w:rPr>
        <w:t xml:space="preserve"> Overall, out of the 580 texts, 70 were retained (</w:t>
      </w:r>
      <w:r>
        <w:rPr>
          <w:rFonts w:ascii="Times" w:hAnsi="Times"/>
        </w:rPr>
        <w:t>Fig</w:t>
      </w:r>
      <w:r w:rsidRPr="006D417D">
        <w:rPr>
          <w:rFonts w:ascii="Times" w:hAnsi="Times"/>
        </w:rPr>
        <w:t xml:space="preserve">. S1) for the full text screening. </w:t>
      </w:r>
    </w:p>
    <w:p w14:paraId="1B4F52C4" w14:textId="66C55E73" w:rsidR="008B778E" w:rsidRPr="006D417D" w:rsidRDefault="008B778E" w:rsidP="008B778E">
      <w:pPr>
        <w:rPr>
          <w:rFonts w:ascii="Times" w:hAnsi="Times"/>
        </w:rPr>
      </w:pPr>
      <w:r w:rsidRPr="006D417D">
        <w:rPr>
          <w:rFonts w:ascii="Times" w:hAnsi="Times"/>
        </w:rPr>
        <w:t xml:space="preserve">Full texts were </w:t>
      </w:r>
      <w:r w:rsidR="007F4DF9">
        <w:rPr>
          <w:rFonts w:ascii="Times" w:hAnsi="Times"/>
        </w:rPr>
        <w:t>single-</w:t>
      </w:r>
      <w:r w:rsidRPr="006D417D">
        <w:rPr>
          <w:rFonts w:ascii="Times" w:hAnsi="Times"/>
        </w:rPr>
        <w:t>screened</w:t>
      </w:r>
      <w:r w:rsidR="003F23AD">
        <w:rPr>
          <w:rFonts w:ascii="Times" w:hAnsi="Times"/>
        </w:rPr>
        <w:t xml:space="preserve"> by </w:t>
      </w:r>
      <w:r w:rsidR="007F4DF9">
        <w:rPr>
          <w:rFonts w:ascii="Times" w:hAnsi="Times"/>
        </w:rPr>
        <w:t>K.L. by following hyperlinks to studies and recording in a spreadsheet</w:t>
      </w:r>
      <w:r w:rsidRPr="006D417D">
        <w:rPr>
          <w:rFonts w:ascii="Times" w:hAnsi="Times"/>
        </w:rPr>
        <w:t xml:space="preserve"> </w:t>
      </w:r>
      <w:r w:rsidR="00402E17">
        <w:rPr>
          <w:rFonts w:ascii="Times" w:hAnsi="Times"/>
        </w:rPr>
        <w:t>studies</w:t>
      </w:r>
      <w:r w:rsidRPr="006D417D">
        <w:rPr>
          <w:rFonts w:ascii="Times" w:hAnsi="Times"/>
        </w:rPr>
        <w:t xml:space="preserve"> had</w:t>
      </w:r>
      <w:r w:rsidR="00562E14">
        <w:rPr>
          <w:rFonts w:ascii="Times" w:hAnsi="Times"/>
        </w:rPr>
        <w:t xml:space="preserve"> the following qualifiers</w:t>
      </w:r>
      <w:r w:rsidRPr="006D417D">
        <w:rPr>
          <w:rFonts w:ascii="Times" w:hAnsi="Times"/>
        </w:rPr>
        <w:t xml:space="preserve">: 1) for both genders, 2) some </w:t>
      </w:r>
      <w:r w:rsidR="00A92292">
        <w:rPr>
          <w:rFonts w:ascii="Times" w:hAnsi="Times"/>
        </w:rPr>
        <w:t xml:space="preserve">quantifiable </w:t>
      </w:r>
      <w:r w:rsidRPr="006D417D">
        <w:rPr>
          <w:rFonts w:ascii="Times" w:hAnsi="Times"/>
        </w:rPr>
        <w:t>metric of academic productivity measured, and 3) for before the pandemic compared with during the pandemic</w:t>
      </w:r>
      <w:r w:rsidR="00F928A7">
        <w:rPr>
          <w:rFonts w:ascii="Times" w:hAnsi="Times"/>
        </w:rPr>
        <w:t xml:space="preserve"> (time periods chosen according to the authors’ discretion</w:t>
      </w:r>
      <w:proofErr w:type="gramStart"/>
      <w:r w:rsidR="00F928A7">
        <w:rPr>
          <w:rFonts w:ascii="Times" w:hAnsi="Times"/>
        </w:rPr>
        <w:t xml:space="preserve">) </w:t>
      </w:r>
      <w:r w:rsidR="00A92292">
        <w:rPr>
          <w:rFonts w:ascii="Times" w:hAnsi="Times"/>
        </w:rPr>
        <w:t>,</w:t>
      </w:r>
      <w:proofErr w:type="gramEnd"/>
      <w:r w:rsidR="00A92292">
        <w:rPr>
          <w:rFonts w:ascii="Times" w:hAnsi="Times"/>
        </w:rPr>
        <w:t xml:space="preserve"> 4) </w:t>
      </w:r>
      <w:r w:rsidR="00F928A7">
        <w:rPr>
          <w:rFonts w:ascii="Times" w:hAnsi="Times"/>
        </w:rPr>
        <w:t>using</w:t>
      </w:r>
      <w:r w:rsidR="00A92292">
        <w:rPr>
          <w:rFonts w:ascii="Times" w:hAnsi="Times"/>
        </w:rPr>
        <w:t xml:space="preserve"> primary research</w:t>
      </w:r>
      <w:r w:rsidR="008162C4">
        <w:rPr>
          <w:rFonts w:ascii="Times" w:hAnsi="Times"/>
        </w:rPr>
        <w:t>, 5) with full texts available</w:t>
      </w:r>
      <w:r w:rsidRPr="006D417D">
        <w:rPr>
          <w:rFonts w:ascii="Times" w:hAnsi="Times"/>
        </w:rPr>
        <w:t>.</w:t>
      </w:r>
      <w:r w:rsidR="002255FC">
        <w:rPr>
          <w:rFonts w:ascii="Times" w:hAnsi="Times"/>
        </w:rPr>
        <w:t xml:space="preserve"> Studies were not assigned quality weightings.</w:t>
      </w:r>
      <w:r w:rsidRPr="006D417D">
        <w:rPr>
          <w:rFonts w:ascii="Times" w:hAnsi="Times"/>
        </w:rPr>
        <w:t xml:space="preserve"> Thus, 25 </w:t>
      </w:r>
      <w:r w:rsidR="00402E17">
        <w:rPr>
          <w:rFonts w:ascii="Times" w:hAnsi="Times"/>
        </w:rPr>
        <w:t>studies</w:t>
      </w:r>
      <w:r w:rsidRPr="006D417D">
        <w:rPr>
          <w:rFonts w:ascii="Times" w:hAnsi="Times"/>
        </w:rPr>
        <w:t xml:space="preserve"> that all contained necessary metrics to calculate effect sizes were retained for data extraction, excluding 45 </w:t>
      </w:r>
      <w:r w:rsidR="00402E17">
        <w:rPr>
          <w:rFonts w:ascii="Times" w:hAnsi="Times"/>
        </w:rPr>
        <w:t>studies</w:t>
      </w:r>
      <w:r w:rsidRPr="006D417D">
        <w:rPr>
          <w:rFonts w:ascii="Times" w:hAnsi="Times"/>
        </w:rPr>
        <w:t xml:space="preserve"> (Fig. S1).</w:t>
      </w:r>
      <w:r w:rsidR="00E0684B">
        <w:rPr>
          <w:rFonts w:ascii="Times" w:hAnsi="Times"/>
        </w:rPr>
        <w:t xml:space="preserve"> </w:t>
      </w:r>
    </w:p>
    <w:p w14:paraId="4D26FCBF" w14:textId="77777777" w:rsidR="008B778E" w:rsidRPr="006D417D" w:rsidRDefault="008B778E" w:rsidP="008B778E">
      <w:pPr>
        <w:rPr>
          <w:rFonts w:ascii="Times" w:hAnsi="Times"/>
        </w:rPr>
      </w:pPr>
    </w:p>
    <w:p w14:paraId="6BBB1987" w14:textId="77777777" w:rsidR="008B778E" w:rsidRPr="006D417D" w:rsidRDefault="008B778E" w:rsidP="008B778E">
      <w:pPr>
        <w:pStyle w:val="Heading3"/>
        <w:rPr>
          <w:rFonts w:ascii="Times" w:hAnsi="Times"/>
          <w:sz w:val="32"/>
          <w:szCs w:val="32"/>
        </w:rPr>
      </w:pPr>
      <w:bookmarkStart w:id="14" w:name="_6nxcq9qql93o" w:colFirst="0" w:colLast="0"/>
      <w:bookmarkEnd w:id="14"/>
      <w:r w:rsidRPr="006D417D">
        <w:rPr>
          <w:rFonts w:ascii="Times" w:hAnsi="Times"/>
          <w:sz w:val="32"/>
          <w:szCs w:val="32"/>
        </w:rPr>
        <w:t>Iterating the search</w:t>
      </w:r>
    </w:p>
    <w:p w14:paraId="03CF50B3" w14:textId="13199CCD" w:rsidR="00E16B0F" w:rsidRDefault="008B778E" w:rsidP="008B778E">
      <w:pPr>
        <w:rPr>
          <w:rFonts w:ascii="Times" w:hAnsi="Times"/>
        </w:rPr>
      </w:pPr>
      <w:r w:rsidRPr="006D417D">
        <w:rPr>
          <w:rFonts w:ascii="Times" w:hAnsi="Times"/>
        </w:rPr>
        <w:t xml:space="preserve">To find </w:t>
      </w:r>
      <w:r w:rsidR="00402E17">
        <w:rPr>
          <w:rFonts w:ascii="Times" w:hAnsi="Times"/>
        </w:rPr>
        <w:t>studies</w:t>
      </w:r>
      <w:r w:rsidRPr="006D417D">
        <w:rPr>
          <w:rFonts w:ascii="Times" w:hAnsi="Times"/>
        </w:rPr>
        <w:t xml:space="preserve"> that had been published since the 27/07/21 search (Table 1), we iterated the search and screen process. The second search was repeated on 28/02/2022, generating 1646 total texts combined from Scopus (258 texts, including 14/17 </w:t>
      </w:r>
      <w:r w:rsidR="00402E17">
        <w:rPr>
          <w:rFonts w:ascii="Times" w:hAnsi="Times"/>
        </w:rPr>
        <w:t>studies</w:t>
      </w:r>
      <w:r w:rsidRPr="006D417D">
        <w:rPr>
          <w:rFonts w:ascii="Times" w:hAnsi="Times"/>
        </w:rPr>
        <w:t xml:space="preserve"> found in the scoping search), the Web of Science core collection (413 texts), EBSCO (542 texts) and </w:t>
      </w:r>
      <w:proofErr w:type="spellStart"/>
      <w:r w:rsidRPr="006D417D">
        <w:rPr>
          <w:rFonts w:ascii="Times" w:hAnsi="Times"/>
        </w:rPr>
        <w:t>Proquest</w:t>
      </w:r>
      <w:proofErr w:type="spellEnd"/>
      <w:r w:rsidRPr="006D417D">
        <w:rPr>
          <w:rFonts w:ascii="Times" w:hAnsi="Times"/>
        </w:rPr>
        <w:t xml:space="preserve"> (433 texts) from 2020 onwards. We removed 438 duplicates using Rayyan.ai, leaving 1208 de-duplicated </w:t>
      </w:r>
      <w:r w:rsidR="00402E17">
        <w:rPr>
          <w:rFonts w:ascii="Times" w:hAnsi="Times"/>
        </w:rPr>
        <w:t>studies</w:t>
      </w:r>
      <w:r w:rsidRPr="006D417D">
        <w:rPr>
          <w:rFonts w:ascii="Times" w:hAnsi="Times"/>
        </w:rPr>
        <w:t xml:space="preserve">. To ensure our methods are repeatable, we checked and found all 580 de-duplicated </w:t>
      </w:r>
      <w:r w:rsidR="00402E17">
        <w:rPr>
          <w:rFonts w:ascii="Times" w:hAnsi="Times"/>
        </w:rPr>
        <w:t>studies</w:t>
      </w:r>
      <w:r w:rsidRPr="006D417D">
        <w:rPr>
          <w:rFonts w:ascii="Times" w:hAnsi="Times"/>
        </w:rPr>
        <w:t xml:space="preserve"> from the previous search were also found again. Out of the 1208 texts from the final search, we included 1</w:t>
      </w:r>
      <w:r w:rsidR="00810CEF">
        <w:rPr>
          <w:rFonts w:ascii="Times" w:hAnsi="Times"/>
        </w:rPr>
        <w:t>70</w:t>
      </w:r>
      <w:r w:rsidRPr="006D417D">
        <w:rPr>
          <w:rFonts w:ascii="Times" w:hAnsi="Times"/>
        </w:rPr>
        <w:t xml:space="preserve"> after screening titles, </w:t>
      </w:r>
      <w:proofErr w:type="gramStart"/>
      <w:r w:rsidRPr="006D417D">
        <w:rPr>
          <w:rFonts w:ascii="Times" w:hAnsi="Times"/>
        </w:rPr>
        <w:t>abstracts</w:t>
      </w:r>
      <w:proofErr w:type="gramEnd"/>
      <w:r w:rsidRPr="006D417D">
        <w:rPr>
          <w:rFonts w:ascii="Times" w:hAnsi="Times"/>
        </w:rPr>
        <w:t xml:space="preserve"> and keywords. For these 169, we screened the full texts, excluding 1</w:t>
      </w:r>
      <w:r w:rsidR="00810CEF">
        <w:rPr>
          <w:rFonts w:ascii="Times" w:hAnsi="Times"/>
        </w:rPr>
        <w:t>20</w:t>
      </w:r>
      <w:r w:rsidRPr="006D417D">
        <w:rPr>
          <w:rFonts w:ascii="Times" w:hAnsi="Times"/>
        </w:rPr>
        <w:t xml:space="preserve"> </w:t>
      </w:r>
      <w:r w:rsidR="00402E17">
        <w:rPr>
          <w:rFonts w:ascii="Times" w:hAnsi="Times"/>
        </w:rPr>
        <w:t>studies</w:t>
      </w:r>
      <w:r w:rsidR="00876F62">
        <w:rPr>
          <w:rFonts w:ascii="Times" w:hAnsi="Times"/>
        </w:rPr>
        <w:t xml:space="preserve"> (</w:t>
      </w:r>
      <w:r w:rsidR="00876F62">
        <w:rPr>
          <w:rFonts w:ascii="Times" w:hAnsi="Times"/>
        </w:rPr>
        <w:t>5</w:t>
      </w:r>
      <w:r w:rsidR="00810CEF">
        <w:rPr>
          <w:rFonts w:ascii="Times" w:hAnsi="Times"/>
        </w:rPr>
        <w:t>3</w:t>
      </w:r>
      <w:r w:rsidR="00876F62">
        <w:rPr>
          <w:rFonts w:ascii="Times" w:hAnsi="Times"/>
        </w:rPr>
        <w:t xml:space="preserve"> studies missed one qualifier, 38 studies missed two qualifiers, 2</w:t>
      </w:r>
      <w:r w:rsidR="009D548F">
        <w:rPr>
          <w:rFonts w:ascii="Times" w:hAnsi="Times"/>
        </w:rPr>
        <w:t>7</w:t>
      </w:r>
      <w:r w:rsidR="00876F62">
        <w:rPr>
          <w:rFonts w:ascii="Times" w:hAnsi="Times"/>
        </w:rPr>
        <w:t xml:space="preserve"> studies miss three qualifiers</w:t>
      </w:r>
      <w:r w:rsidR="00A01CB1">
        <w:rPr>
          <w:rFonts w:ascii="Times" w:hAnsi="Times"/>
        </w:rPr>
        <w:t>, 1 study missed four qualifiers</w:t>
      </w:r>
      <w:r w:rsidR="00876F62">
        <w:rPr>
          <w:rFonts w:ascii="Times" w:hAnsi="Times"/>
        </w:rPr>
        <w:t>)</w:t>
      </w:r>
      <w:r w:rsidRPr="006D417D">
        <w:rPr>
          <w:rFonts w:ascii="Times" w:hAnsi="Times"/>
        </w:rPr>
        <w:t xml:space="preserve"> and keeping </w:t>
      </w:r>
      <w:r w:rsidR="005901FF">
        <w:rPr>
          <w:rFonts w:ascii="Times" w:hAnsi="Times"/>
        </w:rPr>
        <w:t>50</w:t>
      </w:r>
      <w:r w:rsidRPr="006D417D">
        <w:rPr>
          <w:rFonts w:ascii="Times" w:hAnsi="Times"/>
        </w:rPr>
        <w:t xml:space="preserve"> (including the 25 identified in the original search) that all contained the necessary information to calculate the effect sizes</w:t>
      </w:r>
      <w:r w:rsidR="00A2137A">
        <w:rPr>
          <w:rFonts w:ascii="Times" w:hAnsi="Times"/>
        </w:rPr>
        <w:t xml:space="preserve"> (see </w:t>
      </w:r>
      <w:r w:rsidR="00A1002B">
        <w:rPr>
          <w:rFonts w:ascii="Times" w:hAnsi="Times"/>
        </w:rPr>
        <w:t>Supplementary file 1</w:t>
      </w:r>
      <w:r w:rsidR="00A2137A">
        <w:rPr>
          <w:rFonts w:ascii="Times" w:hAnsi="Times"/>
        </w:rPr>
        <w:t>)</w:t>
      </w:r>
      <w:r w:rsidRPr="006D417D">
        <w:rPr>
          <w:rFonts w:ascii="Times" w:hAnsi="Times"/>
        </w:rPr>
        <w:t>.</w:t>
      </w:r>
      <w:r w:rsidR="00B93B44">
        <w:rPr>
          <w:rFonts w:ascii="Times" w:hAnsi="Times"/>
        </w:rPr>
        <w:t xml:space="preserve"> </w:t>
      </w:r>
      <w:r w:rsidR="0074249D">
        <w:rPr>
          <w:rFonts w:ascii="Times" w:hAnsi="Times"/>
        </w:rPr>
        <w:t>Two studies with full texts in Spanish were translated</w:t>
      </w:r>
      <w:r w:rsidR="0074249D">
        <w:rPr>
          <w:rFonts w:ascii="Times" w:hAnsi="Times"/>
        </w:rPr>
        <w:t xml:space="preserve"> to English</w:t>
      </w:r>
      <w:r w:rsidR="0074249D">
        <w:rPr>
          <w:rFonts w:ascii="Times" w:hAnsi="Times"/>
        </w:rPr>
        <w:t xml:space="preserve"> by Google translate, of which one was included. </w:t>
      </w:r>
      <w:r w:rsidR="009D548F">
        <w:rPr>
          <w:rFonts w:ascii="Times" w:hAnsi="Times"/>
        </w:rPr>
        <w:t>F</w:t>
      </w:r>
      <w:r w:rsidR="00810CEF">
        <w:rPr>
          <w:rFonts w:ascii="Times" w:hAnsi="Times"/>
        </w:rPr>
        <w:t>ive</w:t>
      </w:r>
      <w:r w:rsidR="00B93B44">
        <w:rPr>
          <w:rFonts w:ascii="Times" w:hAnsi="Times"/>
        </w:rPr>
        <w:t xml:space="preserve"> </w:t>
      </w:r>
      <w:r w:rsidR="00402E17">
        <w:rPr>
          <w:rFonts w:ascii="Times" w:hAnsi="Times"/>
        </w:rPr>
        <w:t>studies</w:t>
      </w:r>
      <w:r w:rsidR="00B93B44">
        <w:rPr>
          <w:rFonts w:ascii="Times" w:hAnsi="Times"/>
        </w:rPr>
        <w:t xml:space="preserve"> found in the scoping search</w:t>
      </w:r>
      <w:r w:rsidR="00876F62">
        <w:rPr>
          <w:rFonts w:ascii="Times" w:hAnsi="Times"/>
        </w:rPr>
        <w:t xml:space="preserve"> but </w:t>
      </w:r>
      <w:r w:rsidR="005D48F9">
        <w:rPr>
          <w:rFonts w:ascii="Times" w:hAnsi="Times"/>
        </w:rPr>
        <w:t>not returned</w:t>
      </w:r>
      <w:r w:rsidR="00876F62">
        <w:rPr>
          <w:rFonts w:ascii="Times" w:hAnsi="Times"/>
        </w:rPr>
        <w:t xml:space="preserve"> in database</w:t>
      </w:r>
      <w:r w:rsidR="005D48F9">
        <w:rPr>
          <w:rFonts w:ascii="Times" w:hAnsi="Times"/>
        </w:rPr>
        <w:t xml:space="preserve"> searches</w:t>
      </w:r>
      <w:r w:rsidR="00876F62">
        <w:rPr>
          <w:rFonts w:ascii="Times" w:hAnsi="Times"/>
        </w:rPr>
        <w:t xml:space="preserve"> </w:t>
      </w:r>
      <w:r w:rsidR="00B93B44">
        <w:rPr>
          <w:rFonts w:ascii="Times" w:hAnsi="Times"/>
        </w:rPr>
        <w:t xml:space="preserve">were also included, resulting in 55 total </w:t>
      </w:r>
      <w:r w:rsidR="00402E17">
        <w:rPr>
          <w:rFonts w:ascii="Times" w:hAnsi="Times"/>
        </w:rPr>
        <w:t>studies</w:t>
      </w:r>
      <w:r w:rsidR="00F80F72">
        <w:rPr>
          <w:rFonts w:ascii="Times" w:hAnsi="Times"/>
        </w:rPr>
        <w:t xml:space="preserve"> used to extract variables for analysis</w:t>
      </w:r>
      <w:r w:rsidR="00B93B44">
        <w:rPr>
          <w:rFonts w:ascii="Times" w:hAnsi="Times"/>
        </w:rPr>
        <w:t>.</w:t>
      </w:r>
    </w:p>
    <w:p w14:paraId="206E07C5" w14:textId="77777777" w:rsidR="00E16B0F" w:rsidRDefault="00E16B0F">
      <w:pPr>
        <w:rPr>
          <w:rFonts w:ascii="Times" w:hAnsi="Times"/>
        </w:rPr>
      </w:pPr>
      <w:r>
        <w:rPr>
          <w:rFonts w:ascii="Times" w:hAnsi="Times"/>
        </w:rPr>
        <w:br w:type="page"/>
      </w:r>
    </w:p>
    <w:p w14:paraId="7BD4CBC6" w14:textId="77777777" w:rsidR="00E16B0F" w:rsidRPr="006D417D" w:rsidRDefault="00E16B0F" w:rsidP="00E16B0F">
      <w:pPr>
        <w:rPr>
          <w:rFonts w:ascii="Times" w:hAnsi="Times"/>
        </w:rPr>
      </w:pPr>
      <w:r w:rsidRPr="005F2020">
        <w:rPr>
          <w:rFonts w:ascii="Times" w:hAnsi="Times"/>
          <w:b/>
          <w:bCs/>
        </w:rPr>
        <w:lastRenderedPageBreak/>
        <w:t>Table 1. Final Boolean search string used in full literature search</w:t>
      </w:r>
      <w:r>
        <w:rPr>
          <w:rFonts w:ascii="Times" w:hAnsi="Times"/>
          <w:b/>
          <w:bCs/>
        </w:rPr>
        <w:t xml:space="preserve"> for texts</w:t>
      </w:r>
      <w:r w:rsidRPr="006D417D">
        <w:rPr>
          <w:rFonts w:ascii="Times" w:hAnsi="Times"/>
        </w:rPr>
        <w:t xml:space="preserve"> </w:t>
      </w:r>
      <w:r w:rsidRPr="005F2020">
        <w:rPr>
          <w:rFonts w:ascii="Times" w:hAnsi="Times"/>
          <w:b/>
          <w:bCs/>
        </w:rPr>
        <w:t>since 2020</w:t>
      </w:r>
      <w:r w:rsidRPr="008727F2">
        <w:rPr>
          <w:rFonts w:ascii="Times" w:hAnsi="Times"/>
          <w:b/>
          <w:bCs/>
        </w:rPr>
        <w:t>.</w:t>
      </w:r>
      <w:r w:rsidRPr="006D417D">
        <w:rPr>
          <w:rFonts w:ascii="Times" w:hAnsi="Times"/>
        </w:rPr>
        <w:t xml:space="preserve"> Terms in italics were added using </w:t>
      </w:r>
      <w:proofErr w:type="spellStart"/>
      <w:r w:rsidRPr="006D417D">
        <w:rPr>
          <w:rFonts w:ascii="Times" w:hAnsi="Times"/>
        </w:rPr>
        <w:t>litsearchR</w:t>
      </w:r>
      <w:proofErr w:type="spellEnd"/>
      <w:r w:rsidRPr="006D417D">
        <w:rPr>
          <w:rFonts w:ascii="Times" w:hAnsi="Times"/>
        </w:rPr>
        <w:t>.</w:t>
      </w:r>
    </w:p>
    <w:p w14:paraId="2D9A6510" w14:textId="77777777" w:rsidR="00E16B0F" w:rsidRPr="006D417D" w:rsidRDefault="00E16B0F" w:rsidP="00E16B0F">
      <w:pPr>
        <w:rPr>
          <w:rFonts w:ascii="Times" w:hAnsi="Times"/>
        </w:rPr>
      </w:pP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D30953">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D30953">
            <w:pPr>
              <w:rPr>
                <w:rFonts w:ascii="Times" w:hAnsi="Times"/>
              </w:rPr>
            </w:pPr>
            <w:r w:rsidRPr="006D417D">
              <w:rPr>
                <w:rFonts w:ascii="Times" w:hAnsi="Times"/>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D30953">
            <w:pPr>
              <w:rPr>
                <w:rFonts w:ascii="Times" w:hAnsi="Times"/>
              </w:rPr>
            </w:pPr>
            <w:r w:rsidRPr="006D417D">
              <w:rPr>
                <w:rFonts w:ascii="Times" w:hAnsi="Times"/>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D30953">
            <w:pPr>
              <w:rPr>
                <w:rFonts w:ascii="Times" w:hAnsi="Times"/>
              </w:rPr>
            </w:pPr>
            <w:r w:rsidRPr="006D417D">
              <w:rPr>
                <w:rFonts w:ascii="Times" w:hAnsi="Times"/>
              </w:rPr>
              <w:t>Terms</w:t>
            </w:r>
          </w:p>
        </w:tc>
      </w:tr>
      <w:tr w:rsidR="00E16B0F" w:rsidRPr="006D417D" w14:paraId="2419791B" w14:textId="77777777" w:rsidTr="00D30953">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D30953">
            <w:pPr>
              <w:rPr>
                <w:rFonts w:ascii="Times" w:hAnsi="Times"/>
              </w:rPr>
            </w:pPr>
            <w:r w:rsidRPr="006D417D">
              <w:rPr>
                <w:rFonts w:ascii="Times" w:hAnsi="Times"/>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D30953">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D30953">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6208C1B5"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D30953">
            <w:pPr>
              <w:rPr>
                <w:rFonts w:ascii="Times" w:hAnsi="Times"/>
              </w:rPr>
            </w:pPr>
            <w:r w:rsidRPr="006D417D">
              <w:rPr>
                <w:rFonts w:ascii="Times" w:hAnsi="Times"/>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D30953">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D30953">
            <w:pPr>
              <w:rPr>
                <w:rFonts w:ascii="Times" w:hAnsi="Times"/>
              </w:rPr>
            </w:pPr>
            <w:r w:rsidRPr="006D417D">
              <w:rPr>
                <w:rFonts w:ascii="Times" w:hAnsi="Times"/>
              </w:rPr>
              <w:t xml:space="preserve">AND </w:t>
            </w:r>
          </w:p>
          <w:p w14:paraId="2E287B23" w14:textId="77777777" w:rsidR="00E16B0F" w:rsidRPr="006D417D" w:rsidRDefault="00E16B0F" w:rsidP="00D30953">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36498C4"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D30953">
            <w:pPr>
              <w:rPr>
                <w:rFonts w:ascii="Times" w:hAnsi="Times"/>
              </w:rPr>
            </w:pPr>
            <w:r w:rsidRPr="006D417D">
              <w:rPr>
                <w:rFonts w:ascii="Times" w:hAnsi="Times"/>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D30953">
            <w:pPr>
              <w:rPr>
                <w:rFonts w:ascii="Times" w:hAnsi="Times"/>
              </w:rPr>
            </w:pPr>
            <w:r w:rsidRPr="006D417D">
              <w:rPr>
                <w:rFonts w:ascii="Times" w:hAnsi="Times"/>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D30953">
            <w:pPr>
              <w:rPr>
                <w:rFonts w:ascii="Times" w:hAnsi="Times"/>
              </w:rPr>
            </w:pPr>
            <w:r w:rsidRPr="006D417D">
              <w:rPr>
                <w:rFonts w:ascii="Times" w:hAnsi="Times"/>
              </w:rPr>
              <w:t>AND</w:t>
            </w:r>
          </w:p>
          <w:p w14:paraId="3587BCD9" w14:textId="77777777" w:rsidR="00E16B0F" w:rsidRPr="006D417D" w:rsidRDefault="00E16B0F" w:rsidP="00D30953">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7453CF99" w14:textId="77777777" w:rsidTr="00D30953">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D30953">
            <w:pPr>
              <w:rPr>
                <w:rFonts w:ascii="Times" w:hAnsi="Times"/>
              </w:rPr>
            </w:pPr>
            <w:r w:rsidRPr="006D417D">
              <w:rPr>
                <w:rFonts w:ascii="Times" w:hAnsi="Times"/>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D30953">
            <w:pPr>
              <w:rPr>
                <w:rFonts w:ascii="Times" w:hAnsi="Times"/>
              </w:rPr>
            </w:pPr>
            <w:r w:rsidRPr="006D417D">
              <w:rPr>
                <w:rFonts w:ascii="Times" w:hAnsi="Times"/>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D30953">
            <w:pPr>
              <w:rPr>
                <w:rFonts w:ascii="Times" w:hAnsi="Times"/>
              </w:rPr>
            </w:pPr>
            <w:r w:rsidRPr="006D417D">
              <w:rPr>
                <w:rFonts w:ascii="Times" w:hAnsi="Times"/>
              </w:rPr>
              <w:t xml:space="preserve">AND </w:t>
            </w:r>
          </w:p>
          <w:p w14:paraId="3185C7EE" w14:textId="77777777" w:rsidR="00E16B0F" w:rsidRPr="006D417D" w:rsidRDefault="00E16B0F" w:rsidP="00D30953">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6BCD710" w14:textId="77777777" w:rsidTr="00D30953">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D30953">
            <w:pPr>
              <w:rPr>
                <w:rFonts w:ascii="Times" w:hAnsi="Times"/>
              </w:rPr>
            </w:pPr>
            <w:r w:rsidRPr="006D417D">
              <w:rPr>
                <w:rFonts w:ascii="Times" w:hAnsi="Times"/>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D30953">
            <w:pPr>
              <w:rPr>
                <w:rFonts w:ascii="Times" w:hAnsi="Times"/>
              </w:rPr>
            </w:pPr>
            <w:r w:rsidRPr="006D417D">
              <w:rPr>
                <w:rFonts w:ascii="Times" w:hAnsi="Times"/>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D30953">
            <w:pPr>
              <w:rPr>
                <w:rFonts w:ascii="Times" w:hAnsi="Times"/>
              </w:rPr>
            </w:pPr>
            <w:r w:rsidRPr="006D417D">
              <w:rPr>
                <w:rFonts w:ascii="Times" w:hAnsi="Times"/>
              </w:rPr>
              <w:t xml:space="preserve">AND </w:t>
            </w:r>
          </w:p>
          <w:p w14:paraId="1058B8F9" w14:textId="77777777" w:rsidR="00E16B0F" w:rsidRPr="006D417D" w:rsidRDefault="00E16B0F" w:rsidP="00D30953">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053223DA" w14:textId="77777777" w:rsidTr="00D30953">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D30953">
            <w:pPr>
              <w:rPr>
                <w:rFonts w:ascii="Times" w:hAnsi="Times"/>
              </w:rPr>
            </w:pPr>
            <w:r w:rsidRPr="006D417D">
              <w:rPr>
                <w:rFonts w:ascii="Times" w:hAnsi="Times"/>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D30953">
            <w:pPr>
              <w:rPr>
                <w:rFonts w:ascii="Times" w:hAnsi="Times"/>
              </w:rPr>
            </w:pPr>
            <w:r w:rsidRPr="006D417D">
              <w:rPr>
                <w:rFonts w:ascii="Times" w:hAnsi="Times"/>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D30953">
            <w:pPr>
              <w:rPr>
                <w:rFonts w:ascii="Times" w:hAnsi="Times"/>
              </w:rPr>
            </w:pPr>
            <w:r w:rsidRPr="006D417D">
              <w:rPr>
                <w:rFonts w:ascii="Times" w:hAnsi="Times"/>
              </w:rPr>
              <w:t>AND NOT</w:t>
            </w:r>
          </w:p>
          <w:p w14:paraId="7B8A56D5" w14:textId="77777777" w:rsidR="00E16B0F" w:rsidRPr="006D417D" w:rsidRDefault="00E16B0F" w:rsidP="00D30953">
            <w:pPr>
              <w:rPr>
                <w:rFonts w:ascii="Times" w:hAnsi="Times"/>
              </w:rPr>
            </w:pPr>
            <w:r w:rsidRPr="006D417D">
              <w:rPr>
                <w:rFonts w:ascii="Times" w:hAnsi="Times"/>
              </w:rPr>
              <w:t>(</w:t>
            </w:r>
            <w:proofErr w:type="gramStart"/>
            <w:r w:rsidRPr="006D417D">
              <w:rPr>
                <w:rFonts w:ascii="Times" w:hAnsi="Times"/>
              </w:rPr>
              <w:t>experiment  OR</w:t>
            </w:r>
            <w:proofErr w:type="gramEnd"/>
            <w:r w:rsidRPr="006D417D">
              <w:rPr>
                <w:rFonts w:ascii="Times" w:hAnsi="Times"/>
              </w:rPr>
              <w:t xml:space="preserve"> laboratory  OR mortality OR  </w:t>
            </w:r>
            <w:proofErr w:type="spellStart"/>
            <w:r w:rsidRPr="006D417D">
              <w:rPr>
                <w:rFonts w:ascii="Times" w:hAnsi="Times"/>
              </w:rPr>
              <w:t>surviv</w:t>
            </w:r>
            <w:proofErr w:type="spellEnd"/>
            <w:r w:rsidRPr="006D417D">
              <w:rPr>
                <w:rFonts w:ascii="Times" w:hAnsi="Times"/>
              </w:rPr>
              <w:t xml:space="preserve">*  OR  </w:t>
            </w:r>
            <w:r w:rsidRPr="006D417D">
              <w:rPr>
                <w:rFonts w:ascii="Times" w:hAnsi="Times"/>
                <w:i/>
              </w:rPr>
              <w:t>"acute respiratory"</w:t>
            </w:r>
            <w:r w:rsidRPr="006D417D">
              <w:rPr>
                <w:rFonts w:ascii="Times" w:hAnsi="Times"/>
              </w:rPr>
              <w:t xml:space="preserve">  OR  </w:t>
            </w:r>
            <w:proofErr w:type="spellStart"/>
            <w:r w:rsidRPr="006D417D">
              <w:rPr>
                <w:rFonts w:ascii="Times" w:hAnsi="Times"/>
                <w:i/>
              </w:rPr>
              <w:t>gis</w:t>
            </w:r>
            <w:proofErr w:type="spellEnd"/>
            <w:r w:rsidRPr="006D417D">
              <w:rPr>
                <w:rFonts w:ascii="Times" w:hAnsi="Times"/>
              </w:rPr>
              <w:t xml:space="preserve"> OR  </w:t>
            </w:r>
            <w:proofErr w:type="spellStart"/>
            <w:r w:rsidRPr="006D417D">
              <w:rPr>
                <w:rFonts w:ascii="Times" w:hAnsi="Times"/>
                <w:i/>
              </w:rPr>
              <w:t>icu</w:t>
            </w:r>
            <w:proofErr w:type="spellEnd"/>
            <w:r w:rsidRPr="006D417D">
              <w:rPr>
                <w:rFonts w:ascii="Times" w:hAnsi="Times"/>
              </w:rPr>
              <w:t xml:space="preserve">  OR </w:t>
            </w:r>
            <w:r w:rsidRPr="006D417D">
              <w:rPr>
                <w:rFonts w:ascii="Times" w:hAnsi="Times"/>
                <w:i/>
              </w:rPr>
              <w:t>risk</w:t>
            </w:r>
            <w:r w:rsidRPr="006D417D">
              <w:rPr>
                <w:rFonts w:ascii="Times" w:hAnsi="Times"/>
              </w:rPr>
              <w:t xml:space="preserve"> OR  </w:t>
            </w:r>
            <w:proofErr w:type="spellStart"/>
            <w:r w:rsidRPr="006D417D">
              <w:rPr>
                <w:rFonts w:ascii="Times" w:hAnsi="Times"/>
                <w:i/>
              </w:rPr>
              <w:t>rna</w:t>
            </w:r>
            <w:proofErr w:type="spellEnd"/>
            <w:r w:rsidRPr="006D417D">
              <w:rPr>
                <w:rFonts w:ascii="Times" w:hAnsi="Times"/>
              </w:rPr>
              <w:t xml:space="preserve"> OR  </w:t>
            </w:r>
            <w:r w:rsidRPr="006D417D">
              <w:rPr>
                <w:rFonts w:ascii="Times" w:hAnsi="Times"/>
                <w:i/>
              </w:rPr>
              <w:t>symptoms</w:t>
            </w:r>
            <w:r w:rsidRPr="006D417D">
              <w:rPr>
                <w:rFonts w:ascii="Times" w:hAnsi="Times"/>
              </w:rPr>
              <w:t xml:space="preserve">  )</w:t>
            </w:r>
          </w:p>
        </w:tc>
      </w:tr>
    </w:tbl>
    <w:p w14:paraId="6F9624CE" w14:textId="77777777" w:rsidR="00E16B0F" w:rsidRDefault="00E16B0F" w:rsidP="00E16B0F"/>
    <w:p w14:paraId="0AA76C22" w14:textId="77777777" w:rsidR="008B778E" w:rsidRPr="006D417D" w:rsidRDefault="008B778E" w:rsidP="008B778E">
      <w:pPr>
        <w:rPr>
          <w:rFonts w:ascii="Times" w:hAnsi="Times"/>
        </w:rPr>
      </w:pPr>
    </w:p>
    <w:p w14:paraId="52F3CCA1" w14:textId="651467CF" w:rsidR="003507FA" w:rsidRPr="006D417D" w:rsidRDefault="003507FA" w:rsidP="003507FA">
      <w:pPr>
        <w:pStyle w:val="Heading3"/>
        <w:rPr>
          <w:rFonts w:ascii="Times" w:hAnsi="Times"/>
          <w:sz w:val="32"/>
          <w:szCs w:val="32"/>
        </w:rPr>
      </w:pPr>
      <w:r>
        <w:rPr>
          <w:rFonts w:ascii="Times" w:hAnsi="Times"/>
          <w:sz w:val="32"/>
          <w:szCs w:val="32"/>
        </w:rPr>
        <w:t>Our sample</w:t>
      </w:r>
    </w:p>
    <w:p w14:paraId="36C7CD85" w14:textId="3FFEF89A" w:rsidR="00B91C87" w:rsidRDefault="00810015" w:rsidP="003507FA">
      <w:pPr>
        <w:rPr>
          <w:rFonts w:ascii="Times" w:hAnsi="Times"/>
        </w:rPr>
      </w:pPr>
      <w:bookmarkStart w:id="15" w:name="_ge6a8ecfzimz" w:colFirst="0" w:colLast="0"/>
      <w:bookmarkEnd w:id="15"/>
      <w:r>
        <w:rPr>
          <w:rFonts w:ascii="Times" w:hAnsi="Times"/>
        </w:rPr>
        <w:t>Our sample consists of 1</w:t>
      </w:r>
      <w:r w:rsidR="000D16F6">
        <w:rPr>
          <w:rFonts w:ascii="Times" w:hAnsi="Times"/>
        </w:rPr>
        <w:t>30</w:t>
      </w:r>
      <w:r>
        <w:rPr>
          <w:rFonts w:ascii="Times" w:hAnsi="Times"/>
        </w:rPr>
        <w:t xml:space="preserve"> effect sizes obtained from 5</w:t>
      </w:r>
      <w:r w:rsidR="000D16F6">
        <w:rPr>
          <w:rFonts w:ascii="Times" w:hAnsi="Times"/>
        </w:rPr>
        <w:t>5</w:t>
      </w:r>
      <w:r>
        <w:rPr>
          <w:rFonts w:ascii="Times" w:hAnsi="Times"/>
        </w:rPr>
        <w:t xml:space="preserve"> </w:t>
      </w:r>
      <w:r w:rsidR="00402E17">
        <w:rPr>
          <w:rFonts w:ascii="Times" w:hAnsi="Times"/>
        </w:rPr>
        <w:t>studies</w:t>
      </w:r>
      <w:r>
        <w:rPr>
          <w:rFonts w:ascii="Times" w:hAnsi="Times"/>
        </w:rPr>
        <w:t xml:space="preserve"> including</w:t>
      </w:r>
      <w:r w:rsidR="003507FA" w:rsidRPr="006D417D">
        <w:rPr>
          <w:rFonts w:ascii="Times" w:hAnsi="Times"/>
        </w:rPr>
        <w:t xml:space="preserve"> surveys of potentially affected people </w:t>
      </w:r>
      <w:r w:rsidR="003507FA" w:rsidRPr="006D417D">
        <w:rPr>
          <w:rFonts w:ascii="Times" w:hAnsi="Times"/>
        </w:rPr>
        <w:fldChar w:fldCharType="begin"/>
      </w:r>
      <w:r w:rsidR="005544DE">
        <w:rPr>
          <w:rFonts w:ascii="Times" w:hAnsi="Times"/>
        </w:rPr>
        <w:instrText xml:space="preserve"> ADDIN ZOTERO_ITEM CSL_CITATION {"citationID":"13DZYFvw","properties":{"formattedCitation":"(Myers {\\i{}et al.}, 2020; Rodr\\uc0\\u237{}guez-Rivero {\\i{}et al.}, 2020; Barber {\\i{}et al.}, 2021; Breuning {\\i{}et al.}, 2021; Camerlink {\\i{}et al.}, 2021; Candido {\\i{}et al.}, 2021; Deryugina, Shurchkov and Stearns, 2021; Diaz {\\i{}et al.}, 2021; Ellinas {\\i{}et al.}, 2021; Gao {\\i{}et al.}, 2021; Ghaffarizadeh {\\i{}et al.}, 2021; Guintivano, Dick and Bulik, 2021; Hoggarth {\\i{}et al.}, 2021; Krukowski, Jagsi and Cardel, 2021; Maguire {\\i{}et al.}, 2021; Plaunova {\\i{}et al.}, 2021; Shalaby, Allam and Buttorff, 2021; Staniscuaski {\\i{}et al.}, 2021; Yildirim and Eslen-Ziya, 2021; Davis {\\i{}et al.}, 2022; Stenson {\\i{}et al.}, 2022)","plainCitation":"(Myers et al., 2020; Rodríguez-Rivero et al., 2020; Barber et al., 2021; Breuning et al., 2021; Camerlink et al., 2021; Candido et al., 2021; Deryugina, Shurchkov and Stearns, 2021; Diaz et al., 2021; Ellinas et al., 2021; Gao et al., 2021; Ghaffarizadeh et al., 2021; Guintivano, Dick and Bulik, 2021; Hoggarth et al., 2021; Krukowski, Jagsi and Cardel, 2021; Maguire et al., 2021; Plaunova et al., 2021; Shalaby, Allam and Buttorff, 2021; Staniscuaski et al., 2021; Yildirim and Eslen-Ziya,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5001,"uris":["http://zotero.org/users/9940204/items/LDPCI235"],"itemData":{"id":5001,"type":"article-journal","abstract":"The COVID-19 pandemic has resulted in many changes in the way research is conducted. Some specific groups (e.g. women) and activities (e.g. teaching) may have been disproportionally affected. Our aim was to assess the impact of the COVID-19 pandemic on animal behaviour and welfare researchers' work experience and productivity, focussing on gender, care role, career stage and teaching load. An online survey asked researchers about childcare, research and teaching load and associated changes due to the pandemic, among others, and included the Perceived Stress Scale (PSS) and the Inventory of Socially Supportive Behaviours (ISSB). From June-July 2020, 117 completed responses were received from 28 countries. Time available for writing papers and grants either increased (36 %), decreased (31 %) or these tasks were halted completely (12 %). Perceived productivity was significantly lower for caregivers (P &lt; 0.001) and for men as compared to women (P &lt; 0.001); and low productivity was associated with more stress (higher PSS: P &lt; 0.001). Respondents' experience of the pandemic related to the PSS (b = -0.03 ± 0.02; P = 0.03) and to self-assessed personality traits (P = 0.01). The average PSS of 21 ± 6.5 was greater than the reference value of 15, and was higher when respondents had low job security (P &lt; 0.001) and when they more strongly characterised themselves as perfectionists, hard-working, empathetic and worried (P = 0.02). Respondents who had an intense care role received most social support (P = 0.04). Teaching load increased for 25 % of the respondents but did not significantly relate to any of the response variables. Overall, caregivers and early career researchers faced the most difficulties, and personality traits had a major impact on the ability to cope with the changes caused by the pandemic. (© 2021 Elsevier B.V. All rights reserved.)","container-title":"Applied Animal Behaviour Science","DOI":"10.1016/j.applanim.2021.105255","ISSN":"0168-1591","note":"PMID: 33583984\npublisher: Elsevier\npublisher-place: Netherlands","page":"105255","title":"Impacts of the COVID-19 pandemic on animal behaviour and welfare researchers.","volume":"236","author":[{"family":"Camerlink","given":"Irene"},{"family":"Nielsen","given":"Birte L"},{"family":"Windschnurer","given":"Ines"},{"family":"Vigors","given":"Belinda"}],"issued":{"date-parts":[["2021",3]]}}},{"id":13264,"uris":["http://zotero.org/users/9940204/items/DASGYRTP"],"itemData":{"id":13264,"type":"article-journal","abstract":"Resumo O objetivo desse texto é analisar as consequências da pandemia de covid-19 nas rotinas de trabalho acadêmico das ciências sociais no Brasil. O estudo se baseia em resultados de um survey difundido com o apoio de associações profissionais da antropologia, ciência política, sociologia e das relações internacionais. O artigo apresenta o perfil dos 1.073 participantes e suas percepções sobre os efeitos da crise nas atividades de formação, ensino e pesquisa, bem como na divisão das tarefas do âmbito privado. Embora a maior parte dos respondentes tenha declarado sentir impactos negativos da pandemia, há disparidades por disciplina de atuação, gênero e raça. Os dados reforçam a importância da discussão de parâmetros de avaliação de produtividade sensíveis às desigualdades.","container-title":"Sociologia &amp; Antropologia","DOI":"10.1590/2238-38752021v11esp2","ISSN":"2236-7527, 2238-3875","journalAbbreviation":"Sociol. Antropol.","language":"pt","note":"publisher: Universidade Federal do Rio de Janeiro","page":"31-65","source":"SciELO","title":"Social sciences in the COVID-19 pandemic: work rotuines and inequalities","title-short":"AS CIÊNCIAS SOCIAIS NA PANDEMIA DA COVID-19","volume":"11","author":[{"family":"Candido","given":"Marcia Rangel"},{"family":"Marques","given":"Danusa"},{"family":"Oliveira","given":"Vanessa Elias","dropping-particle":"de"},{"family":"Biroli","given":"Flávia"}],"issued":{"date-parts":[["2021",9,27]]}}},{"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13256,"uris":["http://zotero.org/users/9940204/items/VM24R4GV"],"itemData":{"id":13256,"type":"article-journal","abstract":"COVID-19 has disrupted researchers’ work and posed challenges to their life routines. We have surveyed 740 researchers of which 66% experienced a decrease in productivity, 50% indicated increased workload, and 66% reported they have been feeling internal pressure to make progress. Those whose research required physical presence in a lab or the field experienced considerable disruption and productivity decrease. About 82% of this group will try to permanently reduce their work dependency on physical presence. Parents and those taking care of vulnerable dependents have been spending less time on research due to their role conflict. We further observed a gender gap in the overall disruption consequences; more female researchers have been experiencing a reduction in productivity and external pressure to make progress. The results of this study can help institution leaders and policymakers better understand the pandemic’s challenges for the research community and motivate appropriate measures to instill long-term solutions.Competing Interest StatementThe authors have declared no competing interest.","container-title":"bioRxiv","DOI":"10.1101/2021.02.02.429476","page":"2021.02.02.429476","title":"Life and work of researchers trapped in the COVID-19 pandemic vicious cycle","author":[{"family":"Ghaffarizadeh","given":"S. Aryan"},{"family":"Ghaffarizadeh","given":"S. Arman"},{"family":"Behbahani","given":"Amir H."},{"family":"Mehdizadeh","given":"Mohammad"},{"family":"Olechowski","given":"Alison"}],"issued":{"date-parts":[["2021",1,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label":"page"},{"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label":"page"},{"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label":"page"},{"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003507FA" w:rsidRPr="006D417D">
        <w:rPr>
          <w:rFonts w:ascii="Times" w:hAnsi="Times"/>
        </w:rPr>
        <w:fldChar w:fldCharType="separate"/>
      </w:r>
      <w:r w:rsidR="005544DE" w:rsidRPr="005544DE">
        <w:rPr>
          <w:rFonts w:ascii="Times" w:hAnsi="Times"/>
        </w:rPr>
        <w:t xml:space="preserve">(Myers </w:t>
      </w:r>
      <w:r w:rsidR="005544DE" w:rsidRPr="005544DE">
        <w:rPr>
          <w:rFonts w:ascii="Times" w:hAnsi="Times"/>
          <w:i/>
          <w:iCs/>
        </w:rPr>
        <w:t>et al.</w:t>
      </w:r>
      <w:r w:rsidR="005544DE" w:rsidRPr="005544DE">
        <w:rPr>
          <w:rFonts w:ascii="Times" w:hAnsi="Times"/>
        </w:rPr>
        <w:t xml:space="preserve">, 2020; Rodríguez-Rivero </w:t>
      </w:r>
      <w:r w:rsidR="005544DE" w:rsidRPr="005544DE">
        <w:rPr>
          <w:rFonts w:ascii="Times" w:hAnsi="Times"/>
          <w:i/>
          <w:iCs/>
        </w:rPr>
        <w:t>et al.</w:t>
      </w:r>
      <w:r w:rsidR="005544DE" w:rsidRPr="005544DE">
        <w:rPr>
          <w:rFonts w:ascii="Times" w:hAnsi="Times"/>
        </w:rPr>
        <w:t xml:space="preserve">, 2020; Barber </w:t>
      </w:r>
      <w:r w:rsidR="005544DE" w:rsidRPr="005544DE">
        <w:rPr>
          <w:rFonts w:ascii="Times" w:hAnsi="Times"/>
          <w:i/>
          <w:iCs/>
        </w:rPr>
        <w:t>et al.</w:t>
      </w:r>
      <w:r w:rsidR="005544DE" w:rsidRPr="005544DE">
        <w:rPr>
          <w:rFonts w:ascii="Times" w:hAnsi="Times"/>
        </w:rPr>
        <w:t xml:space="preserve">, 2021; Breuning </w:t>
      </w:r>
      <w:r w:rsidR="005544DE" w:rsidRPr="005544DE">
        <w:rPr>
          <w:rFonts w:ascii="Times" w:hAnsi="Times"/>
          <w:i/>
          <w:iCs/>
        </w:rPr>
        <w:t>et al.</w:t>
      </w:r>
      <w:r w:rsidR="005544DE" w:rsidRPr="005544DE">
        <w:rPr>
          <w:rFonts w:ascii="Times" w:hAnsi="Times"/>
        </w:rPr>
        <w:t xml:space="preserve">, 2021; Camerlink </w:t>
      </w:r>
      <w:r w:rsidR="005544DE" w:rsidRPr="005544DE">
        <w:rPr>
          <w:rFonts w:ascii="Times" w:hAnsi="Times"/>
          <w:i/>
          <w:iCs/>
        </w:rPr>
        <w:t>et al.</w:t>
      </w:r>
      <w:r w:rsidR="005544DE" w:rsidRPr="005544DE">
        <w:rPr>
          <w:rFonts w:ascii="Times" w:hAnsi="Times"/>
        </w:rPr>
        <w:t xml:space="preserve">, 2021; Candido </w:t>
      </w:r>
      <w:r w:rsidR="005544DE" w:rsidRPr="005544DE">
        <w:rPr>
          <w:rFonts w:ascii="Times" w:hAnsi="Times"/>
          <w:i/>
          <w:iCs/>
        </w:rPr>
        <w:t>et al.</w:t>
      </w:r>
      <w:r w:rsidR="005544DE" w:rsidRPr="005544DE">
        <w:rPr>
          <w:rFonts w:ascii="Times" w:hAnsi="Times"/>
        </w:rPr>
        <w:t xml:space="preserve">, 2021; Deryugina, Shurchkov and Stearns, 2021; Diaz </w:t>
      </w:r>
      <w:r w:rsidR="005544DE" w:rsidRPr="005544DE">
        <w:rPr>
          <w:rFonts w:ascii="Times" w:hAnsi="Times"/>
          <w:i/>
          <w:iCs/>
        </w:rPr>
        <w:t>et al.</w:t>
      </w:r>
      <w:r w:rsidR="005544DE" w:rsidRPr="005544DE">
        <w:rPr>
          <w:rFonts w:ascii="Times" w:hAnsi="Times"/>
        </w:rPr>
        <w:t xml:space="preserve">, 2021; Ellinas </w:t>
      </w:r>
      <w:r w:rsidR="005544DE" w:rsidRPr="005544DE">
        <w:rPr>
          <w:rFonts w:ascii="Times" w:hAnsi="Times"/>
          <w:i/>
          <w:iCs/>
        </w:rPr>
        <w:t>et al.</w:t>
      </w:r>
      <w:r w:rsidR="005544DE" w:rsidRPr="005544DE">
        <w:rPr>
          <w:rFonts w:ascii="Times" w:hAnsi="Times"/>
        </w:rPr>
        <w:t xml:space="preserve">, 2021; Gao </w:t>
      </w:r>
      <w:r w:rsidR="005544DE" w:rsidRPr="005544DE">
        <w:rPr>
          <w:rFonts w:ascii="Times" w:hAnsi="Times"/>
          <w:i/>
          <w:iCs/>
        </w:rPr>
        <w:t>et al.</w:t>
      </w:r>
      <w:r w:rsidR="005544DE" w:rsidRPr="005544DE">
        <w:rPr>
          <w:rFonts w:ascii="Times" w:hAnsi="Times"/>
        </w:rPr>
        <w:t xml:space="preserve">, 2021; Ghaffarizadeh </w:t>
      </w:r>
      <w:r w:rsidR="005544DE" w:rsidRPr="005544DE">
        <w:rPr>
          <w:rFonts w:ascii="Times" w:hAnsi="Times"/>
          <w:i/>
          <w:iCs/>
        </w:rPr>
        <w:t>et al.</w:t>
      </w:r>
      <w:r w:rsidR="005544DE" w:rsidRPr="005544DE">
        <w:rPr>
          <w:rFonts w:ascii="Times" w:hAnsi="Times"/>
        </w:rPr>
        <w:t xml:space="preserve">, 2021; Guintivano, Dick and Bulik, 2021; Hoggarth </w:t>
      </w:r>
      <w:r w:rsidR="005544DE" w:rsidRPr="005544DE">
        <w:rPr>
          <w:rFonts w:ascii="Times" w:hAnsi="Times"/>
          <w:i/>
          <w:iCs/>
        </w:rPr>
        <w:t>et al.</w:t>
      </w:r>
      <w:r w:rsidR="005544DE" w:rsidRPr="005544DE">
        <w:rPr>
          <w:rFonts w:ascii="Times" w:hAnsi="Times"/>
        </w:rPr>
        <w:t xml:space="preserve">, 2021; Krukowski, Jagsi and Cardel, 2021; Maguire </w:t>
      </w:r>
      <w:r w:rsidR="005544DE" w:rsidRPr="005544DE">
        <w:rPr>
          <w:rFonts w:ascii="Times" w:hAnsi="Times"/>
          <w:i/>
          <w:iCs/>
        </w:rPr>
        <w:t>et al.</w:t>
      </w:r>
      <w:r w:rsidR="005544DE" w:rsidRPr="005544DE">
        <w:rPr>
          <w:rFonts w:ascii="Times" w:hAnsi="Times"/>
        </w:rPr>
        <w:t xml:space="preserve">, 2021; Plaunova </w:t>
      </w:r>
      <w:r w:rsidR="005544DE" w:rsidRPr="005544DE">
        <w:rPr>
          <w:rFonts w:ascii="Times" w:hAnsi="Times"/>
          <w:i/>
          <w:iCs/>
        </w:rPr>
        <w:t>et al.</w:t>
      </w:r>
      <w:r w:rsidR="005544DE" w:rsidRPr="005544DE">
        <w:rPr>
          <w:rFonts w:ascii="Times" w:hAnsi="Times"/>
        </w:rPr>
        <w:t xml:space="preserve">, 2021; Shalaby, Allam and Buttorff, 2021; Staniscuaski </w:t>
      </w:r>
      <w:r w:rsidR="005544DE" w:rsidRPr="005544DE">
        <w:rPr>
          <w:rFonts w:ascii="Times" w:hAnsi="Times"/>
          <w:i/>
          <w:iCs/>
        </w:rPr>
        <w:t xml:space="preserve">et </w:t>
      </w:r>
      <w:r w:rsidR="005544DE" w:rsidRPr="005544DE">
        <w:rPr>
          <w:rFonts w:ascii="Times" w:hAnsi="Times"/>
          <w:i/>
          <w:iCs/>
        </w:rPr>
        <w:lastRenderedPageBreak/>
        <w:t>al.</w:t>
      </w:r>
      <w:r w:rsidR="005544DE" w:rsidRPr="005544DE">
        <w:rPr>
          <w:rFonts w:ascii="Times" w:hAnsi="Times"/>
        </w:rPr>
        <w:t xml:space="preserve">, 2021; Yildirim and Eslen-Ziya, 2021; Davis </w:t>
      </w:r>
      <w:r w:rsidR="005544DE" w:rsidRPr="005544DE">
        <w:rPr>
          <w:rFonts w:ascii="Times" w:hAnsi="Times"/>
          <w:i/>
          <w:iCs/>
        </w:rPr>
        <w:t>et al.</w:t>
      </w:r>
      <w:r w:rsidR="005544DE" w:rsidRPr="005544DE">
        <w:rPr>
          <w:rFonts w:ascii="Times" w:hAnsi="Times"/>
        </w:rPr>
        <w:t xml:space="preserve">, 2022; Stenson </w:t>
      </w:r>
      <w:r w:rsidR="005544DE" w:rsidRPr="005544DE">
        <w:rPr>
          <w:rFonts w:ascii="Times" w:hAnsi="Times"/>
          <w:i/>
          <w:iCs/>
        </w:rPr>
        <w:t>et al.</w:t>
      </w:r>
      <w:r w:rsidR="005544DE" w:rsidRPr="005544DE">
        <w:rPr>
          <w:rFonts w:ascii="Times" w:hAnsi="Times"/>
        </w:rPr>
        <w:t>, 2022)</w:t>
      </w:r>
      <w:r w:rsidR="003507FA" w:rsidRPr="006D417D">
        <w:rPr>
          <w:rFonts w:ascii="Times" w:hAnsi="Times"/>
        </w:rPr>
        <w:fldChar w:fldCharType="end"/>
      </w:r>
      <w:r w:rsidR="003507FA" w:rsidRPr="006D417D">
        <w:rPr>
          <w:rFonts w:ascii="Times" w:hAnsi="Times"/>
        </w:rPr>
        <w:t xml:space="preserve">, and comparisons of numbers of articles submitted or published by gender before and during the pandemic </w:t>
      </w:r>
      <w:r w:rsidR="003507FA" w:rsidRPr="006D417D">
        <w:rPr>
          <w:rFonts w:ascii="Times" w:hAnsi="Times"/>
        </w:rPr>
        <w:fldChar w:fldCharType="begin"/>
      </w:r>
      <w:r w:rsidR="00F04A2D">
        <w:rPr>
          <w:rFonts w:ascii="Times" w:hAnsi="Times"/>
        </w:rPr>
        <w:instrText xml:space="preserve"> ADDIN ZOTERO_ITEM CSL_CITATION {"citationID":"SDzZaABq","properties":{"formattedCitation":"(Amano-Pati\\uc0\\u241{}o {\\i{}et al.}, 2020; Andersen {\\i{}et al.}, 2020; Bell and Green, 2020; Cushman, 2020; Inno, Rotundi and Piccialli, 2020; Kibbe, 2020; Vincent-Lamarre, Sugimoto and Larivi\\uc0\\u232{}re, 2020; Wehner, Li and Nead, 2020; Bell and Fong, 2021; Biondi {\\i{}et al.}, 2021; Cook {\\i{}et al.}, 2021; DeFilippis {\\i{}et al.}, 2021; Forti, Solino and Szabo, 2021; Fox and Meyer, 2021; Gayet-Ageron {\\i{}et al.}, 2021; Gerding {\\i{}et al.}, 2021; Ipe {\\i{}et al.}, 2021; Jemielniak, S\\uc0\\u322{}awska and Wilamowski, 2021; Jordan and Carlezon, 2021; King and Frederickson, 2021; Lerchenm\\uc0\\u252{}ller {\\i{}et al.}, 2021; Mogensen, Lee and Carlos, 2021; Muric {\\i{}et al.}, 2021; Nguyen {\\i{}et al.}, 2021; Quak {\\i{}et al.}, 2021; Ribarovska {\\i{}et al.}, 2021; Squazzoni {\\i{}et al.}, 2021; Williams II {\\i{}et al.}, 2021; Anabaraonye {\\i{}et al.}, 2022; Ayyala and Trout, 2022; Chen and Seto, 2022; Cui, Ding and Zhu, 2022; Harris {\\i{}et al.}, 2022; Wooden and Hanson, 2022)","plainCitation":"(Amano-Patiño et al., 2020; Andersen et al., 2020; Bell and Green, 2020; Cushman, 2020; Inno, Rotundi and Piccialli, 2020; Kibbe, 2020; Vincent-Lamarre, Sugimoto and Larivière, 2020; Wehner, Li and Nead, 2020; Bell and Fong, 2021; Biondi et al., 2021; Cook et al., 2021; DeFilippis et al., 2021; Forti, Solino and Szabo, 2021; Fox and Meyer, 2021; Gayet-Ageron et al., 2021; Gerding et al., 2021; Ipe et al., 2021; Jemielniak, Sławska and Wilamowski, 2021; Jordan and Carlezon, 2021; King and Frederickson, 2021; Lerchenmüller et al., 2021; Mogensen, Lee and Carlos, 2021; Muric et al., 2021; Nguyen et al., 2021; Quak et al., 2021; Ribarovska et al., 2021; Squazzoni et al., 2021; Williams II et al., 2021; Anabaraonye et al., 2022; Ayyala and Trout, 2022; Chen and Seto, 2022; Cui, Ding and Zhu, 2022; Harris et al., 2022; Wooden and Hanson, 2022)","noteIndex":0},"citationItems":[{"id":3284,"uris":["http://zotero.org/users/9940204/items/DATGAI48"],"itemData":{"id":3284,"type":"article-journal","abstract":"The current lock-down measures are expected to disproportionately reduce women's labor productivity in the short run. This paper analyzes the effects of these measures on economists' research productivity. We explore the patterns of working papers publications using data from the NBER Working Papers Series, the CEPR Discussion Paper Series, the newly established research repository Covid Economics: Vetted and Real Time Papers and VoxEU columns. Our analysis suggests that although the relative number of female authors in non-pandemic related research has remained stable with respect to recent years (at around 20%), women constitute only 12% of total number of authors working on COVID-19 research. Moreover, we see that it is primarily senior economists who are contributing to this new area. Mid-career and junior economists record the biggest gap between non-COVID and COVID research, and the gender differences are particularly stark at the mid-career level. Mid-career female economists have not yet started working on this new research area: only 12 mid-career female authors have contributed to COVID-19 related research so far, out of a total of 647 distinct authors in our dataset of papers (NBER, CEPR and CEPR Covid Economics).","DOI":"10.17863/CAM.57979","journalAbbreviation":"Cambridge Working Paper in Economics 2038","title":"The Unequal Effects of Covid-19 on Economists' Research Productivity","URL":"http://search.ebscohost.com.proxy-ub.rug.nl/login.aspx?direct=true&amp;db=ecn&amp;AN=1836279&amp;site=ehost-live&amp;scope=site","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5172,"uris":["http://zotero.org/users/9940204/items/EP9XK9YG"],"itemData":{"id":5172,"type":"article-journal","abstract":"The author offers insights on the impact of the coronavirus disease 2019 (COVID-19) pandemic on scholarly publications. Topics discussed include the recorded increase in research initiatives focused on the pandemic and public health, the research submission patterns observed between male and female academics which highlighted the inequality in knowledge production, and brief details about the rejection and processing of submitted manuscripts by \"Critical Public Health\" journal.","container-title":"Critical Public Health","DOI":"10.1080/09581596.2020.1769406","ISSN":"09581596","issue":"4","note":"publisher: Routledge","page":"379-383","title":"Premature evaluation? Some cautionary thoughts on global pandemics and scholarly publishing.","volume":"30","author":[{"family":"Bell","given":"Kirsten"},{"family":"Green","given":"Judith"}],"issued":{"date-parts":[["2020",9]]}}},{"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3345,"uris":["http://zotero.org/users/9940204/items/Q46PD3BV"],"itemData":{"id":13345,"type":"article-journal","container-title":"Nature Astronomy","DOI":"10.1038/s41550-020-01258-z","ISSN":"2397-3366","issue":"12","journalAbbreviation":"Nat Astron","language":"en","license":"2020 Springer Nature Limited","note":"number: 12\npublisher: Nature Publishing Group","page":"1114-1114","source":"www.nature.com","title":"COVID-19 lockdown effects on gender inequality","volume":"4","author":[{"family":"Inno","given":"Laura"},{"family":"Rotundi","given":"Alessandra"},{"family":"Piccialli","given":"Arianna"}],"issued":{"date-parts":[["2020",12]]}}},{"id":3009,"uris":["http://zotero.org/users/9940204/items/A4RMDBK7"],"itemData":{"id":3009,"type":"article-journal","container-title":"JAMA Surgery","DOI":"10.1001/jamasurg.2020.3917","ISSN":"21686254 (ISSN)","issue":"9","language":"English","note":"publisher: American Medical Association\nCitation Key: Kibbe2020\npublisher-place: Department of Surgery, University of North Carolina at Chapel Hill, 4041 Burnett-Womack, CB 7050 101 Manning Dr, Chapel Hill, NC  27599, United States","page":"803-804","title":"Consequences of the COVID-19 Pandemic on Manuscript Submissions by Women","volume":"155","author":[{"family":"Kibbe","given":"M R"}],"issued":{"date-parts":[["2020"]]}}},{"id":54,"uris":["http://zotero.org/users/9940204/items/A562H74E"],"itemData":{"id":54,"type":"article-journal","abstract":"Preprints analysis suggests a disproportionate impact on early career researchers.","container-title":"Nature Index","page":"1-11","title":"The decline of women's research production during the coronavirus pandemic","volume":"May 19","author":[{"family":"Vincent-Lamarre","given":"Philippe"},{"family":"Sugimoto","given":"Cassidy R."},{"family":"Larivière","given":"Vincent"}],"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4H74nEwh/2Mbx3Dyt","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 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 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347,"uris":["http://zotero.org/users/9940204/items/SM67FSD7"],"itemData":{"id":13347,"type":"article-journal","container-title":"Neuropsychopharmacology","DOI":"10.1038/s41386-020-00869-4","ISSN":"1740-634X","issue":"2","journalAbbreviation":"Neuropsychopharmacol.","language":"en","license":"2020 American College of Neuropsychopharmacology","note":"number: 2\npublisher: Nature Publishing Group","page":"269-270","source":"www.nature.com","title":"Effects of the COVID-19 pandemic on gender representation among corresponding authors of Neuropsychopharmacology (NPP) manuscripts: submissions during January–June, 2020","title-short":"Effects of the COVID-19 pandemic on gender representation among corresponding authors of Neuropsychopharmacology (NPP) manuscripts","volume":"46","author":[{"family":"Jordan","given":"Chloe J."},{"family":"Carlezon","given":"William A."}],"issued":{"date-parts":[["2021",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2879,"uris":["http://zotero.org/users/9940204/items/36ZQNID7"],"itemData":{"id":2879,"type":"article-journal","container-title":"Journal of the American College of Radiology","DOI":"10.1016/j.jacr.2021.01.011","ISSN":"15461440 (ISSN)","issue":"7","language":"English","note":"publisher: Elsevier B.V.\nCitation Key: Mogensen2021\npublisher-place: Department of Radiology, University of Washington School of Medicine, Seattle, WA, United States","page":"1044-1047","title":"The Impact of the COVID-19 Pandemic on Journal Scholarly Activity Among Female Contributors","volume":"18","author":[{"family":"Mogensen","given":"M A"},{"family":"Lee","given":"C I"},{"family":"Carlos","given":"R C"}],"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003507FA" w:rsidRPr="006D417D">
        <w:rPr>
          <w:rFonts w:ascii="Times" w:hAnsi="Times"/>
        </w:rPr>
        <w:fldChar w:fldCharType="separate"/>
      </w:r>
      <w:r w:rsidR="00F04A2D" w:rsidRPr="00F04A2D">
        <w:rPr>
          <w:rFonts w:ascii="Times" w:hAnsi="Times"/>
        </w:rPr>
        <w:t xml:space="preserve">(Amano-Patiño </w:t>
      </w:r>
      <w:r w:rsidR="00F04A2D" w:rsidRPr="00F04A2D">
        <w:rPr>
          <w:rFonts w:ascii="Times" w:hAnsi="Times"/>
          <w:i/>
          <w:iCs/>
        </w:rPr>
        <w:t>et al.</w:t>
      </w:r>
      <w:r w:rsidR="00F04A2D" w:rsidRPr="00F04A2D">
        <w:rPr>
          <w:rFonts w:ascii="Times" w:hAnsi="Times"/>
        </w:rPr>
        <w:t xml:space="preserve">, 2020; Andersen </w:t>
      </w:r>
      <w:r w:rsidR="00F04A2D" w:rsidRPr="00F04A2D">
        <w:rPr>
          <w:rFonts w:ascii="Times" w:hAnsi="Times"/>
          <w:i/>
          <w:iCs/>
        </w:rPr>
        <w:t>et al.</w:t>
      </w:r>
      <w:r w:rsidR="00F04A2D" w:rsidRPr="00F04A2D">
        <w:rPr>
          <w:rFonts w:ascii="Times" w:hAnsi="Times"/>
        </w:rPr>
        <w:t xml:space="preserve">, 2020; Bell and Green, 2020; Cushman, 2020; Inno, Rotundi and Piccialli, 2020; Kibbe, 2020; Vincent-Lamarre, Sugimoto and Larivière, 2020; Wehner, Li and Nead, 2020; Bell and Fong, 2021; Biondi </w:t>
      </w:r>
      <w:r w:rsidR="00F04A2D" w:rsidRPr="00F04A2D">
        <w:rPr>
          <w:rFonts w:ascii="Times" w:hAnsi="Times"/>
          <w:i/>
          <w:iCs/>
        </w:rPr>
        <w:t>et al.</w:t>
      </w:r>
      <w:r w:rsidR="00F04A2D" w:rsidRPr="00F04A2D">
        <w:rPr>
          <w:rFonts w:ascii="Times" w:hAnsi="Times"/>
        </w:rPr>
        <w:t xml:space="preserve">, 2021; Cook </w:t>
      </w:r>
      <w:r w:rsidR="00F04A2D" w:rsidRPr="00F04A2D">
        <w:rPr>
          <w:rFonts w:ascii="Times" w:hAnsi="Times"/>
          <w:i/>
          <w:iCs/>
        </w:rPr>
        <w:t>et al.</w:t>
      </w:r>
      <w:r w:rsidR="00F04A2D" w:rsidRPr="00F04A2D">
        <w:rPr>
          <w:rFonts w:ascii="Times" w:hAnsi="Times"/>
        </w:rPr>
        <w:t xml:space="preserve">, 2021; DeFilippis </w:t>
      </w:r>
      <w:r w:rsidR="00F04A2D" w:rsidRPr="00F04A2D">
        <w:rPr>
          <w:rFonts w:ascii="Times" w:hAnsi="Times"/>
          <w:i/>
          <w:iCs/>
        </w:rPr>
        <w:t>et al.</w:t>
      </w:r>
      <w:r w:rsidR="00F04A2D" w:rsidRPr="00F04A2D">
        <w:rPr>
          <w:rFonts w:ascii="Times" w:hAnsi="Times"/>
        </w:rPr>
        <w:t xml:space="preserve">, 2021; Forti, Solino and Szabo, 2021; Fox and Meyer, 2021; Gayet-Ageron </w:t>
      </w:r>
      <w:r w:rsidR="00F04A2D" w:rsidRPr="00F04A2D">
        <w:rPr>
          <w:rFonts w:ascii="Times" w:hAnsi="Times"/>
          <w:i/>
          <w:iCs/>
        </w:rPr>
        <w:t>et al.</w:t>
      </w:r>
      <w:r w:rsidR="00F04A2D" w:rsidRPr="00F04A2D">
        <w:rPr>
          <w:rFonts w:ascii="Times" w:hAnsi="Times"/>
        </w:rPr>
        <w:t xml:space="preserve">, 2021; Gerding </w:t>
      </w:r>
      <w:r w:rsidR="00F04A2D" w:rsidRPr="00F04A2D">
        <w:rPr>
          <w:rFonts w:ascii="Times" w:hAnsi="Times"/>
          <w:i/>
          <w:iCs/>
        </w:rPr>
        <w:t>et al.</w:t>
      </w:r>
      <w:r w:rsidR="00F04A2D" w:rsidRPr="00F04A2D">
        <w:rPr>
          <w:rFonts w:ascii="Times" w:hAnsi="Times"/>
        </w:rPr>
        <w:t xml:space="preserve">, 2021; Ipe </w:t>
      </w:r>
      <w:r w:rsidR="00F04A2D" w:rsidRPr="00F04A2D">
        <w:rPr>
          <w:rFonts w:ascii="Times" w:hAnsi="Times"/>
          <w:i/>
          <w:iCs/>
        </w:rPr>
        <w:t>et al.</w:t>
      </w:r>
      <w:r w:rsidR="00F04A2D" w:rsidRPr="00F04A2D">
        <w:rPr>
          <w:rFonts w:ascii="Times" w:hAnsi="Times"/>
        </w:rPr>
        <w:t xml:space="preserve">, 2021; Jemielniak, Sławska and Wilamowski, 2021; Jordan and Carlezon, 2021; King and Frederickson, 2021; Lerchenmüller </w:t>
      </w:r>
      <w:r w:rsidR="00F04A2D" w:rsidRPr="00F04A2D">
        <w:rPr>
          <w:rFonts w:ascii="Times" w:hAnsi="Times"/>
          <w:i/>
          <w:iCs/>
        </w:rPr>
        <w:t>et al.</w:t>
      </w:r>
      <w:r w:rsidR="00F04A2D" w:rsidRPr="00F04A2D">
        <w:rPr>
          <w:rFonts w:ascii="Times" w:hAnsi="Times"/>
        </w:rPr>
        <w:t xml:space="preserve">, 2021; Mogensen, Lee and Carlos, 2021; Muric </w:t>
      </w:r>
      <w:r w:rsidR="00F04A2D" w:rsidRPr="00F04A2D">
        <w:rPr>
          <w:rFonts w:ascii="Times" w:hAnsi="Times"/>
          <w:i/>
          <w:iCs/>
        </w:rPr>
        <w:t>et al.</w:t>
      </w:r>
      <w:r w:rsidR="00F04A2D" w:rsidRPr="00F04A2D">
        <w:rPr>
          <w:rFonts w:ascii="Times" w:hAnsi="Times"/>
        </w:rPr>
        <w:t xml:space="preserve">, 2021; Nguyen </w:t>
      </w:r>
      <w:r w:rsidR="00F04A2D" w:rsidRPr="00F04A2D">
        <w:rPr>
          <w:rFonts w:ascii="Times" w:hAnsi="Times"/>
          <w:i/>
          <w:iCs/>
        </w:rPr>
        <w:t>et al.</w:t>
      </w:r>
      <w:r w:rsidR="00F04A2D" w:rsidRPr="00F04A2D">
        <w:rPr>
          <w:rFonts w:ascii="Times" w:hAnsi="Times"/>
        </w:rPr>
        <w:t xml:space="preserve">, 2021; Quak </w:t>
      </w:r>
      <w:r w:rsidR="00F04A2D" w:rsidRPr="00F04A2D">
        <w:rPr>
          <w:rFonts w:ascii="Times" w:hAnsi="Times"/>
          <w:i/>
          <w:iCs/>
        </w:rPr>
        <w:t>et al.</w:t>
      </w:r>
      <w:r w:rsidR="00F04A2D" w:rsidRPr="00F04A2D">
        <w:rPr>
          <w:rFonts w:ascii="Times" w:hAnsi="Times"/>
        </w:rPr>
        <w:t xml:space="preserve">, 2021; Ribarovska </w:t>
      </w:r>
      <w:r w:rsidR="00F04A2D" w:rsidRPr="00F04A2D">
        <w:rPr>
          <w:rFonts w:ascii="Times" w:hAnsi="Times"/>
          <w:i/>
          <w:iCs/>
        </w:rPr>
        <w:t>et al.</w:t>
      </w:r>
      <w:r w:rsidR="00F04A2D" w:rsidRPr="00F04A2D">
        <w:rPr>
          <w:rFonts w:ascii="Times" w:hAnsi="Times"/>
        </w:rPr>
        <w:t xml:space="preserve">, 2021; Squazzoni </w:t>
      </w:r>
      <w:r w:rsidR="00F04A2D" w:rsidRPr="00F04A2D">
        <w:rPr>
          <w:rFonts w:ascii="Times" w:hAnsi="Times"/>
          <w:i/>
          <w:iCs/>
        </w:rPr>
        <w:t>et al.</w:t>
      </w:r>
      <w:r w:rsidR="00F04A2D" w:rsidRPr="00F04A2D">
        <w:rPr>
          <w:rFonts w:ascii="Times" w:hAnsi="Times"/>
        </w:rPr>
        <w:t xml:space="preserve">, 2021; Williams II </w:t>
      </w:r>
      <w:r w:rsidR="00F04A2D" w:rsidRPr="00F04A2D">
        <w:rPr>
          <w:rFonts w:ascii="Times" w:hAnsi="Times"/>
          <w:i/>
          <w:iCs/>
        </w:rPr>
        <w:t>et al.</w:t>
      </w:r>
      <w:r w:rsidR="00F04A2D" w:rsidRPr="00F04A2D">
        <w:rPr>
          <w:rFonts w:ascii="Times" w:hAnsi="Times"/>
        </w:rPr>
        <w:t xml:space="preserve">, 2021; Anabaraonye </w:t>
      </w:r>
      <w:r w:rsidR="00F04A2D" w:rsidRPr="00F04A2D">
        <w:rPr>
          <w:rFonts w:ascii="Times" w:hAnsi="Times"/>
          <w:i/>
          <w:iCs/>
        </w:rPr>
        <w:t>et al.</w:t>
      </w:r>
      <w:r w:rsidR="00F04A2D" w:rsidRPr="00F04A2D">
        <w:rPr>
          <w:rFonts w:ascii="Times" w:hAnsi="Times"/>
        </w:rPr>
        <w:t xml:space="preserve">, 2022; Ayyala and Trout, 2022; Chen and Seto, 2022; Cui, Ding and Zhu, 2022; Harris </w:t>
      </w:r>
      <w:r w:rsidR="00F04A2D" w:rsidRPr="00F04A2D">
        <w:rPr>
          <w:rFonts w:ascii="Times" w:hAnsi="Times"/>
          <w:i/>
          <w:iCs/>
        </w:rPr>
        <w:t>et al.</w:t>
      </w:r>
      <w:r w:rsidR="00F04A2D" w:rsidRPr="00F04A2D">
        <w:rPr>
          <w:rFonts w:ascii="Times" w:hAnsi="Times"/>
        </w:rPr>
        <w:t>, 2022; Wooden and Hanson, 2022)</w:t>
      </w:r>
      <w:r w:rsidR="003507FA" w:rsidRPr="006D417D">
        <w:rPr>
          <w:rFonts w:ascii="Times" w:hAnsi="Times"/>
        </w:rPr>
        <w:fldChar w:fldCharType="end"/>
      </w:r>
      <w:r w:rsidR="003507FA" w:rsidRPr="006D417D">
        <w:rPr>
          <w:rFonts w:ascii="Times" w:hAnsi="Times"/>
        </w:rPr>
        <w:t xml:space="preserve">. </w:t>
      </w:r>
    </w:p>
    <w:p w14:paraId="7629FEA4" w14:textId="4D9847A3" w:rsidR="00020A74" w:rsidRPr="00020A74" w:rsidRDefault="008B778E" w:rsidP="00020A74">
      <w:pPr>
        <w:pStyle w:val="Heading3"/>
        <w:rPr>
          <w:rFonts w:ascii="Times" w:hAnsi="Times"/>
          <w:sz w:val="32"/>
          <w:szCs w:val="32"/>
        </w:rPr>
      </w:pPr>
      <w:r w:rsidRPr="006D417D">
        <w:rPr>
          <w:rFonts w:ascii="Times" w:hAnsi="Times"/>
          <w:sz w:val="32"/>
          <w:szCs w:val="32"/>
        </w:rPr>
        <w:t>Extracting variables</w:t>
      </w:r>
    </w:p>
    <w:p w14:paraId="79E84FEF" w14:textId="38FC4FB9" w:rsidR="008B778E" w:rsidRPr="006D417D" w:rsidRDefault="008B778E" w:rsidP="008B778E">
      <w:pPr>
        <w:rPr>
          <w:rFonts w:ascii="Times" w:hAnsi="Times"/>
        </w:rPr>
      </w:pPr>
      <w:r w:rsidRPr="006D417D">
        <w:rPr>
          <w:rFonts w:ascii="Times" w:hAnsi="Times"/>
          <w:b/>
        </w:rPr>
        <w:t>Effect size</w:t>
      </w:r>
      <w:r w:rsidRPr="006D417D">
        <w:rPr>
          <w:rFonts w:ascii="Times" w:hAnsi="Times"/>
        </w:rPr>
        <w:t>: We extracted values needed to calculate 1</w:t>
      </w:r>
      <w:r w:rsidR="00BA15FF">
        <w:rPr>
          <w:rFonts w:ascii="Times" w:hAnsi="Times"/>
        </w:rPr>
        <w:t>30</w:t>
      </w:r>
      <w:r w:rsidRPr="006D417D">
        <w:rPr>
          <w:rFonts w:ascii="Times" w:hAnsi="Times"/>
        </w:rPr>
        <w:t xml:space="preserve"> effect sizes from 5</w:t>
      </w:r>
      <w:r w:rsidR="00BA15FF">
        <w:rPr>
          <w:rFonts w:ascii="Times" w:hAnsi="Times"/>
        </w:rPr>
        <w:t>5</w:t>
      </w:r>
      <w:r w:rsidRPr="006D417D">
        <w:rPr>
          <w:rFonts w:ascii="Times" w:hAnsi="Times"/>
        </w:rPr>
        <w:t xml:space="preserve"> texts investigating the effect of the pandemic on academic research productivity between genders, before and during the pandemic</w:t>
      </w:r>
      <w:r w:rsidR="00F928A7">
        <w:rPr>
          <w:rFonts w:ascii="Times" w:hAnsi="Times"/>
        </w:rPr>
        <w:t>, using time periods chosen according to authors’ discretion</w:t>
      </w:r>
      <w:r w:rsidRPr="006D417D">
        <w:rPr>
          <w:rFonts w:ascii="Times" w:hAnsi="Times"/>
        </w:rPr>
        <w:t xml:space="preserve">. </w:t>
      </w:r>
      <w:r w:rsidR="009F0B05">
        <w:rPr>
          <w:rFonts w:ascii="Times" w:hAnsi="Times"/>
        </w:rPr>
        <w:t xml:space="preserve">We </w:t>
      </w:r>
      <w:r w:rsidR="0070381B">
        <w:rPr>
          <w:rFonts w:ascii="Times" w:hAnsi="Times"/>
        </w:rPr>
        <w:t xml:space="preserve">calculated our own effect sizes wherever possible using the available summary statistics and/or statistical inferences. </w:t>
      </w:r>
      <w:r w:rsidR="009F0B05">
        <w:rPr>
          <w:rFonts w:ascii="Times" w:hAnsi="Times"/>
        </w:rPr>
        <w:t>For</w:t>
      </w:r>
      <w:r w:rsidR="005D62C3" w:rsidRPr="005D62C3">
        <w:rPr>
          <w:rFonts w:ascii="Times" w:hAnsi="Times"/>
        </w:rPr>
        <w:t xml:space="preserve"> 10 effect sizes</w:t>
      </w:r>
      <w:r w:rsidR="0070381B">
        <w:rPr>
          <w:rFonts w:ascii="Times" w:hAnsi="Times"/>
        </w:rPr>
        <w:t xml:space="preserve"> </w:t>
      </w:r>
      <w:r w:rsidR="0070381B">
        <w:rPr>
          <w:rFonts w:ascii="Times" w:hAnsi="Times"/>
        </w:rPr>
        <w:t>which did not have data available to calculate our own effect sizes</w:t>
      </w:r>
      <w:r w:rsidR="005D62C3" w:rsidRPr="005D62C3">
        <w:rPr>
          <w:rFonts w:ascii="Times" w:hAnsi="Times"/>
        </w:rPr>
        <w:t xml:space="preserve">, we used already calculated percentage changes in the gender gap in academic productivity as predicted from lasso regression (N = 2), </w:t>
      </w:r>
      <w:proofErr w:type="spellStart"/>
      <w:r w:rsidR="005D62C3" w:rsidRPr="005D62C3">
        <w:rPr>
          <w:rFonts w:ascii="Times" w:hAnsi="Times"/>
        </w:rPr>
        <w:t>Somers’</w:t>
      </w:r>
      <w:proofErr w:type="spellEnd"/>
      <w:r w:rsidR="005D62C3" w:rsidRPr="005D62C3">
        <w:rPr>
          <w:rFonts w:ascii="Times" w:hAnsi="Times"/>
        </w:rPr>
        <w:t xml:space="preserve"> delta (N = 2), ordered logistic regression (N = 1) and mixed-effect models (N = 5)</w:t>
      </w:r>
      <w:r w:rsidR="0070381B">
        <w:rPr>
          <w:rFonts w:ascii="Times" w:hAnsi="Times"/>
        </w:rPr>
        <w:t xml:space="preserve">. </w:t>
      </w:r>
      <w:r w:rsidRPr="006D417D">
        <w:rPr>
          <w:rFonts w:ascii="Times" w:hAnsi="Times"/>
        </w:rPr>
        <w:t>For</w:t>
      </w:r>
      <w:r w:rsidR="0070381B">
        <w:rPr>
          <w:rFonts w:ascii="Times" w:hAnsi="Times"/>
        </w:rPr>
        <w:t xml:space="preserve"> </w:t>
      </w:r>
      <w:r w:rsidRPr="006D417D">
        <w:rPr>
          <w:rFonts w:ascii="Times" w:hAnsi="Times"/>
        </w:rPr>
        <w:t>1</w:t>
      </w:r>
      <w:r w:rsidR="005070B5">
        <w:rPr>
          <w:rFonts w:ascii="Times" w:hAnsi="Times"/>
        </w:rPr>
        <w:t>20</w:t>
      </w:r>
      <w:r w:rsidRPr="006D417D">
        <w:rPr>
          <w:rFonts w:ascii="Times" w:hAnsi="Times"/>
        </w:rPr>
        <w:t xml:space="preserve"> effect sizes, we entered summary data (N=1</w:t>
      </w:r>
      <w:r w:rsidR="00BA15FF">
        <w:rPr>
          <w:rFonts w:ascii="Times" w:hAnsi="Times"/>
        </w:rPr>
        <w:t>1</w:t>
      </w:r>
      <w:r w:rsidR="005070B5">
        <w:rPr>
          <w:rFonts w:ascii="Times" w:hAnsi="Times"/>
        </w:rPr>
        <w:t>7</w:t>
      </w:r>
      <w:r w:rsidRPr="006D417D">
        <w:rPr>
          <w:rFonts w:ascii="Times" w:hAnsi="Times"/>
        </w:rPr>
        <w:t xml:space="preserve">) or statistical inferences (N=3) into Campbell collaboration’s effect size calculator </w:t>
      </w:r>
      <w:r w:rsidRPr="006D417D">
        <w:rPr>
          <w:rFonts w:ascii="Times" w:hAnsi="Times"/>
        </w:rPr>
        <w:fldChar w:fldCharType="begin"/>
      </w:r>
      <w:r w:rsidR="00A70F4E">
        <w:rPr>
          <w:rFonts w:ascii="Times" w:hAnsi="Times"/>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to calculate a standardised mean difference (d) effect size. For effect sizes calculated using summary data, </w:t>
      </w:r>
      <w:r w:rsidR="00BA15FF">
        <w:rPr>
          <w:rFonts w:ascii="Times" w:hAnsi="Times"/>
        </w:rPr>
        <w:t>98</w:t>
      </w:r>
      <w:r w:rsidRPr="006D417D">
        <w:rPr>
          <w:rFonts w:ascii="Times" w:hAnsi="Times"/>
        </w:rPr>
        <w:t xml:space="preserve">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w:t>
      </w:r>
      <w:r w:rsidR="00034ACE">
        <w:rPr>
          <w:rFonts w:ascii="Times" w:hAnsi="Times"/>
        </w:rPr>
        <w:t xml:space="preserve">10 effect sizes were calculated by obtaining raw numbers from graphs, estimated using Adobe Acrobat’s measure tool (see </w:t>
      </w:r>
      <w:r w:rsidR="00F73FDE">
        <w:rPr>
          <w:rFonts w:ascii="Times" w:hAnsi="Times"/>
        </w:rPr>
        <w:t>Supplementary file 2</w:t>
      </w:r>
      <w:r w:rsidR="00034ACE">
        <w:rPr>
          <w:rFonts w:ascii="Times" w:hAnsi="Times"/>
        </w:rPr>
        <w:t>).</w:t>
      </w:r>
      <w:r w:rsidR="00034ACE" w:rsidRPr="006D417D">
        <w:rPr>
          <w:rFonts w:ascii="Times" w:hAnsi="Times"/>
        </w:rPr>
        <w:t xml:space="preserve"> </w:t>
      </w:r>
      <w:r w:rsidRPr="006D417D">
        <w:rPr>
          <w:rFonts w:ascii="Times" w:hAnsi="Times"/>
        </w:rPr>
        <w:t xml:space="preserve">Two effect sizes </w:t>
      </w:r>
      <w:r w:rsidRPr="006D417D">
        <w:rPr>
          <w:rFonts w:ascii="Times" w:hAnsi="Times"/>
        </w:rPr>
        <w:fldChar w:fldCharType="begin"/>
      </w:r>
      <w:r w:rsidR="00A70F4E">
        <w:rPr>
          <w:rFonts w:ascii="Times" w:hAnsi="Times"/>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rPr>
        <w:fldChar w:fldCharType="separate"/>
      </w:r>
      <w:r w:rsidR="00A70F4E" w:rsidRPr="00A70F4E">
        <w:rPr>
          <w:rFonts w:ascii="Times" w:hAnsi="Times"/>
        </w:rPr>
        <w:t xml:space="preserve">(Jemielniak, Sławska and Wilamowski, 2021; Stenson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ere calculated using sample sizes obtained by personal correspondence.</w:t>
      </w:r>
      <w:r w:rsidR="00034ACE">
        <w:rPr>
          <w:rFonts w:ascii="Times" w:hAnsi="Times"/>
        </w:rPr>
        <w:t xml:space="preserve"> </w:t>
      </w:r>
      <w:r w:rsidRPr="006D417D">
        <w:rPr>
          <w:rFonts w:ascii="Times" w:hAnsi="Times"/>
        </w:rPr>
        <w:t xml:space="preserve">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w:t>
      </w:r>
      <w:r w:rsidR="00ED74A6">
        <w:rPr>
          <w:rFonts w:ascii="Times" w:hAnsi="Times"/>
        </w:rPr>
        <w:t>71</w:t>
      </w:r>
      <w:r w:rsidRPr="006D417D">
        <w:rPr>
          <w:rFonts w:ascii="Times" w:hAnsi="Times"/>
        </w:rPr>
        <w:t xml:space="preserve"> effect sizes. </w:t>
      </w:r>
    </w:p>
    <w:p w14:paraId="604F878C" w14:textId="77777777" w:rsidR="008B778E" w:rsidRPr="006D417D" w:rsidRDefault="008B778E" w:rsidP="008B778E">
      <w:pPr>
        <w:rPr>
          <w:rFonts w:ascii="Times" w:hAnsi="Times"/>
        </w:rPr>
      </w:pPr>
    </w:p>
    <w:p w14:paraId="660FEC49" w14:textId="02265640" w:rsidR="008B778E" w:rsidRPr="006D417D" w:rsidRDefault="008B778E" w:rsidP="008B778E">
      <w:pPr>
        <w:rPr>
          <w:rFonts w:ascii="Times" w:hAnsi="Times"/>
        </w:rPr>
      </w:pPr>
      <w:r w:rsidRPr="006D417D">
        <w:rPr>
          <w:rFonts w:ascii="Times" w:hAnsi="Times"/>
          <w:b/>
        </w:rPr>
        <w:t>Variance</w:t>
      </w:r>
      <w:r w:rsidRPr="006D417D">
        <w:rPr>
          <w:rFonts w:ascii="Times" w:hAnsi="Times"/>
        </w:rPr>
        <w:t xml:space="preserve">: Of </w:t>
      </w:r>
      <w:r w:rsidR="002F6D61">
        <w:rPr>
          <w:rFonts w:ascii="Times" w:hAnsi="Times"/>
        </w:rPr>
        <w:t>10</w:t>
      </w:r>
      <w:r w:rsidRPr="006D417D">
        <w:rPr>
          <w:rFonts w:ascii="Times" w:hAnsi="Times"/>
        </w:rPr>
        <w:t xml:space="preserve"> effect sizes already calculated in the original studies, </w:t>
      </w:r>
      <w:r w:rsidR="002F6D61">
        <w:rPr>
          <w:rFonts w:ascii="Times" w:hAnsi="Times"/>
        </w:rPr>
        <w:t>7</w:t>
      </w:r>
      <w:r w:rsidRPr="006D417D">
        <w:rPr>
          <w:rFonts w:ascii="Times" w:hAnsi="Times"/>
        </w:rPr>
        <w:t xml:space="preserve"> provided variance as the standard error, which we squared to obtain the variance; and 3 provided the variance as 95% confidence intervals, which we divided by 1.96 and then squared </w:t>
      </w:r>
      <w:r w:rsidRPr="006D417D">
        <w:rPr>
          <w:rFonts w:ascii="Times" w:hAnsi="Times"/>
        </w:rPr>
        <w:fldChar w:fldCharType="begin"/>
      </w:r>
      <w:r w:rsidR="00A70F4E">
        <w:rPr>
          <w:rFonts w:ascii="Times" w:hAnsi="Times"/>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For </w:t>
      </w:r>
      <w:r w:rsidRPr="006D417D">
        <w:rPr>
          <w:rFonts w:ascii="Times" w:hAnsi="Times"/>
        </w:rPr>
        <w:lastRenderedPageBreak/>
        <w:t>the other 1</w:t>
      </w:r>
      <w:r w:rsidR="002F6D61">
        <w:rPr>
          <w:rFonts w:ascii="Times" w:hAnsi="Times"/>
        </w:rPr>
        <w:t>20</w:t>
      </w:r>
      <w:r w:rsidRPr="006D417D">
        <w:rPr>
          <w:rFonts w:ascii="Times" w:hAnsi="Times"/>
        </w:rPr>
        <w:t xml:space="preserve"> effect sizes, variance was estimated in the Campbell collaboration calculator </w:t>
      </w:r>
      <w:r w:rsidRPr="006D417D">
        <w:rPr>
          <w:rFonts w:ascii="Times" w:hAnsi="Times"/>
        </w:rPr>
        <w:fldChar w:fldCharType="begin"/>
      </w:r>
      <w:r w:rsidR="00A70F4E">
        <w:rPr>
          <w:rFonts w:ascii="Times" w:hAnsi="Times"/>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rPr>
        <w:fldChar w:fldCharType="separate"/>
      </w:r>
      <w:r w:rsidR="00A70F4E">
        <w:rPr>
          <w:rFonts w:ascii="Times" w:hAnsi="Times"/>
        </w:rPr>
        <w:t>(Wilson, 2019)</w:t>
      </w:r>
      <w:r w:rsidRPr="006D417D">
        <w:rPr>
          <w:rFonts w:ascii="Times" w:hAnsi="Times"/>
        </w:rPr>
        <w:fldChar w:fldCharType="end"/>
      </w:r>
      <w:r w:rsidRPr="006D417D">
        <w:rPr>
          <w:rFonts w:ascii="Times" w:hAnsi="Times"/>
        </w:rPr>
        <w:t xml:space="preserve"> when calculating effect sizes.  </w:t>
      </w:r>
    </w:p>
    <w:p w14:paraId="0BE891FA" w14:textId="77777777" w:rsidR="008B778E" w:rsidRPr="006D417D" w:rsidRDefault="008B778E" w:rsidP="008B778E">
      <w:pPr>
        <w:rPr>
          <w:rFonts w:ascii="Times" w:hAnsi="Times"/>
        </w:rPr>
      </w:pPr>
    </w:p>
    <w:p w14:paraId="7434D50C" w14:textId="4132E927" w:rsidR="008B778E" w:rsidRPr="006D417D" w:rsidRDefault="008B778E" w:rsidP="008B778E">
      <w:pPr>
        <w:rPr>
          <w:rFonts w:ascii="Times" w:hAnsi="Times"/>
        </w:rPr>
      </w:pPr>
      <w:r w:rsidRPr="006D417D">
        <w:rPr>
          <w:rFonts w:ascii="Times" w:hAnsi="Times"/>
          <w:b/>
        </w:rPr>
        <w:t>Research productivity measure</w:t>
      </w:r>
      <w:r w:rsidRPr="006D417D">
        <w:rPr>
          <w:rFonts w:ascii="Times" w:hAnsi="Times"/>
        </w:rPr>
        <w:t>: We first recorded whether the change in research productivity was measured from survey responses (survey response studies, N=23 effect sizes) or from the number of articles submitted or published (article</w:t>
      </w:r>
      <w:r w:rsidR="00003BF2">
        <w:rPr>
          <w:rFonts w:ascii="Times" w:hAnsi="Times"/>
        </w:rPr>
        <w:t>-</w:t>
      </w:r>
      <w:r w:rsidRPr="006D417D">
        <w:rPr>
          <w:rFonts w:ascii="Times" w:hAnsi="Times"/>
        </w:rPr>
        <w:t>output studies, N=</w:t>
      </w:r>
      <w:r w:rsidR="001A4DBE">
        <w:rPr>
          <w:rFonts w:ascii="Times" w:hAnsi="Times"/>
        </w:rPr>
        <w:t>107</w:t>
      </w:r>
      <w:r w:rsidRPr="006D417D">
        <w:rPr>
          <w:rFonts w:ascii="Times" w:hAnsi="Times"/>
        </w:rPr>
        <w:t xml:space="preserve">).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measuring some aspect of research productivity, </w:t>
      </w:r>
      <w:r w:rsidR="001A4DBE">
        <w:rPr>
          <w:rFonts w:ascii="Times" w:hAnsi="Times"/>
        </w:rPr>
        <w:t>64</w:t>
      </w:r>
      <w:r w:rsidRPr="006D417D">
        <w:rPr>
          <w:rFonts w:ascii="Times" w:hAnsi="Times"/>
        </w:rPr>
        <w:t xml:space="preserve"> effect sizes measuring numbers of article submissions, and 48 effect sizes measuring numbers of publications. </w:t>
      </w:r>
    </w:p>
    <w:p w14:paraId="29DE142A" w14:textId="77777777" w:rsidR="008B778E" w:rsidRPr="006D417D" w:rsidRDefault="008B778E" w:rsidP="008B778E">
      <w:pPr>
        <w:rPr>
          <w:rFonts w:ascii="Times" w:hAnsi="Times"/>
        </w:rPr>
      </w:pPr>
    </w:p>
    <w:p w14:paraId="47B84AD3" w14:textId="1908C805" w:rsidR="008B778E" w:rsidRPr="006D417D" w:rsidRDefault="008B778E" w:rsidP="008B778E">
      <w:pPr>
        <w:rPr>
          <w:rFonts w:ascii="Times" w:hAnsi="Times"/>
        </w:rPr>
      </w:pPr>
      <w:r w:rsidRPr="006D417D">
        <w:rPr>
          <w:rFonts w:ascii="Times" w:hAnsi="Times"/>
          <w:b/>
        </w:rPr>
        <w:t>Research field</w:t>
      </w:r>
      <w:r w:rsidRPr="006D417D">
        <w:rPr>
          <w:rFonts w:ascii="Times" w:hAnsi="Times"/>
        </w:rPr>
        <w:t>: For the article</w:t>
      </w:r>
      <w:r w:rsidR="00003BF2">
        <w:rPr>
          <w:rFonts w:ascii="Times" w:hAnsi="Times"/>
        </w:rPr>
        <w:t>-output</w:t>
      </w:r>
      <w:r w:rsidRPr="006D417D">
        <w:rPr>
          <w:rFonts w:ascii="Times" w:hAnsi="Times"/>
        </w:rPr>
        <w:t xml:space="preserve"> studies (N=</w:t>
      </w:r>
      <w:r w:rsidR="001A4DBE">
        <w:rPr>
          <w:rFonts w:ascii="Times" w:hAnsi="Times"/>
        </w:rPr>
        <w:t>107</w:t>
      </w:r>
      <w:r w:rsidRPr="006D417D">
        <w:rPr>
          <w:rFonts w:ascii="Times" w:hAnsi="Times"/>
        </w:rPr>
        <w:t xml:space="preserve">), we recorded the research field sampled based on the description in the original studies as either </w:t>
      </w:r>
      <w:r w:rsidR="00034ACE">
        <w:rPr>
          <w:rFonts w:ascii="Times" w:hAnsi="Times"/>
        </w:rPr>
        <w:t>M</w:t>
      </w:r>
      <w:r w:rsidRPr="006D417D">
        <w:rPr>
          <w:rFonts w:ascii="Times" w:hAnsi="Times"/>
        </w:rPr>
        <w:t>edicine (N=</w:t>
      </w:r>
      <w:r w:rsidR="001A4DBE">
        <w:rPr>
          <w:rFonts w:ascii="Times" w:hAnsi="Times"/>
        </w:rPr>
        <w:t>44</w:t>
      </w:r>
      <w:r w:rsidRPr="006D417D">
        <w:rPr>
          <w:rFonts w:ascii="Times" w:hAnsi="Times"/>
        </w:rPr>
        <w:t>), Technology, Engineering, Mathematics, Chemistry and Physics</w:t>
      </w:r>
      <w:r w:rsidR="00DE2BAC">
        <w:rPr>
          <w:rFonts w:ascii="Times" w:hAnsi="Times"/>
        </w:rPr>
        <w:t xml:space="preserve"> (</w:t>
      </w:r>
      <w:r w:rsidRPr="006D417D">
        <w:rPr>
          <w:rFonts w:ascii="Times" w:hAnsi="Times"/>
        </w:rPr>
        <w:t>N=</w:t>
      </w:r>
      <w:r w:rsidR="001A4DBE">
        <w:rPr>
          <w:rFonts w:ascii="Times" w:hAnsi="Times"/>
        </w:rPr>
        <w:t>20</w:t>
      </w:r>
      <w:r w:rsidRPr="006D417D">
        <w:rPr>
          <w:rFonts w:ascii="Times" w:hAnsi="Times"/>
        </w:rPr>
        <w:t xml:space="preserve">), </w:t>
      </w:r>
      <w:r w:rsidR="00034ACE">
        <w:rPr>
          <w:rFonts w:ascii="Times" w:hAnsi="Times"/>
        </w:rPr>
        <w:t>S</w:t>
      </w:r>
      <w:r w:rsidRPr="006D417D">
        <w:rPr>
          <w:rFonts w:ascii="Times" w:hAnsi="Times"/>
        </w:rPr>
        <w:t>ocial sciences (N=1</w:t>
      </w:r>
      <w:r w:rsidR="0048649A">
        <w:rPr>
          <w:rFonts w:ascii="Times" w:hAnsi="Times"/>
        </w:rPr>
        <w:t>6</w:t>
      </w:r>
      <w:r w:rsidRPr="006D417D">
        <w:rPr>
          <w:rFonts w:ascii="Times" w:hAnsi="Times"/>
        </w:rPr>
        <w:t xml:space="preserve">), </w:t>
      </w:r>
      <w:r w:rsidR="00034ACE">
        <w:rPr>
          <w:rFonts w:ascii="Times" w:hAnsi="Times"/>
        </w:rPr>
        <w:t>B</w:t>
      </w:r>
      <w:r w:rsidRPr="006D417D">
        <w:rPr>
          <w:rFonts w:ascii="Times" w:hAnsi="Times"/>
        </w:rPr>
        <w:t>iological sciences (N=1</w:t>
      </w:r>
      <w:r w:rsidR="0048649A">
        <w:rPr>
          <w:rFonts w:ascii="Times" w:hAnsi="Times"/>
        </w:rPr>
        <w:t>7</w:t>
      </w:r>
      <w:r w:rsidRPr="006D417D">
        <w:rPr>
          <w:rFonts w:ascii="Times" w:hAnsi="Times"/>
        </w:rPr>
        <w:t xml:space="preserve">), or </w:t>
      </w:r>
      <w:r w:rsidR="00034ACE">
        <w:rPr>
          <w:rFonts w:ascii="Times" w:hAnsi="Times"/>
        </w:rPr>
        <w:t>M</w:t>
      </w:r>
      <w:r w:rsidRPr="006D417D">
        <w:rPr>
          <w:rFonts w:ascii="Times" w:hAnsi="Times"/>
        </w:rPr>
        <w:t>ultidisciplinary (N=</w:t>
      </w:r>
      <w:r w:rsidR="0048649A">
        <w:rPr>
          <w:rFonts w:ascii="Times" w:hAnsi="Times"/>
        </w:rPr>
        <w:t>10</w:t>
      </w:r>
      <w:r w:rsidRPr="006D417D">
        <w:rPr>
          <w:rFonts w:ascii="Times" w:hAnsi="Times"/>
        </w:rPr>
        <w:t xml:space="preserve">), following the classification scheme of </w:t>
      </w:r>
      <w:r w:rsidRPr="006D417D">
        <w:rPr>
          <w:rFonts w:ascii="Times" w:hAnsi="Times"/>
        </w:rPr>
        <w:fldChar w:fldCharType="begin"/>
      </w:r>
      <w:r w:rsidR="00A70F4E">
        <w:rPr>
          <w:rFonts w:ascii="Times" w:hAnsi="Times"/>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rPr>
        <w:fldChar w:fldCharType="separate"/>
      </w:r>
      <w:r w:rsidR="00A70F4E" w:rsidRPr="00A70F4E">
        <w:rPr>
          <w:rFonts w:ascii="Times" w:hAnsi="Times"/>
        </w:rPr>
        <w:t>(Astegiano, Sebastián-González and Castanho, 2019)</w:t>
      </w:r>
      <w:r w:rsidRPr="006D417D">
        <w:rPr>
          <w:rFonts w:ascii="Times" w:hAnsi="Times"/>
        </w:rPr>
        <w:fldChar w:fldCharType="end"/>
      </w:r>
      <w:r w:rsidRPr="006D417D">
        <w:rPr>
          <w:rFonts w:ascii="Times" w:hAnsi="Times"/>
        </w:rPr>
        <w:t xml:space="preserve">. </w:t>
      </w:r>
    </w:p>
    <w:p w14:paraId="041B6A01" w14:textId="77777777" w:rsidR="008B778E" w:rsidRPr="006D417D" w:rsidRDefault="008B778E" w:rsidP="008B778E">
      <w:pPr>
        <w:rPr>
          <w:rFonts w:ascii="Times" w:hAnsi="Times"/>
        </w:rPr>
      </w:pPr>
    </w:p>
    <w:p w14:paraId="2ABE6AAD" w14:textId="42A1CC5A" w:rsidR="008B778E" w:rsidRPr="006D417D" w:rsidRDefault="008B778E" w:rsidP="008B778E">
      <w:pPr>
        <w:rPr>
          <w:rFonts w:ascii="Times" w:hAnsi="Times"/>
        </w:rPr>
      </w:pPr>
      <w:r w:rsidRPr="006D417D">
        <w:rPr>
          <w:rFonts w:ascii="Times" w:hAnsi="Times"/>
          <w:b/>
        </w:rPr>
        <w:t xml:space="preserve">Previous gender </w:t>
      </w:r>
      <w:r w:rsidR="001D560A">
        <w:rPr>
          <w:rFonts w:ascii="Times" w:hAnsi="Times"/>
          <w:b/>
        </w:rPr>
        <w:t>disparity</w:t>
      </w:r>
      <w:r w:rsidRPr="00C7300C">
        <w:rPr>
          <w:rFonts w:ascii="Times" w:hAnsi="Times"/>
          <w:bCs/>
        </w:rPr>
        <w:t>:</w:t>
      </w:r>
      <w:r w:rsidRPr="006D417D">
        <w:rPr>
          <w:rFonts w:ascii="Times" w:hAnsi="Times"/>
        </w:rPr>
        <w:t xml:space="preserve"> For the article</w:t>
      </w:r>
      <w:r w:rsidR="00003BF2">
        <w:rPr>
          <w:rFonts w:ascii="Times" w:hAnsi="Times"/>
        </w:rPr>
        <w:t>-</w:t>
      </w:r>
      <w:r w:rsidRPr="006D417D">
        <w:rPr>
          <w:rFonts w:ascii="Times" w:hAnsi="Times"/>
        </w:rPr>
        <w:t>output studies with available data (N=</w:t>
      </w:r>
      <w:r w:rsidR="0048649A">
        <w:rPr>
          <w:rFonts w:ascii="Times" w:hAnsi="Times"/>
        </w:rPr>
        <w:t>99</w:t>
      </w:r>
      <w:r w:rsidRPr="006D417D">
        <w:rPr>
          <w:rFonts w:ascii="Times" w:hAnsi="Times"/>
        </w:rPr>
        <w:t>), we recorded the number of female and male authors before the pandemic</w:t>
      </w:r>
      <w:r w:rsidR="001D560A">
        <w:rPr>
          <w:rFonts w:ascii="Times" w:hAnsi="Times"/>
        </w:rPr>
        <w:t>, as defined by the time-period sampled in the respective study and use this ratio as a proxy for size of the previous gender disparity in that population sampled.</w:t>
      </w:r>
    </w:p>
    <w:p w14:paraId="660F3F2B" w14:textId="77777777" w:rsidR="008B778E" w:rsidRPr="006D417D" w:rsidRDefault="008B778E" w:rsidP="008B778E">
      <w:pPr>
        <w:rPr>
          <w:rFonts w:ascii="Times" w:hAnsi="Times"/>
        </w:rPr>
      </w:pPr>
    </w:p>
    <w:p w14:paraId="71F74A08" w14:textId="3A349520" w:rsidR="008B778E" w:rsidRPr="006D417D" w:rsidRDefault="008B778E" w:rsidP="008B778E">
      <w:pPr>
        <w:rPr>
          <w:rFonts w:ascii="Times" w:hAnsi="Times"/>
        </w:rPr>
      </w:pPr>
      <w:r w:rsidRPr="006D417D">
        <w:rPr>
          <w:rFonts w:ascii="Times" w:hAnsi="Times"/>
          <w:b/>
        </w:rPr>
        <w:t>Authorship position</w:t>
      </w:r>
      <w:r w:rsidRPr="00C7300C">
        <w:rPr>
          <w:rFonts w:ascii="Times" w:hAnsi="Times"/>
        </w:rPr>
        <w:t>:</w:t>
      </w:r>
      <w:r w:rsidRPr="006D417D">
        <w:rPr>
          <w:rFonts w:ascii="Times" w:hAnsi="Times"/>
        </w:rPr>
        <w:t xml:space="preserve"> For the article</w:t>
      </w:r>
      <w:r w:rsidR="00003BF2">
        <w:rPr>
          <w:rFonts w:ascii="Times" w:hAnsi="Times"/>
        </w:rPr>
        <w:t>-</w:t>
      </w:r>
      <w:r w:rsidRPr="006D417D">
        <w:rPr>
          <w:rFonts w:ascii="Times" w:hAnsi="Times"/>
        </w:rPr>
        <w:t>output studies (N=</w:t>
      </w:r>
      <w:r w:rsidR="0048649A">
        <w:rPr>
          <w:rFonts w:ascii="Times" w:hAnsi="Times"/>
        </w:rPr>
        <w:t>107</w:t>
      </w:r>
      <w:r w:rsidRPr="006D417D">
        <w:rPr>
          <w:rFonts w:ascii="Times" w:hAnsi="Times"/>
        </w:rPr>
        <w:t>), we recorded whether first (N=</w:t>
      </w:r>
      <w:r w:rsidR="00761A96">
        <w:rPr>
          <w:rFonts w:ascii="Times" w:hAnsi="Times"/>
        </w:rPr>
        <w:t>5</w:t>
      </w:r>
      <w:r w:rsidRPr="006D417D">
        <w:rPr>
          <w:rFonts w:ascii="Times" w:hAnsi="Times"/>
        </w:rPr>
        <w:t>4), middle (N=3), last (N=2</w:t>
      </w:r>
      <w:r w:rsidR="00761A96">
        <w:rPr>
          <w:rFonts w:ascii="Times" w:hAnsi="Times"/>
        </w:rPr>
        <w:t>1</w:t>
      </w:r>
      <w:r w:rsidRPr="006D417D">
        <w:rPr>
          <w:rFonts w:ascii="Times" w:hAnsi="Times"/>
        </w:rPr>
        <w:t>), corresponding (N=1</w:t>
      </w:r>
      <w:r w:rsidR="00761A96">
        <w:rPr>
          <w:rFonts w:ascii="Times" w:hAnsi="Times"/>
        </w:rPr>
        <w:t>5</w:t>
      </w:r>
      <w:r w:rsidRPr="006D417D">
        <w:rPr>
          <w:rFonts w:ascii="Times" w:hAnsi="Times"/>
        </w:rPr>
        <w:t>), or the total number of (N=1</w:t>
      </w:r>
      <w:r w:rsidR="00761A96">
        <w:rPr>
          <w:rFonts w:ascii="Times" w:hAnsi="Times"/>
        </w:rPr>
        <w:t>4</w:t>
      </w:r>
      <w:r w:rsidRPr="006D417D">
        <w:rPr>
          <w:rFonts w:ascii="Times" w:hAnsi="Times"/>
        </w:rPr>
        <w:t xml:space="preserve">) authors were studied. We classified one effect size studying submitting authors, as studying corresponding authors </w:t>
      </w:r>
      <w:r w:rsidRPr="006D417D">
        <w:rPr>
          <w:rFonts w:ascii="Times" w:hAnsi="Times"/>
        </w:rPr>
        <w:fldChar w:fldCharType="begin"/>
      </w:r>
      <w:r w:rsidR="00A70F4E">
        <w:rPr>
          <w:rFonts w:ascii="Times" w:hAnsi="Times"/>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rPr>
        <w:fldChar w:fldCharType="separate"/>
      </w:r>
      <w:r w:rsidR="00A70F4E" w:rsidRPr="00A70F4E">
        <w:rPr>
          <w:rFonts w:ascii="Times" w:hAnsi="Times"/>
        </w:rPr>
        <w:t xml:space="preserve">(Fox </w:t>
      </w:r>
      <w:r w:rsidR="00A70F4E" w:rsidRPr="00A70F4E">
        <w:rPr>
          <w:rFonts w:ascii="Times" w:hAnsi="Times"/>
          <w:i/>
          <w:iCs/>
        </w:rPr>
        <w:t>et al.</w:t>
      </w:r>
      <w:r w:rsidR="00A70F4E" w:rsidRPr="00A70F4E">
        <w:rPr>
          <w:rFonts w:ascii="Times" w:hAnsi="Times"/>
        </w:rPr>
        <w:t>, 2016)</w:t>
      </w:r>
      <w:r w:rsidRPr="006D417D">
        <w:rPr>
          <w:rFonts w:ascii="Times" w:hAnsi="Times"/>
        </w:rPr>
        <w:fldChar w:fldCharType="end"/>
      </w:r>
      <w:r w:rsidRPr="006D417D">
        <w:rPr>
          <w:rFonts w:ascii="Times" w:hAnsi="Times"/>
        </w:rPr>
        <w:t xml:space="preserve"> and two effect sizes studying sole authors as studying last authors </w:t>
      </w:r>
      <w:r w:rsidRPr="006D417D">
        <w:rPr>
          <w:rFonts w:ascii="Times" w:hAnsi="Times"/>
        </w:rPr>
        <w:fldChar w:fldCharType="begin"/>
      </w:r>
      <w:r w:rsidR="00A70F4E">
        <w:rPr>
          <w:rFonts w:ascii="Times" w:hAnsi="Times"/>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rPr>
        <w:fldChar w:fldCharType="separate"/>
      </w:r>
      <w:r w:rsidR="00A70F4E">
        <w:rPr>
          <w:rFonts w:ascii="Times" w:hAnsi="Times"/>
        </w:rPr>
        <w:t>(Moore and Griffin, 2006)</w:t>
      </w:r>
      <w:r w:rsidRPr="006D417D">
        <w:rPr>
          <w:rFonts w:ascii="Times" w:hAnsi="Times"/>
        </w:rPr>
        <w:fldChar w:fldCharType="end"/>
      </w:r>
      <w:r w:rsidRPr="006D417D">
        <w:rPr>
          <w:rFonts w:ascii="Times" w:hAnsi="Times"/>
        </w:rPr>
        <w:t xml:space="preserve">. </w:t>
      </w:r>
    </w:p>
    <w:p w14:paraId="0AB2324B" w14:textId="7EC18AB2" w:rsidR="005D211B" w:rsidRDefault="005D211B" w:rsidP="008B778E">
      <w:pPr>
        <w:rPr>
          <w:rFonts w:ascii="Times" w:hAnsi="Times"/>
        </w:rPr>
      </w:pPr>
    </w:p>
    <w:p w14:paraId="61F2C8DF" w14:textId="6CD19124" w:rsidR="005D211B" w:rsidRPr="00C7300C" w:rsidRDefault="00020A74" w:rsidP="008B778E">
      <w:pPr>
        <w:rPr>
          <w:rFonts w:ascii="Times" w:hAnsi="Times"/>
        </w:rPr>
      </w:pPr>
      <w:r>
        <w:rPr>
          <w:rFonts w:ascii="Times" w:hAnsi="Times"/>
        </w:rPr>
        <w:t>We also</w:t>
      </w:r>
      <w:r w:rsidR="00734F6D">
        <w:rPr>
          <w:rFonts w:ascii="Times" w:hAnsi="Times"/>
        </w:rPr>
        <w:t xml:space="preserve"> extracted data for</w:t>
      </w:r>
      <w:r>
        <w:rPr>
          <w:rFonts w:ascii="Times" w:hAnsi="Times"/>
        </w:rPr>
        <w:t xml:space="preserve"> the following variables</w:t>
      </w:r>
      <w:r w:rsidR="00734F6D">
        <w:rPr>
          <w:rFonts w:ascii="Times" w:hAnsi="Times"/>
        </w:rPr>
        <w:t xml:space="preserve"> </w:t>
      </w:r>
      <w:r>
        <w:rPr>
          <w:rFonts w:ascii="Times" w:hAnsi="Times"/>
        </w:rPr>
        <w:t xml:space="preserve">but did not include them in our analysis: </w:t>
      </w:r>
      <w:r w:rsidR="00434245">
        <w:rPr>
          <w:rFonts w:ascii="Times" w:hAnsi="Times"/>
        </w:rPr>
        <w:t>timeframe</w:t>
      </w:r>
      <w:r>
        <w:rPr>
          <w:rFonts w:ascii="Times" w:hAnsi="Times"/>
        </w:rPr>
        <w:t xml:space="preserve"> before the pandemic; </w:t>
      </w:r>
      <w:r w:rsidR="00434245">
        <w:rPr>
          <w:rFonts w:ascii="Times" w:hAnsi="Times"/>
        </w:rPr>
        <w:t>timeframe</w:t>
      </w:r>
      <w:r>
        <w:rPr>
          <w:rFonts w:ascii="Times" w:hAnsi="Times"/>
        </w:rPr>
        <w:t xml:space="preserve"> during the pandemic; geographic region; data availability for gender and geographic region interaction effect; </w:t>
      </w:r>
      <w:r>
        <w:rPr>
          <w:rFonts w:ascii="Times" w:hAnsi="Times"/>
        </w:rPr>
        <w:t>data availability for</w:t>
      </w:r>
      <w:r>
        <w:rPr>
          <w:rFonts w:ascii="Times" w:hAnsi="Times"/>
        </w:rPr>
        <w:t xml:space="preserve"> gender and career stage/age interaction effect; </w:t>
      </w:r>
      <w:r>
        <w:rPr>
          <w:rFonts w:ascii="Times" w:hAnsi="Times"/>
        </w:rPr>
        <w:t>data availability for</w:t>
      </w:r>
      <w:r>
        <w:rPr>
          <w:rFonts w:ascii="Times" w:hAnsi="Times"/>
        </w:rPr>
        <w:t xml:space="preserve"> gender and parent status interaction effect; gender assignment accuracy threshold for article-output studies and gender inference method used (</w:t>
      </w:r>
      <w:r w:rsidR="00F73FDE">
        <w:rPr>
          <w:rFonts w:ascii="Times" w:hAnsi="Times"/>
        </w:rPr>
        <w:t>Supplementary file 2</w:t>
      </w:r>
      <w:r>
        <w:rPr>
          <w:rFonts w:ascii="Times" w:hAnsi="Times"/>
        </w:rPr>
        <w:t xml:space="preserve">, see </w:t>
      </w:r>
      <w:r w:rsidR="003C0BBF">
        <w:rPr>
          <w:rFonts w:ascii="Times" w:hAnsi="Times"/>
        </w:rPr>
        <w:t xml:space="preserve">also </w:t>
      </w:r>
      <w:r>
        <w:rPr>
          <w:rFonts w:ascii="Times" w:hAnsi="Times"/>
        </w:rPr>
        <w:t xml:space="preserve">Limitations). </w:t>
      </w:r>
      <w:r w:rsidR="00CB3E57">
        <w:rPr>
          <w:color w:val="000000"/>
        </w:rPr>
        <w:t>We extracted these data, to offer scope for future potential analyses, but did not compare these moderators because we either had no a priori hypotheses to investigate these or were limited by sample sizes.</w:t>
      </w:r>
    </w:p>
    <w:p w14:paraId="4B775D70" w14:textId="391F706A" w:rsidR="008B778E" w:rsidRPr="006D417D" w:rsidRDefault="008B778E" w:rsidP="008B778E">
      <w:pPr>
        <w:pStyle w:val="Heading3"/>
        <w:rPr>
          <w:rFonts w:ascii="Times" w:hAnsi="Times"/>
          <w:sz w:val="32"/>
          <w:szCs w:val="32"/>
        </w:rPr>
      </w:pPr>
      <w:bookmarkStart w:id="16" w:name="_fes1m4wtyv60" w:colFirst="0" w:colLast="0"/>
      <w:bookmarkEnd w:id="16"/>
      <w:r w:rsidRPr="006D417D">
        <w:rPr>
          <w:rFonts w:ascii="Times" w:hAnsi="Times"/>
          <w:sz w:val="32"/>
          <w:szCs w:val="32"/>
        </w:rPr>
        <w:t>Analyses</w:t>
      </w:r>
    </w:p>
    <w:p w14:paraId="3D485E44" w14:textId="520DFF18" w:rsidR="008B778E" w:rsidRPr="006D417D" w:rsidRDefault="008B778E" w:rsidP="008B778E">
      <w:pPr>
        <w:rPr>
          <w:rFonts w:ascii="Times" w:hAnsi="Times"/>
        </w:rPr>
      </w:pPr>
      <w:r w:rsidRPr="006D417D">
        <w:rPr>
          <w:rFonts w:ascii="Times" w:hAnsi="Times"/>
        </w:rPr>
        <w:t xml:space="preserve">We conducted all analyses in R 3.6.2 </w:t>
      </w:r>
      <w:r w:rsidRPr="006D417D">
        <w:rPr>
          <w:rFonts w:ascii="Times" w:hAnsi="Times"/>
        </w:rPr>
        <w:fldChar w:fldCharType="begin"/>
      </w:r>
      <w:r w:rsidR="00A70F4E">
        <w:rPr>
          <w:rFonts w:ascii="Times" w:hAnsi="Times"/>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rPr>
        <w:fldChar w:fldCharType="separate"/>
      </w:r>
      <w:r w:rsidR="00A70F4E">
        <w:rPr>
          <w:rFonts w:ascii="Times" w:hAnsi="Times"/>
        </w:rPr>
        <w:t>(R Core Team, 2022)</w:t>
      </w:r>
      <w:r w:rsidRPr="006D417D">
        <w:rPr>
          <w:rFonts w:ascii="Times" w:hAnsi="Times"/>
        </w:rPr>
        <w:fldChar w:fldCharType="end"/>
      </w:r>
      <w:r w:rsidRPr="006D417D">
        <w:rPr>
          <w:rFonts w:ascii="Times" w:hAnsi="Times"/>
        </w:rPr>
        <w:t>. We used the ‘</w:t>
      </w:r>
      <w:proofErr w:type="spellStart"/>
      <w:r w:rsidRPr="006D417D">
        <w:rPr>
          <w:rFonts w:ascii="Times" w:hAnsi="Times"/>
        </w:rPr>
        <w:t>metafor</w:t>
      </w:r>
      <w:proofErr w:type="spellEnd"/>
      <w:r w:rsidRPr="006D417D">
        <w:rPr>
          <w:rFonts w:ascii="Times" w:hAnsi="Times"/>
        </w:rPr>
        <w:t xml:space="preserve">’ package 3.0.2 to fit models, and build funnel plots </w:t>
      </w:r>
      <w:r w:rsidRPr="006D417D">
        <w:rPr>
          <w:rFonts w:ascii="Times" w:hAnsi="Times"/>
        </w:rPr>
        <w:fldChar w:fldCharType="begin"/>
      </w:r>
      <w:r w:rsidR="00A70F4E">
        <w:rPr>
          <w:rFonts w:ascii="Times" w:hAnsi="Times"/>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rPr>
        <w:fldChar w:fldCharType="separate"/>
      </w:r>
      <w:r w:rsidR="00A70F4E">
        <w:rPr>
          <w:rFonts w:ascii="Times" w:hAnsi="Times"/>
        </w:rPr>
        <w:t>(Viechtbauer, 2010)</w:t>
      </w:r>
      <w:r w:rsidRPr="006D417D">
        <w:rPr>
          <w:rFonts w:ascii="Times" w:hAnsi="Times"/>
        </w:rPr>
        <w:fldChar w:fldCharType="end"/>
      </w:r>
      <w:r w:rsidRPr="006D417D">
        <w:rPr>
          <w:rFonts w:ascii="Times" w:hAnsi="Times"/>
        </w:rPr>
        <w:t>. We used ‘</w:t>
      </w:r>
      <w:proofErr w:type="spellStart"/>
      <w:r w:rsidRPr="006D417D">
        <w:rPr>
          <w:rFonts w:ascii="Times" w:hAnsi="Times"/>
        </w:rPr>
        <w:t>orchaRd</w:t>
      </w:r>
      <w:proofErr w:type="spellEnd"/>
      <w:r w:rsidRPr="006D417D">
        <w:rPr>
          <w:rFonts w:ascii="Times" w:hAnsi="Times"/>
        </w:rPr>
        <w:t xml:space="preserve">’ 0.0.0.9000 to build orchard plots to visualise distribution of effect sizes (points) and their precision (point size), calculated as a function of standard error </w:t>
      </w:r>
      <w:r w:rsidRPr="006D417D">
        <w:rPr>
          <w:rFonts w:ascii="Times" w:hAnsi="Times"/>
        </w:rPr>
        <w:fldChar w:fldCharType="begin"/>
      </w:r>
      <w:r w:rsidR="00A70F4E">
        <w:rPr>
          <w:rFonts w:ascii="Times" w:hAnsi="Times"/>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1)</w:t>
      </w:r>
      <w:r w:rsidRPr="006D417D">
        <w:rPr>
          <w:rFonts w:ascii="Times" w:hAnsi="Times"/>
        </w:rPr>
        <w:fldChar w:fldCharType="end"/>
      </w:r>
      <w:r w:rsidRPr="006D417D">
        <w:rPr>
          <w:rFonts w:ascii="Times" w:hAnsi="Times"/>
        </w:rPr>
        <w:t>.</w:t>
      </w:r>
    </w:p>
    <w:p w14:paraId="1C55229C" w14:textId="7A2CC5E3" w:rsidR="008B778E" w:rsidRPr="006D417D" w:rsidRDefault="008B778E" w:rsidP="008B778E">
      <w:pPr>
        <w:rPr>
          <w:rFonts w:ascii="Times" w:hAnsi="Times"/>
        </w:rPr>
      </w:pPr>
      <w:r w:rsidRPr="006D417D">
        <w:rPr>
          <w:rFonts w:ascii="Times" w:hAnsi="Times"/>
        </w:rPr>
        <w:lastRenderedPageBreak/>
        <w:t xml:space="preserve">We fitted separate models for each prediction. All models included the identity of the article the effect size was extracted from as a random effect to control for dependency in effect sizes obtained from the same study. </w:t>
      </w:r>
      <w:r w:rsidR="00524936">
        <w:rPr>
          <w:rFonts w:ascii="Times" w:hAnsi="Times"/>
        </w:rPr>
        <w:t>Models that include moderators use an omnibus test of parameters reported as a QM metric</w:t>
      </w:r>
      <w:r w:rsidR="005A24E8">
        <w:rPr>
          <w:rFonts w:ascii="Times" w:hAnsi="Times"/>
        </w:rPr>
        <w:t xml:space="preserve">, which </w:t>
      </w:r>
      <w:r w:rsidR="00524936">
        <w:rPr>
          <w:rFonts w:ascii="Times" w:hAnsi="Times"/>
        </w:rPr>
        <w:t xml:space="preserve">tests the null hypothesis that all moderator effect sizes are equal and is significant when at least two moderators are different. </w:t>
      </w:r>
      <w:proofErr w:type="spellStart"/>
      <w:r w:rsidRPr="006D417D">
        <w:rPr>
          <w:rFonts w:ascii="Times" w:hAnsi="Times"/>
        </w:rPr>
        <w:t xml:space="preserve">We </w:t>
      </w:r>
      <w:proofErr w:type="spellEnd"/>
      <w:r w:rsidRPr="006D417D">
        <w:rPr>
          <w:rFonts w:ascii="Times" w:hAnsi="Times"/>
        </w:rPr>
        <w:t xml:space="preserve">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rPr>
        <w:fldChar w:fldCharType="begin"/>
      </w:r>
      <w:r w:rsidR="00A70F4E">
        <w:rPr>
          <w:rFonts w:ascii="Times" w:hAnsi="Times"/>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rPr>
        <w:fldChar w:fldCharType="separate"/>
      </w:r>
      <w:r w:rsidR="00A70F4E" w:rsidRPr="00A70F4E">
        <w:rPr>
          <w:rFonts w:ascii="Times" w:hAnsi="Times"/>
        </w:rPr>
        <w:t>(Jemielniak, Sławska and Wilamowski, 2021)</w:t>
      </w:r>
      <w:r w:rsidRPr="006D417D">
        <w:rPr>
          <w:rFonts w:ascii="Times" w:hAnsi="Times"/>
        </w:rPr>
        <w:fldChar w:fldCharType="end"/>
      </w:r>
      <w:r w:rsidRPr="006D417D">
        <w:rPr>
          <w:rFonts w:ascii="Times" w:hAnsi="Times"/>
        </w:rPr>
        <w:t xml:space="preserve"> in the funnel plot of article</w:t>
      </w:r>
      <w:r w:rsidR="00003BF2">
        <w:rPr>
          <w:rFonts w:ascii="Times" w:hAnsi="Times"/>
        </w:rPr>
        <w:t>-</w:t>
      </w:r>
      <w:r w:rsidRPr="006D417D">
        <w:rPr>
          <w:rFonts w:ascii="Times" w:hAnsi="Times"/>
        </w:rPr>
        <w:t>output studies because this effect size was obtained by personal correspondence clarifying the sample sizes used in the study, which we assume was verified. We tested prediction 2a in a model investigating research field as a moderator of effect size for article</w:t>
      </w:r>
      <w:r w:rsidR="00003BF2">
        <w:rPr>
          <w:rFonts w:ascii="Times" w:hAnsi="Times"/>
        </w:rPr>
        <w:t xml:space="preserve">-output </w:t>
      </w:r>
      <w:r w:rsidRPr="006D417D">
        <w:rPr>
          <w:rFonts w:ascii="Times" w:hAnsi="Times"/>
        </w:rPr>
        <w:t xml:space="preserve">studies in a model and displayed this as an orchard plot. We tested </w:t>
      </w:r>
      <w:r w:rsidR="000C1994">
        <w:rPr>
          <w:rFonts w:ascii="Times" w:hAnsi="Times"/>
        </w:rPr>
        <w:t xml:space="preserve">prediction 2b </w:t>
      </w:r>
      <w:r w:rsidRPr="006D417D">
        <w:rPr>
          <w:rFonts w:ascii="Times" w:hAnsi="Times"/>
        </w:rPr>
        <w:t xml:space="preserve">in a model </w:t>
      </w:r>
      <w:r w:rsidR="000C1994">
        <w:rPr>
          <w:rFonts w:ascii="Times" w:hAnsi="Times"/>
        </w:rPr>
        <w:t xml:space="preserve">investigating </w:t>
      </w:r>
      <w:r w:rsidRPr="006D417D">
        <w:rPr>
          <w:rFonts w:ascii="Times" w:hAnsi="Times"/>
        </w:rPr>
        <w:t xml:space="preserve">how previous gender </w:t>
      </w:r>
      <w:r w:rsidR="000C1994">
        <w:rPr>
          <w:rFonts w:ascii="Times" w:hAnsi="Times"/>
        </w:rPr>
        <w:t xml:space="preserve">disparity </w:t>
      </w:r>
      <w:r w:rsidRPr="006D417D">
        <w:rPr>
          <w:rFonts w:ascii="Times" w:hAnsi="Times"/>
        </w:rPr>
        <w:t xml:space="preserve">in research productivity before the pandemic, as measured by the proportion of female authors, influenced effect </w:t>
      </w:r>
      <w:proofErr w:type="gramStart"/>
      <w:r w:rsidRPr="006D417D">
        <w:rPr>
          <w:rFonts w:ascii="Times" w:hAnsi="Times"/>
        </w:rPr>
        <w:t>size</w:t>
      </w:r>
      <w:proofErr w:type="gramEnd"/>
      <w:r w:rsidRPr="006D417D">
        <w:rPr>
          <w:rFonts w:ascii="Times" w:hAnsi="Times"/>
        </w:rPr>
        <w:t xml:space="preserve"> and displayed this as a line graph, grouped by research field. To test prediction </w:t>
      </w:r>
      <w:r w:rsidR="000C1994">
        <w:rPr>
          <w:rFonts w:ascii="Times" w:hAnsi="Times"/>
        </w:rPr>
        <w:t>3a</w:t>
      </w:r>
      <w:r w:rsidRPr="006D417D">
        <w:rPr>
          <w:rFonts w:ascii="Times" w:hAnsi="Times"/>
        </w:rPr>
        <w:t xml:space="preserve">, we tested in a model authorship position as a moderator on effect size for publication studies. We tested for publication bias by performing a multilevel regression model </w:t>
      </w:r>
      <w:r w:rsidRPr="006D417D">
        <w:rPr>
          <w:rFonts w:ascii="Times" w:hAnsi="Times"/>
        </w:rPr>
        <w:fldChar w:fldCharType="begin"/>
      </w:r>
      <w:r w:rsidR="00A70F4E">
        <w:rPr>
          <w:rFonts w:ascii="Times" w:hAnsi="Times"/>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rPr>
        <w:fldChar w:fldCharType="separate"/>
      </w:r>
      <w:r w:rsidR="00A70F4E" w:rsidRPr="00A70F4E">
        <w:rPr>
          <w:rFonts w:ascii="Times" w:hAnsi="Times"/>
        </w:rPr>
        <w:t xml:space="preserve">(Nakagawa </w:t>
      </w:r>
      <w:r w:rsidR="00A70F4E" w:rsidRPr="00A70F4E">
        <w:rPr>
          <w:rFonts w:ascii="Times" w:hAnsi="Times"/>
          <w:i/>
          <w:iCs/>
        </w:rPr>
        <w:t>et al.</w:t>
      </w:r>
      <w:r w:rsidR="00A70F4E" w:rsidRPr="00A70F4E">
        <w:rPr>
          <w:rFonts w:ascii="Times" w:hAnsi="Times"/>
        </w:rPr>
        <w:t>, 2022)</w:t>
      </w:r>
      <w:r w:rsidRPr="006D417D">
        <w:rPr>
          <w:rFonts w:ascii="Times" w:hAnsi="Times"/>
        </w:rPr>
        <w:fldChar w:fldCharType="end"/>
      </w:r>
      <w:r w:rsidRPr="006D417D">
        <w:rPr>
          <w:rFonts w:ascii="Times" w:hAnsi="Times"/>
        </w:rPr>
        <w:t xml:space="preserve"> which</w:t>
      </w:r>
      <w:r w:rsidR="00793C83">
        <w:rPr>
          <w:rFonts w:ascii="Times" w:hAnsi="Times"/>
        </w:rPr>
        <w:t xml:space="preserve"> </w:t>
      </w:r>
      <w:r w:rsidR="00793C83" w:rsidRPr="00793C83">
        <w:rPr>
          <w:rFonts w:ascii="Times" w:hAnsi="Times"/>
        </w:rPr>
        <w:t>correlat</w:t>
      </w:r>
      <w:r w:rsidR="00793C83">
        <w:rPr>
          <w:rFonts w:ascii="Times" w:hAnsi="Times"/>
        </w:rPr>
        <w:t>es</w:t>
      </w:r>
      <w:r w:rsidR="00793C83" w:rsidRPr="00793C83">
        <w:rPr>
          <w:rFonts w:ascii="Times" w:hAnsi="Times"/>
        </w:rPr>
        <w:t xml:space="preserve"> standard error with effect size</w:t>
      </w:r>
      <w:r w:rsidR="00793C83">
        <w:rPr>
          <w:rFonts w:ascii="Times" w:hAnsi="Times"/>
        </w:rPr>
        <w:t xml:space="preserve">, </w:t>
      </w:r>
      <w:r w:rsidRPr="006D417D">
        <w:rPr>
          <w:rFonts w:ascii="Times" w:hAnsi="Times"/>
        </w:rPr>
        <w:t>including research productivity measure as a moderator and display this relationship in funnel plots. We tested for total heterogeneity (</w:t>
      </w:r>
      <w:r w:rsidRPr="006D417D">
        <w:rPr>
          <w:rFonts w:ascii="Times" w:hAnsi="Times"/>
          <w:i/>
        </w:rPr>
        <w:t>I</w:t>
      </w:r>
      <w:r w:rsidRPr="006D417D">
        <w:rPr>
          <w:rFonts w:ascii="Times" w:hAnsi="Times"/>
          <w:i/>
          <w:vertAlign w:val="superscript"/>
        </w:rPr>
        <w:t>2</w:t>
      </w:r>
      <w:r w:rsidRPr="006D417D">
        <w:rPr>
          <w:rFonts w:ascii="Times" w:hAnsi="Times"/>
        </w:rPr>
        <w:t xml:space="preserve">) using the ‘i2_ml’ </w:t>
      </w:r>
      <w:r w:rsidR="005D62C3" w:rsidRPr="006D417D">
        <w:rPr>
          <w:rFonts w:ascii="Times" w:hAnsi="Times"/>
        </w:rPr>
        <w:t xml:space="preserve">function </w:t>
      </w:r>
      <w:r w:rsidRPr="006D417D">
        <w:rPr>
          <w:rFonts w:ascii="Times" w:hAnsi="Times"/>
        </w:rPr>
        <w:t>in ‘</w:t>
      </w:r>
      <w:proofErr w:type="spellStart"/>
      <w:r w:rsidRPr="006D417D">
        <w:rPr>
          <w:rFonts w:ascii="Times" w:hAnsi="Times"/>
        </w:rPr>
        <w:t>orchaRd</w:t>
      </w:r>
      <w:proofErr w:type="spellEnd"/>
      <w:r w:rsidRPr="006D417D">
        <w:rPr>
          <w:rFonts w:ascii="Times" w:hAnsi="Times"/>
        </w:rPr>
        <w:t>’.</w:t>
      </w:r>
      <w:r w:rsidR="005D62C3">
        <w:rPr>
          <w:rFonts w:ascii="Times" w:hAnsi="Times"/>
        </w:rPr>
        <w:t xml:space="preserve"> We applied a sensitivity analysis testing prediction 1a (overall pandemic effect on gender gap) and prediction 1b (method of research productivity effect on pandemic gender gap) excluding </w:t>
      </w:r>
      <w:r w:rsidR="005D62C3" w:rsidRPr="005D62C3">
        <w:rPr>
          <w:rFonts w:ascii="Times" w:hAnsi="Times"/>
        </w:rPr>
        <w:t>seven effect sizes using four measures of productivity from survey-based studies that are less directly comparable: research time (N = 4), job-loss (N = 1), burnout (N = 1) and the number of projects (N = 1)</w:t>
      </w:r>
      <w:r w:rsidR="005D62C3">
        <w:rPr>
          <w:rFonts w:ascii="Times" w:hAnsi="Times"/>
        </w:rPr>
        <w:t xml:space="preserve">. We also </w:t>
      </w:r>
      <w:r w:rsidR="001B6DE8">
        <w:rPr>
          <w:rFonts w:ascii="Times" w:hAnsi="Times"/>
        </w:rPr>
        <w:t>performed</w:t>
      </w:r>
      <w:r w:rsidR="005D62C3">
        <w:rPr>
          <w:rFonts w:ascii="Times" w:hAnsi="Times"/>
        </w:rPr>
        <w:t xml:space="preserve"> a leave-one-out </w:t>
      </w:r>
      <w:r w:rsidR="001B6DE8">
        <w:rPr>
          <w:rFonts w:ascii="Times" w:hAnsi="Times"/>
        </w:rPr>
        <w:t>analysis</w:t>
      </w:r>
      <w:r w:rsidR="005D62C3">
        <w:rPr>
          <w:rFonts w:ascii="Times" w:hAnsi="Times"/>
        </w:rPr>
        <w:t xml:space="preserve"> using the ‘leave1out’ function in ‘</w:t>
      </w:r>
      <w:proofErr w:type="spellStart"/>
      <w:r w:rsidR="005D62C3">
        <w:rPr>
          <w:rFonts w:ascii="Times" w:hAnsi="Times"/>
        </w:rPr>
        <w:t>metafor</w:t>
      </w:r>
      <w:proofErr w:type="spellEnd"/>
      <w:r w:rsidR="005D62C3">
        <w:rPr>
          <w:rFonts w:ascii="Times" w:hAnsi="Times"/>
        </w:rPr>
        <w:t xml:space="preserve">’, which </w:t>
      </w:r>
      <w:r w:rsidR="005D62C3" w:rsidRPr="005D62C3">
        <w:rPr>
          <w:rFonts w:ascii="Times" w:hAnsi="Times"/>
        </w:rPr>
        <w:t>repeatedly fit</w:t>
      </w:r>
      <w:r w:rsidR="001B6DE8">
        <w:rPr>
          <w:rFonts w:ascii="Times" w:hAnsi="Times"/>
        </w:rPr>
        <w:t>ted</w:t>
      </w:r>
      <w:r w:rsidR="005D62C3">
        <w:rPr>
          <w:rFonts w:ascii="Times" w:hAnsi="Times"/>
        </w:rPr>
        <w:t xml:space="preserve"> </w:t>
      </w:r>
      <w:r w:rsidR="001B6DE8">
        <w:rPr>
          <w:rFonts w:ascii="Times" w:hAnsi="Times"/>
        </w:rPr>
        <w:t>the model in prediction 1a</w:t>
      </w:r>
      <w:r w:rsidR="005D62C3" w:rsidRPr="005D62C3">
        <w:rPr>
          <w:rFonts w:ascii="Times" w:hAnsi="Times"/>
        </w:rPr>
        <w:t xml:space="preserve">, leaving out one </w:t>
      </w:r>
      <w:r w:rsidR="005D62C3">
        <w:rPr>
          <w:rFonts w:ascii="Times" w:hAnsi="Times"/>
        </w:rPr>
        <w:t>effect size</w:t>
      </w:r>
      <w:r w:rsidR="005D62C3" w:rsidRPr="005D62C3">
        <w:rPr>
          <w:rFonts w:ascii="Times" w:hAnsi="Times"/>
        </w:rPr>
        <w:t xml:space="preserve"> at a time</w:t>
      </w:r>
      <w:r w:rsidR="005D62C3">
        <w:rPr>
          <w:rFonts w:ascii="Times" w:hAnsi="Times"/>
        </w:rPr>
        <w:t>.</w:t>
      </w:r>
    </w:p>
    <w:p w14:paraId="705D5EB6" w14:textId="77777777" w:rsidR="001B47E9" w:rsidRDefault="001B47E9" w:rsidP="001B47E9">
      <w:pPr>
        <w:rPr>
          <w:rFonts w:ascii="Times" w:hAnsi="Times"/>
        </w:rPr>
      </w:pP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46F90A01" w14:textId="4F65EFE5" w:rsidR="001B47E9" w:rsidRPr="006D417D" w:rsidRDefault="001B47E9" w:rsidP="001B47E9">
      <w:pPr>
        <w:rPr>
          <w:rFonts w:ascii="Times" w:hAnsi="Times"/>
        </w:rPr>
      </w:pPr>
      <w:r w:rsidRPr="006D417D">
        <w:rPr>
          <w:rFonts w:ascii="Times" w:hAnsi="Times"/>
        </w:rPr>
        <w:t>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w:t>
      </w:r>
      <w:r w:rsidR="00B93B44">
        <w:rPr>
          <w:rFonts w:ascii="Times" w:hAnsi="Times"/>
        </w:rPr>
        <w:t>8</w:t>
      </w:r>
      <w:r w:rsidRPr="006D417D">
        <w:rPr>
          <w:rFonts w:ascii="Times" w:hAnsi="Times"/>
        </w:rPr>
        <w:t xml:space="preserve"> out of 5</w:t>
      </w:r>
      <w:r w:rsidR="00B93B44">
        <w:rPr>
          <w:rFonts w:ascii="Times" w:hAnsi="Times"/>
        </w:rPr>
        <w:t>5</w:t>
      </w:r>
      <w:r w:rsidRPr="006D417D">
        <w:rPr>
          <w:rFonts w:ascii="Times" w:hAnsi="Times"/>
        </w:rPr>
        <w:t xml:space="preserve">)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rPr>
        <w:fldChar w:fldCharType="begin"/>
      </w:r>
      <w:r w:rsidR="00A70F4E">
        <w:rPr>
          <w:rFonts w:ascii="Times" w:hAnsi="Times"/>
        </w:rPr>
        <w:instrText xml:space="preserve"> ADDIN ZOTERO_ITEM CSL_CITATION {"citationID":"a4d89o0uep","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rPr>
        <w:fldChar w:fldCharType="separate"/>
      </w:r>
      <w:r w:rsidR="00A70F4E" w:rsidRPr="00A70F4E">
        <w:rPr>
          <w:rFonts w:ascii="Times" w:hAnsi="Times"/>
        </w:rPr>
        <w:t xml:space="preserve">(Mihaljević </w:t>
      </w:r>
      <w:r w:rsidR="00A70F4E" w:rsidRPr="00A70F4E">
        <w:rPr>
          <w:rFonts w:ascii="Times" w:hAnsi="Times"/>
          <w:i/>
          <w:iCs/>
        </w:rPr>
        <w:t>et al.</w:t>
      </w:r>
      <w:r w:rsidR="00A70F4E" w:rsidRPr="00A70F4E">
        <w:rPr>
          <w:rFonts w:ascii="Times" w:hAnsi="Times"/>
        </w:rPr>
        <w:t>, 2019)</w:t>
      </w:r>
      <w:r w:rsidRPr="006D417D">
        <w:rPr>
          <w:rFonts w:ascii="Times" w:hAnsi="Times"/>
        </w:rPr>
        <w:fldChar w:fldCharType="end"/>
      </w:r>
      <w:r w:rsidRPr="006D417D">
        <w:rPr>
          <w:rFonts w:ascii="Times" w:hAnsi="Times"/>
        </w:rPr>
        <w:t>.</w:t>
      </w:r>
      <w:r w:rsidR="00695378">
        <w:rPr>
          <w:rFonts w:ascii="Times" w:hAnsi="Times"/>
        </w:rPr>
        <w:t xml:space="preserve"> </w:t>
      </w:r>
      <w:r w:rsidR="000C5357">
        <w:rPr>
          <w:rFonts w:ascii="Times" w:hAnsi="Times"/>
        </w:rPr>
        <w:t xml:space="preserve">We do not include grey literature databases in our searches, which may bias our samples to those with positive effects. </w:t>
      </w:r>
      <w:r w:rsidR="003C0BBF">
        <w:rPr>
          <w:rFonts w:ascii="Times" w:hAnsi="Times"/>
        </w:rPr>
        <w:t xml:space="preserve">Most studies explored academic populations </w:t>
      </w:r>
      <w:r w:rsidR="003C0BBF" w:rsidRPr="003C0BBF">
        <w:rPr>
          <w:rFonts w:ascii="Times" w:hAnsi="Times"/>
        </w:rPr>
        <w:t>Worldwide (N = 99), or</w:t>
      </w:r>
      <w:r w:rsidR="003C0BBF">
        <w:rPr>
          <w:rFonts w:ascii="Times" w:hAnsi="Times"/>
        </w:rPr>
        <w:t xml:space="preserve"> from</w:t>
      </w:r>
      <w:r w:rsidR="003C0BBF" w:rsidRPr="003C0BBF">
        <w:rPr>
          <w:rFonts w:ascii="Times" w:hAnsi="Times"/>
        </w:rPr>
        <w:t xml:space="preserve"> Western (N = 28)</w:t>
      </w:r>
      <w:r w:rsidR="003C0BBF">
        <w:rPr>
          <w:rFonts w:ascii="Times" w:hAnsi="Times"/>
        </w:rPr>
        <w:t xml:space="preserve"> regions, but not</w:t>
      </w:r>
      <w:r w:rsidR="003C0BBF" w:rsidRPr="003C0BBF">
        <w:rPr>
          <w:rFonts w:ascii="Times" w:hAnsi="Times"/>
        </w:rPr>
        <w:t xml:space="preserve"> </w:t>
      </w:r>
      <w:r w:rsidR="003C0BBF">
        <w:rPr>
          <w:rFonts w:ascii="Times" w:hAnsi="Times"/>
        </w:rPr>
        <w:t xml:space="preserve">the </w:t>
      </w:r>
      <w:r w:rsidR="003C0BBF" w:rsidRPr="003C0BBF">
        <w:rPr>
          <w:rFonts w:ascii="Times" w:hAnsi="Times"/>
        </w:rPr>
        <w:t>Global South (N = 3)</w:t>
      </w:r>
      <w:r w:rsidR="003C0BBF">
        <w:rPr>
          <w:rFonts w:ascii="Times" w:hAnsi="Times"/>
        </w:rPr>
        <w:t xml:space="preserve"> limiting investigation of interaction effects between geographic regions. Although </w:t>
      </w:r>
      <w:r w:rsidR="003C0BBF" w:rsidRPr="003C0BBF">
        <w:rPr>
          <w:rFonts w:ascii="Times" w:hAnsi="Times"/>
        </w:rPr>
        <w:lastRenderedPageBreak/>
        <w:t xml:space="preserve">22/130 effect sizes from 8/55 studies held data subdivided between geographic regions, we did not extract separate effect sizes </w:t>
      </w:r>
      <w:r w:rsidR="003C0BBF">
        <w:rPr>
          <w:rFonts w:ascii="Times" w:hAnsi="Times"/>
        </w:rPr>
        <w:t>as they differed in the scale of geographic region sampled, which limited our ability to make geographic comparisons.</w:t>
      </w:r>
      <w:r w:rsidR="003C0BBF" w:rsidRPr="003C0BBF">
        <w:rPr>
          <w:rFonts w:ascii="Times" w:hAnsi="Times"/>
        </w:rPr>
        <w:t> </w:t>
      </w:r>
      <w:r w:rsidR="00695378">
        <w:rPr>
          <w:rFonts w:ascii="Times" w:hAnsi="Times"/>
        </w:rPr>
        <w:t>Conclusions</w:t>
      </w:r>
      <w:r w:rsidR="005D4E3A">
        <w:rPr>
          <w:rFonts w:ascii="Times" w:hAnsi="Times"/>
        </w:rPr>
        <w:t xml:space="preserve"> from survey studies are also</w:t>
      </w:r>
      <w:r w:rsidR="00695378">
        <w:rPr>
          <w:rFonts w:ascii="Times" w:hAnsi="Times"/>
        </w:rPr>
        <w:t xml:space="preserve"> limited to North American and Western European</w:t>
      </w:r>
      <w:r w:rsidR="005D4E3A">
        <w:rPr>
          <w:rFonts w:ascii="Times" w:hAnsi="Times"/>
        </w:rPr>
        <w:t>, since</w:t>
      </w:r>
      <w:r w:rsidR="00695378">
        <w:rPr>
          <w:rFonts w:ascii="Times" w:hAnsi="Times"/>
        </w:rPr>
        <w:t xml:space="preserve"> 18/23 studies are exclusive to or </w:t>
      </w:r>
      <w:r w:rsidR="003A794F">
        <w:rPr>
          <w:rFonts w:ascii="Times" w:hAnsi="Times"/>
        </w:rPr>
        <w:t xml:space="preserve">have </w:t>
      </w:r>
      <w:proofErr w:type="gramStart"/>
      <w:r w:rsidR="003A794F">
        <w:rPr>
          <w:rFonts w:ascii="Times" w:hAnsi="Times"/>
        </w:rPr>
        <w:t>the majority of</w:t>
      </w:r>
      <w:proofErr w:type="gramEnd"/>
      <w:r w:rsidR="00695378">
        <w:rPr>
          <w:rFonts w:ascii="Times" w:hAnsi="Times"/>
        </w:rPr>
        <w:t xml:space="preserve"> respondents from these regions.</w:t>
      </w:r>
      <w:r w:rsidR="006E3E6F">
        <w:rPr>
          <w:rFonts w:ascii="Times" w:hAnsi="Times"/>
        </w:rPr>
        <w:t xml:space="preserve"> W</w:t>
      </w:r>
      <w:r w:rsidR="008D7DBE">
        <w:rPr>
          <w:rFonts w:ascii="Times" w:hAnsi="Times"/>
        </w:rPr>
        <w:t xml:space="preserve">e recognise there are differences between </w:t>
      </w:r>
      <w:r w:rsidR="00D35C5A">
        <w:rPr>
          <w:rFonts w:ascii="Times" w:hAnsi="Times"/>
        </w:rPr>
        <w:t>article</w:t>
      </w:r>
      <w:r w:rsidR="00003BF2">
        <w:rPr>
          <w:rFonts w:ascii="Times" w:hAnsi="Times"/>
        </w:rPr>
        <w:t>-output</w:t>
      </w:r>
      <w:r w:rsidR="00D35C5A">
        <w:rPr>
          <w:rFonts w:ascii="Times" w:hAnsi="Times"/>
        </w:rPr>
        <w:t xml:space="preserve"> </w:t>
      </w:r>
      <w:r w:rsidR="008D7DBE">
        <w:rPr>
          <w:rFonts w:ascii="Times" w:hAnsi="Times"/>
        </w:rPr>
        <w:t>studies in the</w:t>
      </w:r>
      <w:r w:rsidR="002F4380">
        <w:rPr>
          <w:rFonts w:ascii="Times" w:hAnsi="Times"/>
        </w:rPr>
        <w:t xml:space="preserve"> length of time </w:t>
      </w:r>
      <w:r w:rsidR="00E10D81">
        <w:rPr>
          <w:rFonts w:ascii="Times" w:hAnsi="Times"/>
        </w:rPr>
        <w:t xml:space="preserve">considered as </w:t>
      </w:r>
      <w:r w:rsidR="008D7DBE">
        <w:rPr>
          <w:rFonts w:ascii="Times" w:hAnsi="Times"/>
        </w:rPr>
        <w:t>before the pandemic</w:t>
      </w:r>
      <w:r w:rsidR="00E10D81">
        <w:rPr>
          <w:rFonts w:ascii="Times" w:hAnsi="Times"/>
        </w:rPr>
        <w:t xml:space="preserve"> </w:t>
      </w:r>
      <w:r w:rsidR="00E10D81">
        <w:rPr>
          <w:rFonts w:ascii="Times" w:hAnsi="Times"/>
        </w:rPr>
        <w:t>(mean = 10.</w:t>
      </w:r>
      <w:r w:rsidR="00D35C5A">
        <w:rPr>
          <w:rFonts w:ascii="Times" w:hAnsi="Times"/>
        </w:rPr>
        <w:t>8</w:t>
      </w:r>
      <w:r w:rsidR="00E10D81">
        <w:rPr>
          <w:rFonts w:ascii="Times" w:hAnsi="Times"/>
        </w:rPr>
        <w:t xml:space="preserve"> months, standard deviation = 9.</w:t>
      </w:r>
      <w:r w:rsidR="00D35C5A">
        <w:rPr>
          <w:rFonts w:ascii="Times" w:hAnsi="Times"/>
        </w:rPr>
        <w:t>9</w:t>
      </w:r>
      <w:r w:rsidR="0092147B">
        <w:rPr>
          <w:rFonts w:ascii="Times" w:hAnsi="Times"/>
        </w:rPr>
        <w:t xml:space="preserve"> months</w:t>
      </w:r>
      <w:r w:rsidR="00E10D81">
        <w:rPr>
          <w:rFonts w:ascii="Times" w:hAnsi="Times"/>
        </w:rPr>
        <w:t xml:space="preserve">, range = 1-50 months) </w:t>
      </w:r>
      <w:r w:rsidR="008D7DBE">
        <w:rPr>
          <w:rFonts w:ascii="Times" w:hAnsi="Times"/>
        </w:rPr>
        <w:t xml:space="preserve">and during the pandemic </w:t>
      </w:r>
      <w:r w:rsidR="002F4380">
        <w:rPr>
          <w:rFonts w:ascii="Times" w:hAnsi="Times"/>
        </w:rPr>
        <w:t xml:space="preserve">(mean = </w:t>
      </w:r>
      <w:r w:rsidR="00E10D81">
        <w:rPr>
          <w:rFonts w:ascii="Times" w:hAnsi="Times"/>
        </w:rPr>
        <w:t>6.</w:t>
      </w:r>
      <w:r w:rsidR="00D35C5A">
        <w:rPr>
          <w:rFonts w:ascii="Times" w:hAnsi="Times"/>
        </w:rPr>
        <w:t>6</w:t>
      </w:r>
      <w:r w:rsidR="00E10D81">
        <w:rPr>
          <w:rFonts w:ascii="Times" w:hAnsi="Times"/>
        </w:rPr>
        <w:t xml:space="preserve"> months, standard deviation = 4.</w:t>
      </w:r>
      <w:r w:rsidR="00D35C5A">
        <w:rPr>
          <w:rFonts w:ascii="Times" w:hAnsi="Times"/>
        </w:rPr>
        <w:t>6</w:t>
      </w:r>
      <w:r w:rsidR="0092147B">
        <w:rPr>
          <w:rFonts w:ascii="Times" w:hAnsi="Times"/>
        </w:rPr>
        <w:t xml:space="preserve"> months</w:t>
      </w:r>
      <w:r w:rsidR="00E10D81">
        <w:rPr>
          <w:rFonts w:ascii="Times" w:hAnsi="Times"/>
        </w:rPr>
        <w:t>, range = 1-17 months)</w:t>
      </w:r>
      <w:r w:rsidR="00853006">
        <w:rPr>
          <w:rFonts w:ascii="Times" w:hAnsi="Times"/>
        </w:rPr>
        <w:t xml:space="preserve">. </w:t>
      </w:r>
      <w:r w:rsidR="00531F45">
        <w:rPr>
          <w:rFonts w:ascii="Times" w:hAnsi="Times"/>
        </w:rPr>
        <w:t xml:space="preserve">Survey studies </w:t>
      </w:r>
      <w:r w:rsidR="0092147B">
        <w:rPr>
          <w:rFonts w:ascii="Times" w:hAnsi="Times"/>
        </w:rPr>
        <w:t xml:space="preserve">were </w:t>
      </w:r>
      <w:r w:rsidR="00531F45">
        <w:rPr>
          <w:rFonts w:ascii="Times" w:hAnsi="Times"/>
        </w:rPr>
        <w:t>fielded at different times</w:t>
      </w:r>
      <w:r w:rsidR="00191EA6">
        <w:rPr>
          <w:rFonts w:ascii="Times" w:hAnsi="Times"/>
        </w:rPr>
        <w:t xml:space="preserve">, (mean = 21/08/2020, standard deviation = 98.8 days, range = </w:t>
      </w:r>
      <w:r w:rsidR="0092147B">
        <w:rPr>
          <w:rFonts w:ascii="Times" w:hAnsi="Times"/>
        </w:rPr>
        <w:t>20/04/2020</w:t>
      </w:r>
      <w:r w:rsidR="0092147B" w:rsidRPr="0092147B">
        <w:rPr>
          <w:rFonts w:ascii="Times" w:hAnsi="Times"/>
        </w:rPr>
        <w:t xml:space="preserve"> </w:t>
      </w:r>
      <w:r w:rsidR="0092147B">
        <w:rPr>
          <w:rFonts w:ascii="Times" w:hAnsi="Times"/>
        </w:rPr>
        <w:t>– 28/02/21)</w:t>
      </w:r>
      <w:r w:rsidR="005A1C54">
        <w:rPr>
          <w:rFonts w:ascii="Times" w:hAnsi="Times"/>
        </w:rPr>
        <w:t xml:space="preserve"> which potentially effects participants’ </w:t>
      </w:r>
      <w:r w:rsidR="0009244C">
        <w:rPr>
          <w:rFonts w:ascii="Times" w:hAnsi="Times"/>
        </w:rPr>
        <w:t>beliefs of</w:t>
      </w:r>
      <w:r w:rsidR="005A1C54">
        <w:rPr>
          <w:rFonts w:ascii="Times" w:hAnsi="Times"/>
        </w:rPr>
        <w:t xml:space="preserve"> productivity changes. </w:t>
      </w:r>
      <w:r w:rsidR="006976A1">
        <w:rPr>
          <w:rFonts w:ascii="Times" w:hAnsi="Times"/>
        </w:rPr>
        <w:t>Investigating research field and authorship position effects is limited by the unequal and sometimes small sample sizes of variables that are compared. We</w:t>
      </w:r>
      <w:r w:rsidR="00907698">
        <w:rPr>
          <w:rFonts w:ascii="Times" w:hAnsi="Times"/>
        </w:rPr>
        <w:t xml:space="preserve"> use </w:t>
      </w:r>
      <w:r w:rsidR="0009244C">
        <w:rPr>
          <w:rFonts w:ascii="Times" w:hAnsi="Times"/>
        </w:rPr>
        <w:t>1</w:t>
      </w:r>
      <w:r w:rsidR="005070B5">
        <w:rPr>
          <w:rFonts w:ascii="Times" w:hAnsi="Times"/>
        </w:rPr>
        <w:t>0</w:t>
      </w:r>
      <w:r w:rsidR="0009244C">
        <w:rPr>
          <w:rFonts w:ascii="Times" w:hAnsi="Times"/>
        </w:rPr>
        <w:t xml:space="preserve"> studies </w:t>
      </w:r>
      <w:r w:rsidR="005070B5">
        <w:rPr>
          <w:rFonts w:ascii="Times" w:hAnsi="Times"/>
        </w:rPr>
        <w:t>that</w:t>
      </w:r>
      <w:r w:rsidR="0009244C">
        <w:rPr>
          <w:rFonts w:ascii="Times" w:hAnsi="Times"/>
        </w:rPr>
        <w:t xml:space="preserve"> provide effect sizes</w:t>
      </w:r>
      <w:r w:rsidR="00907698">
        <w:rPr>
          <w:rFonts w:ascii="Times" w:hAnsi="Times"/>
        </w:rPr>
        <w:t xml:space="preserve"> </w:t>
      </w:r>
      <w:r w:rsidR="0009244C">
        <w:rPr>
          <w:rFonts w:ascii="Times" w:hAnsi="Times"/>
        </w:rPr>
        <w:t>with</w:t>
      </w:r>
      <w:r w:rsidR="00907698">
        <w:rPr>
          <w:rFonts w:ascii="Times" w:hAnsi="Times"/>
        </w:rPr>
        <w:t xml:space="preserve">out </w:t>
      </w:r>
      <w:r w:rsidR="0009244C">
        <w:rPr>
          <w:rFonts w:ascii="Times" w:hAnsi="Times"/>
        </w:rPr>
        <w:t xml:space="preserve">raw data available to calculate our own effect size </w:t>
      </w:r>
      <w:r w:rsidR="005070B5">
        <w:rPr>
          <w:rFonts w:ascii="Times" w:hAnsi="Times"/>
        </w:rPr>
        <w:t>and recognise their differing modelling techniques</w:t>
      </w:r>
      <w:r w:rsidR="0009244C">
        <w:rPr>
          <w:rFonts w:ascii="Times" w:hAnsi="Times"/>
        </w:rPr>
        <w:t xml:space="preserve"> may contribute to the estimated effect sizes. </w:t>
      </w:r>
      <w:r w:rsidRPr="006D417D">
        <w:rPr>
          <w:rFonts w:ascii="Times" w:hAnsi="Times"/>
        </w:rPr>
        <w:t>The patterns we describe should be seen as a potential indication that biases exist, but alternative approaches are needed to speculate about potential underlying causes and remedies.</w:t>
      </w:r>
      <w:r w:rsidR="008D7DBE">
        <w:rPr>
          <w:rFonts w:ascii="Times" w:hAnsi="Times"/>
        </w:rPr>
        <w:t xml:space="preserve"> </w:t>
      </w:r>
    </w:p>
    <w:p w14:paraId="3F90F1E2" w14:textId="0F42DA62" w:rsidR="00DA155D" w:rsidRPr="006D417D" w:rsidRDefault="00DA155D">
      <w:pPr>
        <w:rPr>
          <w:rFonts w:ascii="Times" w:hAnsi="Times"/>
        </w:rPr>
      </w:pPr>
    </w:p>
    <w:p w14:paraId="6BF7EC9D" w14:textId="51235818" w:rsidR="00DA155D" w:rsidRPr="006D417D" w:rsidRDefault="00DA155D">
      <w:pPr>
        <w:rPr>
          <w:rFonts w:ascii="Times" w:hAnsi="Times"/>
        </w:rPr>
      </w:pPr>
    </w:p>
    <w:p w14:paraId="72209468" w14:textId="77777777" w:rsidR="0033202D" w:rsidRDefault="0033202D">
      <w:pPr>
        <w:rPr>
          <w:rFonts w:ascii="Times" w:hAnsi="Times"/>
          <w:sz w:val="44"/>
          <w:szCs w:val="44"/>
        </w:rPr>
      </w:pPr>
      <w:bookmarkStart w:id="17" w:name="_n3m37z5mcpd5" w:colFirst="0" w:colLast="0"/>
      <w:bookmarkEnd w:id="17"/>
      <w:r>
        <w:rPr>
          <w:rFonts w:ascii="Times" w:hAnsi="Times"/>
          <w:sz w:val="44"/>
          <w:szCs w:val="44"/>
        </w:rPr>
        <w:br w:type="page"/>
      </w:r>
    </w:p>
    <w:p w14:paraId="213D4590" w14:textId="39905BDA" w:rsidR="00DA155D" w:rsidRPr="006D417D" w:rsidRDefault="001A4727">
      <w:pPr>
        <w:pStyle w:val="Heading1"/>
        <w:rPr>
          <w:rFonts w:ascii="Times" w:hAnsi="Times"/>
          <w:sz w:val="44"/>
          <w:szCs w:val="44"/>
        </w:rPr>
      </w:pPr>
      <w:r w:rsidRPr="006D417D">
        <w:rPr>
          <w:rFonts w:ascii="Times" w:hAnsi="Times"/>
          <w:sz w:val="44"/>
          <w:szCs w:val="44"/>
        </w:rPr>
        <w:lastRenderedPageBreak/>
        <w:t>Acknowledgements</w:t>
      </w:r>
    </w:p>
    <w:p w14:paraId="46A268F9" w14:textId="77777777" w:rsidR="00DA155D" w:rsidRPr="006D417D" w:rsidRDefault="00DA155D">
      <w:pPr>
        <w:rPr>
          <w:rFonts w:ascii="Times" w:hAnsi="Times"/>
        </w:rPr>
      </w:pPr>
    </w:p>
    <w:p w14:paraId="5FA1F31E" w14:textId="77777777" w:rsidR="00DA155D" w:rsidRPr="006D417D" w:rsidRDefault="001A4727">
      <w:pPr>
        <w:rPr>
          <w:rFonts w:ascii="Times" w:hAnsi="Times"/>
        </w:rPr>
      </w:pPr>
      <w:r w:rsidRPr="006D417D">
        <w:rPr>
          <w:rFonts w:ascii="Times" w:hAnsi="Times"/>
        </w:rPr>
        <w:t>We express gratitude for papers not behind paywalls.</w:t>
      </w:r>
    </w:p>
    <w:p w14:paraId="62F8BDDB" w14:textId="77777777" w:rsidR="00DA155D" w:rsidRPr="006D417D" w:rsidRDefault="00DA155D">
      <w:pPr>
        <w:rPr>
          <w:rFonts w:ascii="Times" w:hAnsi="Times"/>
        </w:rPr>
      </w:pPr>
    </w:p>
    <w:p w14:paraId="7B987357" w14:textId="77777777" w:rsidR="00DA155D" w:rsidRPr="006D417D" w:rsidRDefault="001A4727">
      <w:pPr>
        <w:pStyle w:val="Heading1"/>
        <w:rPr>
          <w:rFonts w:ascii="Times" w:hAnsi="Times"/>
          <w:sz w:val="44"/>
          <w:szCs w:val="44"/>
        </w:rPr>
      </w:pPr>
      <w:bookmarkStart w:id="18" w:name="_n3ig9sgb6zda" w:colFirst="0" w:colLast="0"/>
      <w:bookmarkEnd w:id="18"/>
      <w:r w:rsidRPr="006D417D">
        <w:rPr>
          <w:rFonts w:ascii="Times" w:hAnsi="Times"/>
          <w:sz w:val="44"/>
          <w:szCs w:val="44"/>
        </w:rPr>
        <w:t>Additional information and declarations</w:t>
      </w:r>
    </w:p>
    <w:p w14:paraId="228DC951" w14:textId="77777777" w:rsidR="00DA155D" w:rsidRPr="006D417D" w:rsidRDefault="00DA155D">
      <w:pPr>
        <w:rPr>
          <w:rFonts w:ascii="Times" w:hAnsi="Times"/>
        </w:rPr>
      </w:pPr>
    </w:p>
    <w:p w14:paraId="08CD0708" w14:textId="23A615D2" w:rsidR="00491EDB" w:rsidRPr="006D417D" w:rsidRDefault="00491EDB" w:rsidP="00491EDB">
      <w:pPr>
        <w:pStyle w:val="Heading3"/>
        <w:rPr>
          <w:rFonts w:ascii="Times" w:hAnsi="Times"/>
          <w:sz w:val="32"/>
          <w:szCs w:val="32"/>
        </w:rPr>
      </w:pPr>
      <w:bookmarkStart w:id="19" w:name="_b5430r9net3c" w:colFirst="0" w:colLast="0"/>
      <w:bookmarkEnd w:id="19"/>
      <w:r>
        <w:rPr>
          <w:rFonts w:ascii="Times" w:hAnsi="Times"/>
          <w:sz w:val="32"/>
          <w:szCs w:val="32"/>
        </w:rPr>
        <w:t>Registration and protocol</w:t>
      </w:r>
    </w:p>
    <w:p w14:paraId="3C937F18" w14:textId="16A89CCD" w:rsidR="00491EDB" w:rsidRPr="006D417D" w:rsidRDefault="00491EDB" w:rsidP="00491EDB">
      <w:pPr>
        <w:rPr>
          <w:rFonts w:ascii="Times" w:hAnsi="Times"/>
        </w:rPr>
      </w:pPr>
      <w:r>
        <w:rPr>
          <w:rFonts w:ascii="Times" w:hAnsi="Times"/>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rPr>
      </w:pPr>
      <w:r w:rsidRPr="006D417D">
        <w:rPr>
          <w:rFonts w:ascii="Times" w:hAnsi="Times"/>
        </w:rPr>
        <w:t>The authors received no funding for this work.</w:t>
      </w:r>
    </w:p>
    <w:p w14:paraId="41281D42" w14:textId="77777777" w:rsidR="00DA155D" w:rsidRPr="006D417D" w:rsidRDefault="00DA155D">
      <w:pPr>
        <w:rPr>
          <w:rFonts w:ascii="Times" w:hAnsi="Times"/>
        </w:rPr>
      </w:pPr>
    </w:p>
    <w:p w14:paraId="3AF74013" w14:textId="77777777" w:rsidR="00DA155D" w:rsidRPr="006D417D" w:rsidRDefault="001A4727">
      <w:pPr>
        <w:pStyle w:val="Heading3"/>
        <w:rPr>
          <w:rFonts w:ascii="Times" w:hAnsi="Times"/>
          <w:sz w:val="32"/>
          <w:szCs w:val="32"/>
        </w:rPr>
      </w:pPr>
      <w:bookmarkStart w:id="20" w:name="_x726uqq8yj1f" w:colFirst="0" w:colLast="0"/>
      <w:bookmarkEnd w:id="20"/>
      <w:r w:rsidRPr="006D417D">
        <w:rPr>
          <w:rFonts w:ascii="Times" w:hAnsi="Times"/>
          <w:sz w:val="32"/>
          <w:szCs w:val="32"/>
        </w:rPr>
        <w:t>Competing interests</w:t>
      </w:r>
    </w:p>
    <w:p w14:paraId="3A61DD3D" w14:textId="77777777" w:rsidR="00DA155D" w:rsidRPr="006D417D" w:rsidRDefault="001A4727">
      <w:pPr>
        <w:rPr>
          <w:rFonts w:ascii="Times" w:hAnsi="Times"/>
        </w:rPr>
      </w:pPr>
      <w:r w:rsidRPr="006D417D">
        <w:rPr>
          <w:rFonts w:ascii="Times" w:hAnsi="Times"/>
        </w:rPr>
        <w:t>The authors declare there are no competing interests.</w:t>
      </w:r>
    </w:p>
    <w:p w14:paraId="577139D0" w14:textId="77777777" w:rsidR="00DA155D" w:rsidRPr="006D417D" w:rsidRDefault="00DA155D">
      <w:pPr>
        <w:rPr>
          <w:rFonts w:ascii="Times" w:hAnsi="Times"/>
        </w:rPr>
      </w:pPr>
    </w:p>
    <w:p w14:paraId="2DC3B36F" w14:textId="77777777" w:rsidR="00DA155D" w:rsidRPr="006D417D" w:rsidRDefault="001A4727">
      <w:pPr>
        <w:pStyle w:val="Heading3"/>
        <w:rPr>
          <w:rFonts w:ascii="Times" w:hAnsi="Times"/>
          <w:sz w:val="32"/>
          <w:szCs w:val="32"/>
        </w:rPr>
      </w:pPr>
      <w:bookmarkStart w:id="21" w:name="_jwuwwlxsbbo4" w:colFirst="0" w:colLast="0"/>
      <w:bookmarkEnd w:id="21"/>
      <w:r w:rsidRPr="006D417D">
        <w:rPr>
          <w:rFonts w:ascii="Times" w:hAnsi="Times"/>
          <w:sz w:val="32"/>
          <w:szCs w:val="32"/>
        </w:rPr>
        <w:t>Author contributions</w:t>
      </w:r>
    </w:p>
    <w:p w14:paraId="47C77F1E" w14:textId="77777777" w:rsidR="00DA155D" w:rsidRPr="006D417D" w:rsidRDefault="001A4727">
      <w:pPr>
        <w:rPr>
          <w:rFonts w:ascii="Times" w:hAnsi="Times"/>
        </w:rPr>
      </w:pPr>
      <w:r w:rsidRPr="006D417D">
        <w:rPr>
          <w:rFonts w:ascii="Times" w:hAnsi="Times"/>
        </w:rPr>
        <w:t xml:space="preserve">Adele </w:t>
      </w:r>
      <w:proofErr w:type="spellStart"/>
      <w:r w:rsidRPr="006D417D">
        <w:rPr>
          <w:rFonts w:ascii="Times" w:hAnsi="Times"/>
        </w:rPr>
        <w:t>Mennerat</w:t>
      </w:r>
      <w:proofErr w:type="spellEnd"/>
      <w:r w:rsidRPr="006D417D">
        <w:rPr>
          <w:rFonts w:ascii="Times" w:hAnsi="Times"/>
        </w:rPr>
        <w:t xml:space="preserve"> (AM) was involved in conceptualization, data extraction, methodology, analysis and reviewing and editing the manuscript draft.</w:t>
      </w:r>
    </w:p>
    <w:p w14:paraId="68CC34C1" w14:textId="77777777" w:rsidR="00DA155D" w:rsidRPr="006D417D" w:rsidRDefault="001A4727">
      <w:pPr>
        <w:rPr>
          <w:rFonts w:ascii="Times" w:hAnsi="Times"/>
        </w:rPr>
      </w:pPr>
      <w:r w:rsidRPr="006D417D">
        <w:rPr>
          <w:rFonts w:ascii="Times" w:hAnsi="Times"/>
        </w:rPr>
        <w:t xml:space="preserve">Antica </w:t>
      </w:r>
      <w:proofErr w:type="spellStart"/>
      <w:r w:rsidRPr="006D417D">
        <w:rPr>
          <w:rFonts w:ascii="Times" w:hAnsi="Times"/>
        </w:rPr>
        <w:t>Culina</w:t>
      </w:r>
      <w:proofErr w:type="spellEnd"/>
      <w:r w:rsidRPr="006D417D">
        <w:rPr>
          <w:rFonts w:ascii="Times" w:hAnsi="Times"/>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rPr>
      </w:pPr>
      <w:r w:rsidRPr="006D417D">
        <w:rPr>
          <w:rFonts w:ascii="Times" w:hAnsi="Times"/>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rPr>
      </w:pPr>
      <w:r w:rsidRPr="006D417D">
        <w:rPr>
          <w:rFonts w:ascii="Times" w:hAnsi="Times"/>
        </w:rPr>
        <w:t>Hannah Dugdale (HD) was involved in conceptualization, methodology, analysis and reviewing and editing the manuscript draft.</w:t>
      </w:r>
    </w:p>
    <w:p w14:paraId="605D1E03" w14:textId="77777777" w:rsidR="00DA155D" w:rsidRPr="006D417D" w:rsidRDefault="001A4727">
      <w:pPr>
        <w:rPr>
          <w:rFonts w:ascii="Times" w:hAnsi="Times"/>
        </w:rPr>
      </w:pPr>
      <w:r w:rsidRPr="006D417D">
        <w:rPr>
          <w:rFonts w:ascii="Times" w:hAnsi="Times"/>
        </w:rPr>
        <w:t>Kiran Lee (KL) was involved in conceptualization, data extraction, methodology, analysis, writing the first draft and reviewing and editing the draft.</w:t>
      </w:r>
      <w:r w:rsidRPr="006D417D">
        <w:rPr>
          <w:rFonts w:ascii="Times" w:hAnsi="Times"/>
        </w:rPr>
        <w:tab/>
      </w:r>
      <w:r w:rsidRPr="006D417D">
        <w:rPr>
          <w:rFonts w:ascii="Times" w:hAnsi="Times"/>
        </w:rPr>
        <w:tab/>
      </w:r>
    </w:p>
    <w:p w14:paraId="6F554EE0" w14:textId="77777777" w:rsidR="00DA155D" w:rsidRPr="006D417D" w:rsidRDefault="001A4727">
      <w:pPr>
        <w:rPr>
          <w:rFonts w:ascii="Times" w:hAnsi="Times"/>
        </w:rPr>
      </w:pPr>
      <w:r w:rsidRPr="006D417D">
        <w:rPr>
          <w:rFonts w:ascii="Times" w:hAnsi="Times"/>
        </w:rPr>
        <w:tab/>
      </w:r>
      <w:r w:rsidRPr="006D417D">
        <w:rPr>
          <w:rFonts w:ascii="Times" w:hAnsi="Times"/>
        </w:rPr>
        <w:tab/>
      </w:r>
      <w:r w:rsidRPr="006D417D">
        <w:rPr>
          <w:rFonts w:ascii="Times" w:hAnsi="Times"/>
        </w:rPr>
        <w:tab/>
      </w:r>
      <w:r w:rsidRPr="006D417D">
        <w:rPr>
          <w:rFonts w:ascii="Times" w:hAnsi="Times"/>
        </w:rPr>
        <w:tab/>
      </w:r>
      <w:r w:rsidRPr="006D417D">
        <w:rPr>
          <w:rFonts w:ascii="Times" w:hAnsi="Times"/>
        </w:rPr>
        <w:tab/>
      </w:r>
      <w:r w:rsidRPr="006D417D">
        <w:rPr>
          <w:rFonts w:ascii="Times" w:hAnsi="Times"/>
        </w:rPr>
        <w:tab/>
      </w:r>
    </w:p>
    <w:p w14:paraId="36BFD5E5" w14:textId="77777777" w:rsidR="00DA155D" w:rsidRPr="006D417D" w:rsidRDefault="00DA155D">
      <w:pPr>
        <w:rPr>
          <w:rFonts w:ascii="Times" w:hAnsi="Times"/>
        </w:rPr>
      </w:pPr>
    </w:p>
    <w:p w14:paraId="787D8908" w14:textId="77777777" w:rsidR="00DA155D" w:rsidRPr="006D417D" w:rsidRDefault="001A4727">
      <w:pPr>
        <w:pStyle w:val="Heading3"/>
        <w:rPr>
          <w:rFonts w:ascii="Times" w:hAnsi="Times"/>
          <w:sz w:val="32"/>
          <w:szCs w:val="32"/>
        </w:rPr>
      </w:pPr>
      <w:bookmarkStart w:id="22" w:name="_al7pbtn7b8j6" w:colFirst="0" w:colLast="0"/>
      <w:bookmarkEnd w:id="22"/>
      <w:r w:rsidRPr="006D417D">
        <w:rPr>
          <w:rFonts w:ascii="Times" w:hAnsi="Times"/>
          <w:sz w:val="32"/>
          <w:szCs w:val="32"/>
        </w:rPr>
        <w:t>Data availability</w:t>
      </w:r>
    </w:p>
    <w:p w14:paraId="02FEE5C1" w14:textId="4851A8E2" w:rsidR="00DA155D" w:rsidRPr="007073ED" w:rsidRDefault="001A4727">
      <w:pPr>
        <w:rPr>
          <w:rFonts w:ascii="Times" w:hAnsi="Times"/>
        </w:rPr>
      </w:pPr>
      <w:r w:rsidRPr="007073ED">
        <w:rPr>
          <w:rFonts w:ascii="Times" w:hAnsi="Times"/>
        </w:rPr>
        <w:t xml:space="preserve">Data and materials to reproduce the meta-analysis can be found at </w:t>
      </w:r>
      <w:proofErr w:type="spellStart"/>
      <w:r w:rsidRPr="007073ED">
        <w:rPr>
          <w:rFonts w:ascii="Times" w:hAnsi="Times"/>
        </w:rPr>
        <w:t>Zenodo</w:t>
      </w:r>
      <w:proofErr w:type="spellEnd"/>
      <w:r w:rsidR="001C1F98" w:rsidRPr="007073ED">
        <w:rPr>
          <w:rFonts w:ascii="Times" w:hAnsi="Times"/>
        </w:rPr>
        <w:t xml:space="preserve"> </w:t>
      </w:r>
      <w:hyperlink r:id="rId15" w:history="1">
        <w:r w:rsidR="009C3C44" w:rsidRPr="009C3C44">
          <w:rPr>
            <w:rStyle w:val="Hyperlink"/>
            <w:rFonts w:ascii="Times" w:hAnsi="Times"/>
          </w:rPr>
          <w:t>DOI: 10.5281/zenodo.7517177</w:t>
        </w:r>
      </w:hyperlink>
      <w:r w:rsidR="009C3C44">
        <w:t>.</w:t>
      </w:r>
    </w:p>
    <w:p w14:paraId="07C0DBAF" w14:textId="77777777" w:rsidR="00DA155D" w:rsidRPr="006D417D" w:rsidRDefault="00DA155D">
      <w:pPr>
        <w:rPr>
          <w:rFonts w:ascii="Times" w:hAnsi="Times"/>
        </w:rPr>
      </w:pPr>
    </w:p>
    <w:p w14:paraId="0CB86F65" w14:textId="77777777" w:rsidR="00DA155D" w:rsidRPr="006D417D" w:rsidRDefault="001A4727">
      <w:pPr>
        <w:pStyle w:val="Heading3"/>
        <w:rPr>
          <w:rFonts w:ascii="Times" w:hAnsi="Times"/>
          <w:sz w:val="32"/>
          <w:szCs w:val="32"/>
        </w:rPr>
      </w:pPr>
      <w:bookmarkStart w:id="23" w:name="_vshosm4xubun" w:colFirst="0" w:colLast="0"/>
      <w:bookmarkEnd w:id="23"/>
      <w:r w:rsidRPr="006D417D">
        <w:rPr>
          <w:rFonts w:ascii="Times" w:hAnsi="Times"/>
          <w:sz w:val="32"/>
          <w:szCs w:val="32"/>
        </w:rPr>
        <w:lastRenderedPageBreak/>
        <w:t>Supplementary information</w:t>
      </w:r>
    </w:p>
    <w:p w14:paraId="0BECC0E0" w14:textId="2569612E" w:rsidR="00DA155D" w:rsidRPr="006D417D" w:rsidRDefault="006D417D">
      <w:pPr>
        <w:rPr>
          <w:rFonts w:ascii="Times" w:hAnsi="Times"/>
        </w:rPr>
      </w:pPr>
      <w:r w:rsidRPr="006D417D">
        <w:rPr>
          <w:rFonts w:ascii="Times" w:hAnsi="Times"/>
        </w:rPr>
        <w:t>Supplemental information is currently at the end of this document but can be separated if requested.</w:t>
      </w:r>
    </w:p>
    <w:p w14:paraId="40E7A329" w14:textId="77777777" w:rsidR="00DA155D" w:rsidRPr="006D417D" w:rsidRDefault="001A4727">
      <w:pPr>
        <w:rPr>
          <w:rFonts w:ascii="Times" w:hAnsi="Times"/>
        </w:rPr>
      </w:pPr>
      <w:r w:rsidRPr="006D417D">
        <w:rPr>
          <w:rFonts w:ascii="Times" w:hAnsi="Times"/>
        </w:rPr>
        <w:t> </w:t>
      </w:r>
    </w:p>
    <w:p w14:paraId="116B2674" w14:textId="77777777" w:rsidR="00DA155D" w:rsidRPr="00114D2F" w:rsidRDefault="001A4727">
      <w:pPr>
        <w:pStyle w:val="Heading1"/>
        <w:rPr>
          <w:rFonts w:ascii="Times" w:hAnsi="Times"/>
          <w:sz w:val="44"/>
          <w:szCs w:val="44"/>
        </w:rPr>
      </w:pPr>
      <w:bookmarkStart w:id="24" w:name="_t61p0c5q060n" w:colFirst="0" w:colLast="0"/>
      <w:bookmarkEnd w:id="24"/>
      <w:r w:rsidRPr="00114D2F">
        <w:rPr>
          <w:rFonts w:ascii="Times" w:hAnsi="Times"/>
          <w:sz w:val="44"/>
          <w:szCs w:val="44"/>
        </w:rPr>
        <w:t>References</w:t>
      </w:r>
    </w:p>
    <w:p w14:paraId="7F569150" w14:textId="77777777" w:rsidR="00F04A2D" w:rsidRPr="00F04A2D" w:rsidRDefault="00497AB9" w:rsidP="00F04A2D">
      <w:pPr>
        <w:pStyle w:val="Bibliography"/>
      </w:pPr>
      <w:r w:rsidRPr="00D5549B">
        <w:rPr>
          <w:rFonts w:ascii="Times" w:hAnsi="Times"/>
          <w:sz w:val="22"/>
          <w:szCs w:val="22"/>
        </w:rPr>
        <w:fldChar w:fldCharType="begin"/>
      </w:r>
      <w:r w:rsidR="00800031" w:rsidRPr="00D5549B">
        <w:rPr>
          <w:rFonts w:ascii="Times" w:hAnsi="Times"/>
        </w:rPr>
        <w:instrText xml:space="preserve"> ADDIN ZOTERO_BIBL {"uncited":[],"omitted":[],"custom":[]} CSL_BIBLIOGRAPHY </w:instrText>
      </w:r>
      <w:r w:rsidRPr="00D5549B">
        <w:rPr>
          <w:rFonts w:ascii="Times" w:hAnsi="Times"/>
          <w:sz w:val="22"/>
          <w:szCs w:val="22"/>
        </w:rPr>
        <w:fldChar w:fldCharType="separate"/>
      </w:r>
      <w:r w:rsidR="00F04A2D" w:rsidRPr="00F04A2D">
        <w:t xml:space="preserve">Abdellatif, A. and Gatto, M. (2020) ‘It’s OK not to be OK: Shared reflections from two PhD parents in a time of pandemic’, </w:t>
      </w:r>
      <w:r w:rsidR="00F04A2D" w:rsidRPr="00F04A2D">
        <w:rPr>
          <w:i/>
          <w:iCs/>
        </w:rPr>
        <w:t>Gender, Work &amp; Organization</w:t>
      </w:r>
      <w:r w:rsidR="00F04A2D" w:rsidRPr="00F04A2D">
        <w:t>, 27(5), pp. 723–733. Available at: https://doi.org/10.1111/gwao.12465.</w:t>
      </w:r>
    </w:p>
    <w:p w14:paraId="371195A9" w14:textId="77777777" w:rsidR="00F04A2D" w:rsidRPr="00F04A2D" w:rsidRDefault="00F04A2D" w:rsidP="00F04A2D">
      <w:pPr>
        <w:pStyle w:val="Bibliography"/>
      </w:pPr>
      <w:r w:rsidRPr="00F04A2D">
        <w:t xml:space="preserve">Altan-Olcay, Ö. and Bergeron, S. (2022) ‘Care in times of the pandemic: Rethinking work meanings of work in the university’, </w:t>
      </w:r>
      <w:r w:rsidRPr="00F04A2D">
        <w:rPr>
          <w:i/>
          <w:iCs/>
        </w:rPr>
        <w:t>Gender, Work &amp; Organization</w:t>
      </w:r>
      <w:r w:rsidRPr="00F04A2D">
        <w:t xml:space="preserve"> [Preprint]. Available at: https://doi.org/10.1111/gwao.12871.</w:t>
      </w:r>
    </w:p>
    <w:p w14:paraId="38A747F1" w14:textId="77777777" w:rsidR="00F04A2D" w:rsidRPr="00F04A2D" w:rsidRDefault="00F04A2D" w:rsidP="00F04A2D">
      <w:pPr>
        <w:pStyle w:val="Bibliography"/>
      </w:pPr>
      <w:r w:rsidRPr="00F04A2D">
        <w:t xml:space="preserve">Amano-Patiño, N. </w:t>
      </w:r>
      <w:r w:rsidRPr="00F04A2D">
        <w:rPr>
          <w:i/>
          <w:iCs/>
        </w:rPr>
        <w:t>et al.</w:t>
      </w:r>
      <w:r w:rsidRPr="00F04A2D">
        <w:t xml:space="preserve"> (2020) ‘The Unequal Effects of Covid-19 on Economists’ Research Productivity’. Available at: https://doi.org/10.17863/CAM.57979.</w:t>
      </w:r>
    </w:p>
    <w:p w14:paraId="047FB056" w14:textId="77777777" w:rsidR="00F04A2D" w:rsidRPr="00F04A2D" w:rsidRDefault="00F04A2D" w:rsidP="00F04A2D">
      <w:pPr>
        <w:pStyle w:val="Bibliography"/>
      </w:pPr>
      <w:r w:rsidRPr="00F04A2D">
        <w:t xml:space="preserve">Anabaraonye, N. </w:t>
      </w:r>
      <w:r w:rsidRPr="00F04A2D">
        <w:rPr>
          <w:i/>
          <w:iCs/>
        </w:rPr>
        <w:t>et al.</w:t>
      </w:r>
      <w:r w:rsidRPr="00F04A2D">
        <w:t xml:space="preserve"> (2022) ‘Impact of the early COVID-19 pandemic on gender participation in academic publishing in radiation oncology’, </w:t>
      </w:r>
      <w:r w:rsidRPr="00F04A2D">
        <w:rPr>
          <w:i/>
          <w:iCs/>
        </w:rPr>
        <w:t>Advances in Radiation Oncology</w:t>
      </w:r>
      <w:r w:rsidRPr="00F04A2D">
        <w:t>, 7(2), p. 100845. Available at: https://doi.org/10.1016/j.adro.2021.100845.</w:t>
      </w:r>
    </w:p>
    <w:p w14:paraId="319C872B" w14:textId="77777777" w:rsidR="00F04A2D" w:rsidRPr="00F04A2D" w:rsidRDefault="00F04A2D" w:rsidP="00F04A2D">
      <w:pPr>
        <w:pStyle w:val="Bibliography"/>
      </w:pPr>
      <w:r w:rsidRPr="00F04A2D">
        <w:t xml:space="preserve">Andersen, J.P. </w:t>
      </w:r>
      <w:r w:rsidRPr="00F04A2D">
        <w:rPr>
          <w:i/>
          <w:iCs/>
        </w:rPr>
        <w:t>et al.</w:t>
      </w:r>
      <w:r w:rsidRPr="00F04A2D">
        <w:t xml:space="preserve"> (2020) ‘COVID-19 medical papers have fewer women first authors than expected’, </w:t>
      </w:r>
      <w:r w:rsidRPr="00F04A2D">
        <w:rPr>
          <w:i/>
          <w:iCs/>
        </w:rPr>
        <w:t>elife</w:t>
      </w:r>
      <w:r w:rsidRPr="00F04A2D">
        <w:t>, 9. Available at: https://doi.org/10.7554/eLife.58807.</w:t>
      </w:r>
    </w:p>
    <w:p w14:paraId="5CFA51BD" w14:textId="77777777" w:rsidR="00F04A2D" w:rsidRPr="00F04A2D" w:rsidRDefault="00F04A2D" w:rsidP="00F04A2D">
      <w:pPr>
        <w:pStyle w:val="Bibliography"/>
      </w:pPr>
      <w:r w:rsidRPr="00F04A2D">
        <w:t xml:space="preserve">Anwer, M. (2020) ‘Academic labor and the global pandemic: Revisiting life-work balance under COVID-19’, </w:t>
      </w:r>
      <w:r w:rsidRPr="00F04A2D">
        <w:rPr>
          <w:i/>
          <w:iCs/>
        </w:rPr>
        <w:t>Susan Bulkeley Butler Center for leadership excellence and advance working paper series</w:t>
      </w:r>
      <w:r w:rsidRPr="00F04A2D">
        <w:t>, 3(1), pp. 5–13. Available at: https://www.purdue.edu/butler/working-paper-series/2020/special%20new.php.</w:t>
      </w:r>
    </w:p>
    <w:p w14:paraId="0A1EA6B1" w14:textId="77777777" w:rsidR="00F04A2D" w:rsidRPr="00F04A2D" w:rsidRDefault="00F04A2D" w:rsidP="00F04A2D">
      <w:pPr>
        <w:pStyle w:val="Bibliography"/>
      </w:pPr>
      <w:r w:rsidRPr="00F04A2D">
        <w:t xml:space="preserve">Astegiano, J., Sebastián-González, E. and Castanho, C.D.T. (2019) ‘Unravelling the gender productivity gap in science: a meta-analytical review’, </w:t>
      </w:r>
      <w:r w:rsidRPr="00F04A2D">
        <w:rPr>
          <w:i/>
          <w:iCs/>
        </w:rPr>
        <w:t>Royal Society Open Science</w:t>
      </w:r>
      <w:r w:rsidRPr="00F04A2D">
        <w:t>, 6(6). Available at: https://doi.org/10.1098/RSOS.181566.</w:t>
      </w:r>
    </w:p>
    <w:p w14:paraId="54ED7E69" w14:textId="77777777" w:rsidR="00F04A2D" w:rsidRPr="00F04A2D" w:rsidRDefault="00F04A2D" w:rsidP="00F04A2D">
      <w:pPr>
        <w:pStyle w:val="Bibliography"/>
      </w:pPr>
      <w:r w:rsidRPr="00F04A2D">
        <w:t xml:space="preserve">Ayyala, R.S. and Trout, A.T. (2022) ‘Gender trends in authorship of Pediatric Radiology publications and impact of the COVID-19 pandemic’, </w:t>
      </w:r>
      <w:r w:rsidRPr="00F04A2D">
        <w:rPr>
          <w:i/>
          <w:iCs/>
        </w:rPr>
        <w:t>Pediatric Radiology</w:t>
      </w:r>
      <w:r w:rsidRPr="00F04A2D">
        <w:t>, 52(5), pp. 868–873. Available at: https://doi.org/10.1007/s00247-021-05213-6.</w:t>
      </w:r>
    </w:p>
    <w:p w14:paraId="36175F22" w14:textId="77777777" w:rsidR="00F04A2D" w:rsidRPr="00F04A2D" w:rsidRDefault="00F04A2D" w:rsidP="00F04A2D">
      <w:pPr>
        <w:pStyle w:val="Bibliography"/>
      </w:pPr>
      <w:r w:rsidRPr="00F04A2D">
        <w:t xml:space="preserve">Babcock, L. </w:t>
      </w:r>
      <w:r w:rsidRPr="00F04A2D">
        <w:rPr>
          <w:i/>
          <w:iCs/>
        </w:rPr>
        <w:t>et al.</w:t>
      </w:r>
      <w:r w:rsidRPr="00F04A2D">
        <w:t xml:space="preserve"> (2017) ‘Gender differences in accepting and receiving requests for tasks with low promotability’, </w:t>
      </w:r>
      <w:r w:rsidRPr="00F04A2D">
        <w:rPr>
          <w:i/>
          <w:iCs/>
        </w:rPr>
        <w:t>American Economic Review</w:t>
      </w:r>
      <w:r w:rsidRPr="00F04A2D">
        <w:t>, 107(3), pp. 714–47. Available at: https://doi.org/10.1257/aer.20141734.</w:t>
      </w:r>
    </w:p>
    <w:p w14:paraId="39A95ECA" w14:textId="77777777" w:rsidR="00F04A2D" w:rsidRPr="00F04A2D" w:rsidRDefault="00F04A2D" w:rsidP="00F04A2D">
      <w:pPr>
        <w:pStyle w:val="Bibliography"/>
      </w:pPr>
      <w:r w:rsidRPr="00F04A2D">
        <w:t xml:space="preserve">Babcock, L. </w:t>
      </w:r>
      <w:r w:rsidRPr="00F04A2D">
        <w:rPr>
          <w:i/>
          <w:iCs/>
        </w:rPr>
        <w:t>et al.</w:t>
      </w:r>
      <w:r w:rsidRPr="00F04A2D">
        <w:t xml:space="preserve"> (2022) ‘Saying “no” in science isn’t enough’, </w:t>
      </w:r>
      <w:r w:rsidRPr="00F04A2D">
        <w:rPr>
          <w:i/>
          <w:iCs/>
        </w:rPr>
        <w:t>Nature</w:t>
      </w:r>
      <w:r w:rsidRPr="00F04A2D">
        <w:t xml:space="preserve"> [Preprint]. Available at: https://doi.org/10.1038/d41586-022-03677-6.</w:t>
      </w:r>
    </w:p>
    <w:p w14:paraId="31A63124" w14:textId="77777777" w:rsidR="00F04A2D" w:rsidRPr="00F04A2D" w:rsidRDefault="00F04A2D" w:rsidP="00F04A2D">
      <w:pPr>
        <w:pStyle w:val="Bibliography"/>
      </w:pPr>
      <w:r w:rsidRPr="00F04A2D">
        <w:lastRenderedPageBreak/>
        <w:t xml:space="preserve">Barber, B.M. </w:t>
      </w:r>
      <w:r w:rsidRPr="00F04A2D">
        <w:rPr>
          <w:i/>
          <w:iCs/>
        </w:rPr>
        <w:t>et al.</w:t>
      </w:r>
      <w:r w:rsidRPr="00F04A2D">
        <w:t xml:space="preserve"> (2021) ‘What explains differences in finance research productivity during the pandemic?’, </w:t>
      </w:r>
      <w:r w:rsidRPr="00F04A2D">
        <w:rPr>
          <w:i/>
          <w:iCs/>
        </w:rPr>
        <w:t>The Journal of Finance</w:t>
      </w:r>
      <w:r w:rsidRPr="00F04A2D">
        <w:t>, 76(4), pp. 1655–1697. Available at: https://doi.org/10.1111/jofi.13028.</w:t>
      </w:r>
    </w:p>
    <w:p w14:paraId="4FB8100A" w14:textId="77777777" w:rsidR="00F04A2D" w:rsidRPr="00F04A2D" w:rsidRDefault="00F04A2D" w:rsidP="00F04A2D">
      <w:pPr>
        <w:pStyle w:val="Bibliography"/>
      </w:pPr>
      <w:r w:rsidRPr="00F04A2D">
        <w:t xml:space="preserve">Bell, K. and Green, J. (2020) ‘Premature evaluation? Some cautionary thoughts on global pandemics and scholarly publishing.’, </w:t>
      </w:r>
      <w:r w:rsidRPr="00F04A2D">
        <w:rPr>
          <w:i/>
          <w:iCs/>
        </w:rPr>
        <w:t>Critical Public Health</w:t>
      </w:r>
      <w:r w:rsidRPr="00F04A2D">
        <w:t>, 30(4), pp. 379–383. Available at: https://doi.org/10.1080/09581596.2020.1769406.</w:t>
      </w:r>
    </w:p>
    <w:p w14:paraId="634C20EE" w14:textId="77777777" w:rsidR="00F04A2D" w:rsidRPr="00F04A2D" w:rsidRDefault="00F04A2D" w:rsidP="00F04A2D">
      <w:pPr>
        <w:pStyle w:val="Bibliography"/>
      </w:pPr>
      <w:r w:rsidRPr="00F04A2D">
        <w:t xml:space="preserve">Bell, M.L. and Fong, K.C. (2021) ‘Gender differences in first and corresponding authorship in public health research submissions during the COVID-19 pandemic’, </w:t>
      </w:r>
      <w:r w:rsidRPr="00F04A2D">
        <w:rPr>
          <w:i/>
          <w:iCs/>
        </w:rPr>
        <w:t>American Journal of Public Health</w:t>
      </w:r>
      <w:r w:rsidRPr="00F04A2D">
        <w:t>, 111(1), pp. 159–163. Available at: https://doi.org/10.2105/AJPH.2020.305975.</w:t>
      </w:r>
    </w:p>
    <w:p w14:paraId="7A98275E" w14:textId="77777777" w:rsidR="00F04A2D" w:rsidRPr="00F04A2D" w:rsidRDefault="00F04A2D" w:rsidP="00F04A2D">
      <w:pPr>
        <w:pStyle w:val="Bibliography"/>
      </w:pPr>
      <w:r w:rsidRPr="00F04A2D">
        <w:t xml:space="preserve">van den Besselaar, P. and Sandström, U. (2016) ‘Gender differences in research performance and its impact on careers: a longitudinal case study’, </w:t>
      </w:r>
      <w:r w:rsidRPr="00F04A2D">
        <w:rPr>
          <w:i/>
          <w:iCs/>
        </w:rPr>
        <w:t>Scientometrics</w:t>
      </w:r>
      <w:r w:rsidRPr="00F04A2D">
        <w:t>, 106(1), pp. 143–162. Available at: https://doi.org/10.1007/s11192-015-1775-3.</w:t>
      </w:r>
    </w:p>
    <w:p w14:paraId="3A2B4A58" w14:textId="77777777" w:rsidR="00F04A2D" w:rsidRPr="00F04A2D" w:rsidRDefault="00F04A2D" w:rsidP="00F04A2D">
      <w:pPr>
        <w:pStyle w:val="Bibliography"/>
      </w:pPr>
      <w:r w:rsidRPr="00F04A2D">
        <w:t xml:space="preserve">van den Besselaar, P. and Sandström, U. (2017) ‘Vicious circles of gender bias, lower positions, and lower performance: Gender differences in scholarly productivity and impact’, </w:t>
      </w:r>
      <w:r w:rsidRPr="00F04A2D">
        <w:rPr>
          <w:i/>
          <w:iCs/>
        </w:rPr>
        <w:t>PLOS ONE</w:t>
      </w:r>
      <w:r w:rsidRPr="00F04A2D">
        <w:t>, 12(8), p. e0183301. Available at: https://doi.org/10.1371/journal.pone.0183301.</w:t>
      </w:r>
    </w:p>
    <w:p w14:paraId="29CFDBED" w14:textId="77777777" w:rsidR="00F04A2D" w:rsidRPr="00F04A2D" w:rsidRDefault="00F04A2D" w:rsidP="00F04A2D">
      <w:pPr>
        <w:pStyle w:val="Bibliography"/>
      </w:pPr>
      <w:r w:rsidRPr="00F04A2D">
        <w:t xml:space="preserve">Biondi, B. </w:t>
      </w:r>
      <w:r w:rsidRPr="00F04A2D">
        <w:rPr>
          <w:i/>
          <w:iCs/>
        </w:rPr>
        <w:t>et al.</w:t>
      </w:r>
      <w:r w:rsidRPr="00F04A2D">
        <w:t xml:space="preserve"> (2021) ‘Journal submissions, review and editorial decision patterns during initial COVID-19 restrictions’, </w:t>
      </w:r>
      <w:r w:rsidRPr="00F04A2D">
        <w:rPr>
          <w:i/>
          <w:iCs/>
        </w:rPr>
        <w:t>Food Policy</w:t>
      </w:r>
      <w:r w:rsidRPr="00F04A2D">
        <w:t>, 105, p. 102167. Available at: https://doi.org/10.1016/j.foodpol.2021.102167.</w:t>
      </w:r>
    </w:p>
    <w:p w14:paraId="2634D14A" w14:textId="77777777" w:rsidR="00F04A2D" w:rsidRPr="00F04A2D" w:rsidRDefault="00F04A2D" w:rsidP="00F04A2D">
      <w:pPr>
        <w:pStyle w:val="Bibliography"/>
      </w:pPr>
      <w:r w:rsidRPr="00F04A2D">
        <w:t xml:space="preserve">Boncori, I. (2020) ‘The Never-ending Shift: A feminist reflection on living and organizing academic lives during the coronavirus pandemic’, </w:t>
      </w:r>
      <w:r w:rsidRPr="00F04A2D">
        <w:rPr>
          <w:i/>
          <w:iCs/>
        </w:rPr>
        <w:t>Gender, Work &amp; Organization</w:t>
      </w:r>
      <w:r w:rsidRPr="00F04A2D">
        <w:t>, 27(5), pp. 677–682. Available at: https://doi.org/10.1111/gwao.12451.</w:t>
      </w:r>
    </w:p>
    <w:p w14:paraId="534DD494" w14:textId="77777777" w:rsidR="00F04A2D" w:rsidRPr="00F04A2D" w:rsidRDefault="00F04A2D" w:rsidP="00F04A2D">
      <w:pPr>
        <w:pStyle w:val="Bibliography"/>
      </w:pPr>
      <w:r w:rsidRPr="00F04A2D">
        <w:t xml:space="preserve">Breuning, M. </w:t>
      </w:r>
      <w:r w:rsidRPr="00F04A2D">
        <w:rPr>
          <w:i/>
          <w:iCs/>
        </w:rPr>
        <w:t>et al.</w:t>
      </w:r>
      <w:r w:rsidRPr="00F04A2D">
        <w:t xml:space="preserve"> (2021) ‘The great equalizer? Gender, parenting, and scholarly productivity during the global pandemic’, </w:t>
      </w:r>
      <w:r w:rsidRPr="00F04A2D">
        <w:rPr>
          <w:i/>
          <w:iCs/>
        </w:rPr>
        <w:t>PS: Political Science &amp; Politics</w:t>
      </w:r>
      <w:r w:rsidRPr="00F04A2D">
        <w:t>, 54(3), pp. 427–431. Available at: https://doi.org/10.1017/S1049096520002036.</w:t>
      </w:r>
    </w:p>
    <w:p w14:paraId="6BE123A7" w14:textId="77777777" w:rsidR="00F04A2D" w:rsidRPr="00F04A2D" w:rsidRDefault="00F04A2D" w:rsidP="00F04A2D">
      <w:pPr>
        <w:pStyle w:val="Bibliography"/>
      </w:pPr>
      <w:r w:rsidRPr="00F04A2D">
        <w:t xml:space="preserve">Camerlink, I. </w:t>
      </w:r>
      <w:r w:rsidRPr="00F04A2D">
        <w:rPr>
          <w:i/>
          <w:iCs/>
        </w:rPr>
        <w:t>et al.</w:t>
      </w:r>
      <w:r w:rsidRPr="00F04A2D">
        <w:t xml:space="preserve"> (2021) ‘Impacts of the COVID-19 pandemic on animal behaviour and welfare researchers.’, </w:t>
      </w:r>
      <w:r w:rsidRPr="00F04A2D">
        <w:rPr>
          <w:i/>
          <w:iCs/>
        </w:rPr>
        <w:t>Applied Animal Behaviour Science</w:t>
      </w:r>
      <w:r w:rsidRPr="00F04A2D">
        <w:t>, 236, p. 105255. Available at: https://doi.org/10.1016/j.applanim.2021.105255.</w:t>
      </w:r>
    </w:p>
    <w:p w14:paraId="3721C178" w14:textId="77777777" w:rsidR="00F04A2D" w:rsidRPr="00F04A2D" w:rsidRDefault="00F04A2D" w:rsidP="00F04A2D">
      <w:pPr>
        <w:pStyle w:val="Bibliography"/>
      </w:pPr>
      <w:r w:rsidRPr="00F04A2D">
        <w:t xml:space="preserve">Candido, M.R. </w:t>
      </w:r>
      <w:r w:rsidRPr="00F04A2D">
        <w:rPr>
          <w:i/>
          <w:iCs/>
        </w:rPr>
        <w:t>et al.</w:t>
      </w:r>
      <w:r w:rsidRPr="00F04A2D">
        <w:t xml:space="preserve"> (2021) ‘Social sciences in the COVID-19 pandemic: work rotuines and inequalities’, </w:t>
      </w:r>
      <w:r w:rsidRPr="00F04A2D">
        <w:rPr>
          <w:i/>
          <w:iCs/>
        </w:rPr>
        <w:t>Sociologia &amp; Antropologia</w:t>
      </w:r>
      <w:r w:rsidRPr="00F04A2D">
        <w:t>, 11, pp. 31–65. Available at: https://doi.org/10.1590/2238-38752021v11esp2.</w:t>
      </w:r>
    </w:p>
    <w:p w14:paraId="2507DF8E" w14:textId="77777777" w:rsidR="00F04A2D" w:rsidRPr="00F04A2D" w:rsidRDefault="00F04A2D" w:rsidP="00F04A2D">
      <w:pPr>
        <w:pStyle w:val="Bibliography"/>
      </w:pPr>
      <w:r w:rsidRPr="00F04A2D">
        <w:t xml:space="preserve">Carli, L.L. (2020) ‘Women, Gender equality and COVID-19’, </w:t>
      </w:r>
      <w:r w:rsidRPr="00F04A2D">
        <w:rPr>
          <w:i/>
          <w:iCs/>
        </w:rPr>
        <w:t>Gender in Management: An International Journal</w:t>
      </w:r>
      <w:r w:rsidRPr="00F04A2D">
        <w:t xml:space="preserve"> [Preprint]. Available at: https://doi.org/10.1108/GM-07-2020-0236.</w:t>
      </w:r>
    </w:p>
    <w:p w14:paraId="3A17FE96" w14:textId="77777777" w:rsidR="00F04A2D" w:rsidRPr="00F04A2D" w:rsidRDefault="00F04A2D" w:rsidP="00F04A2D">
      <w:pPr>
        <w:pStyle w:val="Bibliography"/>
      </w:pPr>
      <w:r w:rsidRPr="00F04A2D">
        <w:t>Carlson, D.L., Petts, R.J. and Pepin, J.R. (2020) ‘US Couples’ Divisions of Housework and Childcare during COVID-19 Pandemic’. Available at: https://doi.org/10.31235/osf.io/jy8fn.</w:t>
      </w:r>
    </w:p>
    <w:p w14:paraId="458E9C94" w14:textId="77777777" w:rsidR="00F04A2D" w:rsidRPr="00F04A2D" w:rsidRDefault="00F04A2D" w:rsidP="00F04A2D">
      <w:pPr>
        <w:pStyle w:val="Bibliography"/>
      </w:pPr>
      <w:r w:rsidRPr="00F04A2D">
        <w:lastRenderedPageBreak/>
        <w:t xml:space="preserve">Chen, T.-H.K. and Seto, K.C. (2022) ‘Gender and authorship patterns in urban land science’, </w:t>
      </w:r>
      <w:r w:rsidRPr="00F04A2D">
        <w:rPr>
          <w:i/>
          <w:iCs/>
        </w:rPr>
        <w:t>Journal of Land Use Science</w:t>
      </w:r>
      <w:r w:rsidRPr="00F04A2D">
        <w:t>, 17(1), pp. 245–261. Available at: https://doi.org/10.1080/1747423X.2021.2018515.</w:t>
      </w:r>
    </w:p>
    <w:p w14:paraId="0B19BCAD" w14:textId="77777777" w:rsidR="00F04A2D" w:rsidRPr="00F04A2D" w:rsidRDefault="00F04A2D" w:rsidP="00F04A2D">
      <w:pPr>
        <w:pStyle w:val="Bibliography"/>
      </w:pPr>
      <w:r w:rsidRPr="00F04A2D">
        <w:t xml:space="preserve">Clark, D. (2020) ‘Reflections on institutional equity for faculty in response to COVID-19’, </w:t>
      </w:r>
      <w:r w:rsidRPr="00F04A2D">
        <w:rPr>
          <w:i/>
          <w:iCs/>
        </w:rPr>
        <w:t>Susan Bulkeley Butler Center for Leadership Excellence and ADVANCE Working Paper Series</w:t>
      </w:r>
      <w:r w:rsidRPr="00F04A2D">
        <w:t>, 3(2). Available at: https://par.nsf.gov/servlets/purl/10280774 (Accessed: 20 September 2021).</w:t>
      </w:r>
    </w:p>
    <w:p w14:paraId="7567E354" w14:textId="77777777" w:rsidR="00F04A2D" w:rsidRPr="00F04A2D" w:rsidRDefault="00F04A2D" w:rsidP="00F04A2D">
      <w:pPr>
        <w:pStyle w:val="Bibliography"/>
      </w:pPr>
      <w:r w:rsidRPr="00F04A2D">
        <w:t xml:space="preserve">Cook, J. </w:t>
      </w:r>
      <w:r w:rsidRPr="00F04A2D">
        <w:rPr>
          <w:i/>
          <w:iCs/>
        </w:rPr>
        <w:t>et al.</w:t>
      </w:r>
      <w:r w:rsidRPr="00F04A2D">
        <w:t xml:space="preserve"> (2021) ‘Gender differences in authorship of obstetrics and gynecology publications during the coronavirus disease 2019 pandemic’, </w:t>
      </w:r>
      <w:r w:rsidRPr="00F04A2D">
        <w:rPr>
          <w:i/>
          <w:iCs/>
        </w:rPr>
        <w:t>American journal of obstetrics &amp; gynecology MFM</w:t>
      </w:r>
      <w:r w:rsidRPr="00F04A2D">
        <w:t>, 3(1). Available at: https://doi.org/10.1016/j.ajogmf.2020.100268.</w:t>
      </w:r>
    </w:p>
    <w:p w14:paraId="2D890D58" w14:textId="77777777" w:rsidR="00F04A2D" w:rsidRPr="00F04A2D" w:rsidRDefault="00F04A2D" w:rsidP="00F04A2D">
      <w:pPr>
        <w:pStyle w:val="Bibliography"/>
      </w:pPr>
      <w:r w:rsidRPr="00F04A2D">
        <w:t xml:space="preserve">Corbera, E. </w:t>
      </w:r>
      <w:r w:rsidRPr="00F04A2D">
        <w:rPr>
          <w:i/>
          <w:iCs/>
        </w:rPr>
        <w:t>et al.</w:t>
      </w:r>
      <w:r w:rsidRPr="00F04A2D">
        <w:t xml:space="preserve"> (2020) ‘Academia in the Time of COVID-19: Towards an Ethics of Care’, </w:t>
      </w:r>
      <w:r w:rsidRPr="00F04A2D">
        <w:rPr>
          <w:i/>
          <w:iCs/>
        </w:rPr>
        <w:t>Planning Theory and Practice</w:t>
      </w:r>
      <w:r w:rsidRPr="00F04A2D">
        <w:t>, 21(2), pp. 191–199. Available at: https://doi.org/10.1080/14649357.2020.1757891.</w:t>
      </w:r>
    </w:p>
    <w:p w14:paraId="7DD1BE4F" w14:textId="77777777" w:rsidR="00F04A2D" w:rsidRPr="00F04A2D" w:rsidRDefault="00F04A2D" w:rsidP="00F04A2D">
      <w:pPr>
        <w:pStyle w:val="Bibliography"/>
      </w:pPr>
      <w:r w:rsidRPr="00F04A2D">
        <w:t xml:space="preserve">Cui, R., Ding, H. and Zhu, F. (2022) ‘Gender inequality in research productivity during the COVID-19 pandemic’, </w:t>
      </w:r>
      <w:r w:rsidRPr="00F04A2D">
        <w:rPr>
          <w:i/>
          <w:iCs/>
        </w:rPr>
        <w:t>Manufacturing &amp; Service Operations Management</w:t>
      </w:r>
      <w:r w:rsidRPr="00F04A2D">
        <w:t>, 24(2), pp. 707–726. Available at: https://doi.org/10.1287/msom.2021.0991.</w:t>
      </w:r>
    </w:p>
    <w:p w14:paraId="727ED8A1" w14:textId="77777777" w:rsidR="00F04A2D" w:rsidRPr="00F04A2D" w:rsidRDefault="00F04A2D" w:rsidP="00F04A2D">
      <w:pPr>
        <w:pStyle w:val="Bibliography"/>
      </w:pPr>
      <w:r w:rsidRPr="00F04A2D">
        <w:t xml:space="preserve">Cushman, M. (2020) ‘Gender gap in women authors is not worse during COVID-19 pandemic: Results from Research and Practice in Thrombosis and Haemostasis’, </w:t>
      </w:r>
      <w:r w:rsidRPr="00F04A2D">
        <w:rPr>
          <w:i/>
          <w:iCs/>
        </w:rPr>
        <w:t>Research and Practice in Thrombosis and Haemostasis</w:t>
      </w:r>
      <w:r w:rsidRPr="00F04A2D">
        <w:t>, 4(5), p. 672. Available at: https://doi.org/10.1002/rth2.12399.</w:t>
      </w:r>
    </w:p>
    <w:p w14:paraId="0749831D" w14:textId="77777777" w:rsidR="00F04A2D" w:rsidRPr="00F04A2D" w:rsidRDefault="00F04A2D" w:rsidP="00F04A2D">
      <w:pPr>
        <w:pStyle w:val="Bibliography"/>
      </w:pPr>
      <w:r w:rsidRPr="00F04A2D">
        <w:t xml:space="preserve">Davis, J.C. </w:t>
      </w:r>
      <w:r w:rsidRPr="00F04A2D">
        <w:rPr>
          <w:i/>
          <w:iCs/>
        </w:rPr>
        <w:t>et al.</w:t>
      </w:r>
      <w:r w:rsidRPr="00F04A2D">
        <w:t xml:space="preserve"> (2022) ‘Are we failing female and racialized academics? A Canadian national survey examining the impacts of the COVID-19 pandemic on tenure and tenure-track faculty’, </w:t>
      </w:r>
      <w:r w:rsidRPr="00F04A2D">
        <w:rPr>
          <w:i/>
          <w:iCs/>
        </w:rPr>
        <w:t>Gender, Work &amp; Organization</w:t>
      </w:r>
      <w:r w:rsidRPr="00F04A2D">
        <w:t>, 29(3), pp. 703–722. Available at: https://doi.org/10.1111/gwao.12811.</w:t>
      </w:r>
    </w:p>
    <w:p w14:paraId="2A37B54C" w14:textId="77777777" w:rsidR="00F04A2D" w:rsidRPr="00F04A2D" w:rsidRDefault="00F04A2D" w:rsidP="00F04A2D">
      <w:pPr>
        <w:pStyle w:val="Bibliography"/>
      </w:pPr>
      <w:r w:rsidRPr="00F04A2D">
        <w:t xml:space="preserve">Day, A.E., Corbett, P. and Boyle, J. (2020) ‘Is there a gender gap in chemical sciences scholarly communication?’, </w:t>
      </w:r>
      <w:r w:rsidRPr="00F04A2D">
        <w:rPr>
          <w:i/>
          <w:iCs/>
        </w:rPr>
        <w:t>Chemical Science</w:t>
      </w:r>
      <w:r w:rsidRPr="00F04A2D">
        <w:t>, 11(8), pp. 2277–2301. Available at: https://doi.org/10.1039/c9sc04090k.</w:t>
      </w:r>
    </w:p>
    <w:p w14:paraId="3632DC35" w14:textId="77777777" w:rsidR="00F04A2D" w:rsidRPr="00F04A2D" w:rsidRDefault="00F04A2D" w:rsidP="00F04A2D">
      <w:pPr>
        <w:pStyle w:val="Bibliography"/>
      </w:pPr>
      <w:r w:rsidRPr="00F04A2D">
        <w:t xml:space="preserve">DeFilippis, E.M. </w:t>
      </w:r>
      <w:r w:rsidRPr="00F04A2D">
        <w:rPr>
          <w:i/>
          <w:iCs/>
        </w:rPr>
        <w:t>et al.</w:t>
      </w:r>
      <w:r w:rsidRPr="00F04A2D">
        <w:t xml:space="preserve"> (2021) ‘Gender differences in publication authorship during COVID-19: a bibliometric analysis of high-impact cardiology journals’, </w:t>
      </w:r>
      <w:r w:rsidRPr="00F04A2D">
        <w:rPr>
          <w:i/>
          <w:iCs/>
        </w:rPr>
        <w:t>Journal of the American Heart Association</w:t>
      </w:r>
      <w:r w:rsidRPr="00F04A2D">
        <w:t>, 10(5), p. e019005. Available at: https://doi.org/10.1161/JAHA.120.019005.</w:t>
      </w:r>
    </w:p>
    <w:p w14:paraId="5836AE8D" w14:textId="77777777" w:rsidR="00F04A2D" w:rsidRPr="00F04A2D" w:rsidRDefault="00F04A2D" w:rsidP="00F04A2D">
      <w:pPr>
        <w:pStyle w:val="Bibliography"/>
      </w:pPr>
      <w:r w:rsidRPr="00F04A2D">
        <w:t>Deryugina, T., Shurchkov, O. and Stearns, J.E. (2021) ‘COVID-19 Disruptions Disproportionately Affect Female Academics’. Available at: https://doi.org/10.1257/pandp.20211017.</w:t>
      </w:r>
    </w:p>
    <w:p w14:paraId="44D33422" w14:textId="77777777" w:rsidR="00F04A2D" w:rsidRPr="00F04A2D" w:rsidRDefault="00F04A2D" w:rsidP="00F04A2D">
      <w:pPr>
        <w:pStyle w:val="Bibliography"/>
      </w:pPr>
      <w:r w:rsidRPr="00F04A2D">
        <w:t xml:space="preserve">Diaz, J.O. </w:t>
      </w:r>
      <w:r w:rsidRPr="00F04A2D">
        <w:rPr>
          <w:i/>
          <w:iCs/>
        </w:rPr>
        <w:t>et al.</w:t>
      </w:r>
      <w:r w:rsidRPr="00F04A2D">
        <w:t xml:space="preserve"> (2021) ‘Burnout syndrome in pediatric urology: A perspective during the COVID-19 pandemic—Ibero-American survey’, </w:t>
      </w:r>
      <w:r w:rsidRPr="00F04A2D">
        <w:rPr>
          <w:i/>
          <w:iCs/>
        </w:rPr>
        <w:t>Journal of Pediatric Urology</w:t>
      </w:r>
      <w:r w:rsidRPr="00F04A2D">
        <w:t>, 17(3), pp. 402-e1. Available at: https://doi.org/10.1016/j.jpurol.2021.01.015.</w:t>
      </w:r>
    </w:p>
    <w:p w14:paraId="7583DF2E" w14:textId="77777777" w:rsidR="00F04A2D" w:rsidRPr="00F04A2D" w:rsidRDefault="00F04A2D" w:rsidP="00F04A2D">
      <w:pPr>
        <w:pStyle w:val="Bibliography"/>
      </w:pPr>
      <w:r w:rsidRPr="00F04A2D">
        <w:t xml:space="preserve">Docka-Filipek, D. and Stone, L.B. (2021) ‘Twice a “housewife”: On academic precarity,“hysterical” women, faculty mental health, and service as gendered care work for the </w:t>
      </w:r>
      <w:r w:rsidRPr="00F04A2D">
        <w:lastRenderedPageBreak/>
        <w:t xml:space="preserve">“university family” in pandemic times’, </w:t>
      </w:r>
      <w:r w:rsidRPr="00F04A2D">
        <w:rPr>
          <w:i/>
          <w:iCs/>
        </w:rPr>
        <w:t>Gender, Work &amp; Organization</w:t>
      </w:r>
      <w:r w:rsidRPr="00F04A2D">
        <w:t>, 28(6), pp. 2158–2179. Available at: https://doi.org/10.1111/gwao.12723.</w:t>
      </w:r>
    </w:p>
    <w:p w14:paraId="5F15D7F4" w14:textId="77777777" w:rsidR="00F04A2D" w:rsidRPr="00F04A2D" w:rsidRDefault="00F04A2D" w:rsidP="00F04A2D">
      <w:pPr>
        <w:pStyle w:val="Bibliography"/>
      </w:pPr>
      <w:r w:rsidRPr="00F04A2D">
        <w:t xml:space="preserve">Ellinas, E.H. </w:t>
      </w:r>
      <w:r w:rsidRPr="00F04A2D">
        <w:rPr>
          <w:i/>
          <w:iCs/>
        </w:rPr>
        <w:t>et al.</w:t>
      </w:r>
      <w:r w:rsidRPr="00F04A2D">
        <w:t xml:space="preserve"> (2021) ‘Winners and Losers in Academic Productivity During the COVID-19 Pandemic: Is the Gender Gap Widening for Faculty?’, </w:t>
      </w:r>
      <w:r w:rsidRPr="00F04A2D">
        <w:rPr>
          <w:i/>
          <w:iCs/>
        </w:rPr>
        <w:t>Journal of women’s health (2002)</w:t>
      </w:r>
      <w:r w:rsidRPr="00F04A2D">
        <w:t xml:space="preserve"> [Preprint]. Available at: https://doi.org/10.1089/jwh.2021.0321.</w:t>
      </w:r>
    </w:p>
    <w:p w14:paraId="640A8960" w14:textId="77777777" w:rsidR="00F04A2D" w:rsidRPr="00F04A2D" w:rsidRDefault="00F04A2D" w:rsidP="00F04A2D">
      <w:pPr>
        <w:pStyle w:val="Bibliography"/>
      </w:pPr>
      <w:r w:rsidRPr="00F04A2D">
        <w:t xml:space="preserve">Else, H. (2020) ‘How a torrent of COVID science changed research publishing–in seven charts’, </w:t>
      </w:r>
      <w:r w:rsidRPr="00F04A2D">
        <w:rPr>
          <w:i/>
          <w:iCs/>
        </w:rPr>
        <w:t>Nature</w:t>
      </w:r>
      <w:r w:rsidRPr="00F04A2D">
        <w:t>, 588(7839), pp. 553–554. Available at: https://doi.org/10.1038/d41586-020-03564-y.</w:t>
      </w:r>
    </w:p>
    <w:p w14:paraId="03450AA2" w14:textId="77777777" w:rsidR="00F04A2D" w:rsidRPr="00F04A2D" w:rsidRDefault="00F04A2D" w:rsidP="00F04A2D">
      <w:pPr>
        <w:pStyle w:val="Bibliography"/>
      </w:pPr>
      <w:r w:rsidRPr="00F04A2D">
        <w:t xml:space="preserve">Foo, Y.Z. </w:t>
      </w:r>
      <w:r w:rsidRPr="00F04A2D">
        <w:rPr>
          <w:i/>
          <w:iCs/>
        </w:rPr>
        <w:t>et al.</w:t>
      </w:r>
      <w:r w:rsidRPr="00F04A2D">
        <w:t xml:space="preserve"> (2021) ‘A practical guide to question formation, systematic searching and study screening for literature reviews in ecology and evolution’, </w:t>
      </w:r>
      <w:r w:rsidRPr="00F04A2D">
        <w:rPr>
          <w:i/>
          <w:iCs/>
        </w:rPr>
        <w:t>Methods in Ecology and Evolution</w:t>
      </w:r>
      <w:r w:rsidRPr="00F04A2D">
        <w:t>, 12(9), pp. 1705–1720. Available at: https://doi.org/10.1111/2041-210X.13654.</w:t>
      </w:r>
    </w:p>
    <w:p w14:paraId="0AB5ABC4" w14:textId="77777777" w:rsidR="00F04A2D" w:rsidRPr="00F04A2D" w:rsidRDefault="00F04A2D" w:rsidP="00F04A2D">
      <w:pPr>
        <w:pStyle w:val="Bibliography"/>
      </w:pPr>
      <w:r w:rsidRPr="00F04A2D">
        <w:t xml:space="preserve">Forti, L.R., Solino, L.A. and Szabo, J.K. (2021) ‘Trade-off between urgency and reduced editorial capacity affect publication speed in ecological and medical journals during 2020’, </w:t>
      </w:r>
      <w:r w:rsidRPr="00F04A2D">
        <w:rPr>
          <w:i/>
          <w:iCs/>
        </w:rPr>
        <w:t>Humanities and Social Sciences Communications</w:t>
      </w:r>
      <w:r w:rsidRPr="00F04A2D">
        <w:t>, 8(1), pp. 1–9. Available at: https://doi.org/10.1057/s41599-021-00920-9.</w:t>
      </w:r>
    </w:p>
    <w:p w14:paraId="768B398C" w14:textId="77777777" w:rsidR="00F04A2D" w:rsidRPr="00F04A2D" w:rsidRDefault="00F04A2D" w:rsidP="00F04A2D">
      <w:pPr>
        <w:pStyle w:val="Bibliography"/>
      </w:pPr>
      <w:r w:rsidRPr="00F04A2D">
        <w:t xml:space="preserve">Fortin, J. and Taylor, D.B. (2020) ‘Florida State University Child Care Policy Draws Backlash’, </w:t>
      </w:r>
      <w:r w:rsidRPr="00F04A2D">
        <w:rPr>
          <w:i/>
          <w:iCs/>
        </w:rPr>
        <w:t>The New York Times</w:t>
      </w:r>
      <w:r w:rsidRPr="00F04A2D">
        <w:t>, 2 July. Available at: https://www.nytimes.com/2020/07/02/us/fsu-telecommute-remote.html (Accessed: 6 November 2022).</w:t>
      </w:r>
    </w:p>
    <w:p w14:paraId="562B9B4C" w14:textId="77777777" w:rsidR="00F04A2D" w:rsidRPr="00F04A2D" w:rsidRDefault="00F04A2D" w:rsidP="00F04A2D">
      <w:pPr>
        <w:pStyle w:val="Bibliography"/>
      </w:pPr>
      <w:r w:rsidRPr="00F04A2D">
        <w:t xml:space="preserve">Fox, C.W. </w:t>
      </w:r>
      <w:r w:rsidRPr="00F04A2D">
        <w:rPr>
          <w:i/>
          <w:iCs/>
        </w:rPr>
        <w:t>et al.</w:t>
      </w:r>
      <w:r w:rsidRPr="00F04A2D">
        <w:t xml:space="preserve"> (2016) ‘Gender differences in patterns of authorship do not affect peer review outcomes at an ecology journal’, </w:t>
      </w:r>
      <w:r w:rsidRPr="00F04A2D">
        <w:rPr>
          <w:i/>
          <w:iCs/>
        </w:rPr>
        <w:t>Functional Ecology</w:t>
      </w:r>
      <w:r w:rsidRPr="00F04A2D">
        <w:t>, 30(1), pp. 126–139. Available at: https://doi.org/10.1111/1365-2435.12587.</w:t>
      </w:r>
    </w:p>
    <w:p w14:paraId="61F18F72" w14:textId="77777777" w:rsidR="00F04A2D" w:rsidRPr="00F04A2D" w:rsidRDefault="00F04A2D" w:rsidP="00F04A2D">
      <w:pPr>
        <w:pStyle w:val="Bibliography"/>
      </w:pPr>
      <w:r w:rsidRPr="00F04A2D">
        <w:t xml:space="preserve">Fox, C.W. and Meyer, J. (2021) ‘The influence of the global COVID-19 pandemic on manuscript submissions and editor and reviewer performance at six ecology journals’, </w:t>
      </w:r>
      <w:r w:rsidRPr="00F04A2D">
        <w:rPr>
          <w:i/>
          <w:iCs/>
        </w:rPr>
        <w:t>Functional Ecology</w:t>
      </w:r>
      <w:r w:rsidRPr="00F04A2D">
        <w:t>. Wiley Online Library.</w:t>
      </w:r>
    </w:p>
    <w:p w14:paraId="0B18E448" w14:textId="77777777" w:rsidR="00F04A2D" w:rsidRPr="00F04A2D" w:rsidRDefault="00F04A2D" w:rsidP="00F04A2D">
      <w:pPr>
        <w:pStyle w:val="Bibliography"/>
      </w:pPr>
      <w:r w:rsidRPr="00F04A2D">
        <w:t xml:space="preserve">Fox, C.W. and Paine, C.T. (2019) ‘Gender differences in peer review outcomes and manuscript impact at six journals of ecology and evolution’, </w:t>
      </w:r>
      <w:r w:rsidRPr="00F04A2D">
        <w:rPr>
          <w:i/>
          <w:iCs/>
        </w:rPr>
        <w:t>Ecology and Evolution</w:t>
      </w:r>
      <w:r w:rsidRPr="00F04A2D">
        <w:t>, 9(6), pp. 3599–3619. Available at: https://doi.org/10.1002/ece3.4993.</w:t>
      </w:r>
    </w:p>
    <w:p w14:paraId="54FA45CB" w14:textId="77777777" w:rsidR="00F04A2D" w:rsidRPr="00F04A2D" w:rsidRDefault="00F04A2D" w:rsidP="00F04A2D">
      <w:pPr>
        <w:pStyle w:val="Bibliography"/>
      </w:pPr>
      <w:r w:rsidRPr="00F04A2D">
        <w:t xml:space="preserve">Gao, J. </w:t>
      </w:r>
      <w:r w:rsidRPr="00F04A2D">
        <w:rPr>
          <w:i/>
          <w:iCs/>
        </w:rPr>
        <w:t>et al.</w:t>
      </w:r>
      <w:r w:rsidRPr="00F04A2D">
        <w:t xml:space="preserve"> (2021) ‘Potentially long-lasting effects of the pandemic on scientists’, </w:t>
      </w:r>
      <w:r w:rsidRPr="00F04A2D">
        <w:rPr>
          <w:i/>
          <w:iCs/>
        </w:rPr>
        <w:t>Nature communications</w:t>
      </w:r>
      <w:r w:rsidRPr="00F04A2D">
        <w:t>, 12(1), pp. 1–6. Available at: https://doi.org/10.1038/s41467-021-26428-z.</w:t>
      </w:r>
    </w:p>
    <w:p w14:paraId="205459F6" w14:textId="77777777" w:rsidR="00F04A2D" w:rsidRPr="00F04A2D" w:rsidRDefault="00F04A2D" w:rsidP="00F04A2D">
      <w:pPr>
        <w:pStyle w:val="Bibliography"/>
      </w:pPr>
      <w:r w:rsidRPr="00F04A2D">
        <w:t xml:space="preserve">Gayet-Ageron, A. </w:t>
      </w:r>
      <w:r w:rsidRPr="00F04A2D">
        <w:rPr>
          <w:i/>
          <w:iCs/>
        </w:rPr>
        <w:t>et al.</w:t>
      </w:r>
      <w:r w:rsidRPr="00F04A2D">
        <w:t xml:space="preserve"> (2021) ‘Female authorship of covid-19 research in manuscripts submitted to 11 biomedical journals: cross sectional study.’, </w:t>
      </w:r>
      <w:r w:rsidRPr="00F04A2D">
        <w:rPr>
          <w:i/>
          <w:iCs/>
        </w:rPr>
        <w:t>BMJ (Clinical research ed.)</w:t>
      </w:r>
      <w:r w:rsidRPr="00F04A2D">
        <w:t>, 375, p. n2288. Available at: https://doi.org/10.1136/bmj.n2288.</w:t>
      </w:r>
    </w:p>
    <w:p w14:paraId="5F0BE458" w14:textId="77777777" w:rsidR="00F04A2D" w:rsidRPr="00F04A2D" w:rsidRDefault="00F04A2D" w:rsidP="00F04A2D">
      <w:pPr>
        <w:pStyle w:val="Bibliography"/>
      </w:pPr>
      <w:r w:rsidRPr="00F04A2D">
        <w:t xml:space="preserve">Gerding, A.B. </w:t>
      </w:r>
      <w:r w:rsidRPr="00F04A2D">
        <w:rPr>
          <w:i/>
          <w:iCs/>
        </w:rPr>
        <w:t>et al.</w:t>
      </w:r>
      <w:r w:rsidRPr="00F04A2D">
        <w:t xml:space="preserve"> (2021) ‘Scholarly productivity in clinical pharmacology amid pandemic-related workforce disruptions: are men and women affected equally?’, </w:t>
      </w:r>
      <w:r w:rsidRPr="00F04A2D">
        <w:rPr>
          <w:i/>
          <w:iCs/>
        </w:rPr>
        <w:t>Clinical Pharmacology and Therapeutics</w:t>
      </w:r>
      <w:r w:rsidRPr="00F04A2D">
        <w:t>, 110(4), p. 841. Available at: https://doi.org/10.1002/cpt.2358.</w:t>
      </w:r>
    </w:p>
    <w:p w14:paraId="6643E3BA" w14:textId="77777777" w:rsidR="00F04A2D" w:rsidRPr="00F04A2D" w:rsidRDefault="00F04A2D" w:rsidP="00F04A2D">
      <w:pPr>
        <w:pStyle w:val="Bibliography"/>
      </w:pPr>
      <w:r w:rsidRPr="00F04A2D">
        <w:lastRenderedPageBreak/>
        <w:t xml:space="preserve">Ghaffarizadeh, S. Aryan </w:t>
      </w:r>
      <w:r w:rsidRPr="00F04A2D">
        <w:rPr>
          <w:i/>
          <w:iCs/>
        </w:rPr>
        <w:t>et al.</w:t>
      </w:r>
      <w:r w:rsidRPr="00F04A2D">
        <w:t xml:space="preserve"> (2021) ‘Life and work of researchers trapped in the COVID-19 pandemic vicious cycle’, </w:t>
      </w:r>
      <w:r w:rsidRPr="00F04A2D">
        <w:rPr>
          <w:i/>
          <w:iCs/>
        </w:rPr>
        <w:t>bioRxiv</w:t>
      </w:r>
      <w:r w:rsidRPr="00F04A2D">
        <w:t>, p. 2021.02.02.429476. Available at: https://doi.org/10.1101/2021.02.02.429476.</w:t>
      </w:r>
    </w:p>
    <w:p w14:paraId="558435A7" w14:textId="77777777" w:rsidR="00F04A2D" w:rsidRPr="00F04A2D" w:rsidRDefault="00F04A2D" w:rsidP="00F04A2D">
      <w:pPr>
        <w:pStyle w:val="Bibliography"/>
      </w:pPr>
      <w:r w:rsidRPr="00F04A2D">
        <w:t xml:space="preserve">Grames, E.M. </w:t>
      </w:r>
      <w:r w:rsidRPr="00F04A2D">
        <w:rPr>
          <w:i/>
          <w:iCs/>
        </w:rPr>
        <w:t>et al.</w:t>
      </w:r>
      <w:r w:rsidRPr="00F04A2D">
        <w:t xml:space="preserve"> (2019) ‘An automated approach to identifying search terms for systematic reviews using keyword co-occurrence networks’, </w:t>
      </w:r>
      <w:r w:rsidRPr="00F04A2D">
        <w:rPr>
          <w:i/>
          <w:iCs/>
        </w:rPr>
        <w:t>Methods in Ecology and Evolution</w:t>
      </w:r>
      <w:r w:rsidRPr="00F04A2D">
        <w:t>, 10(10), pp. 1645–1654. Available at: https://doi.org/10.1111/2041-210X.13268.</w:t>
      </w:r>
    </w:p>
    <w:p w14:paraId="4C0B34C3" w14:textId="77777777" w:rsidR="00F04A2D" w:rsidRPr="00F04A2D" w:rsidRDefault="00F04A2D" w:rsidP="00F04A2D">
      <w:pPr>
        <w:pStyle w:val="Bibliography"/>
      </w:pPr>
      <w:r w:rsidRPr="00F04A2D">
        <w:t xml:space="preserve">Guarino, C.M. and Borden, V.M.H. (2017) ‘Faculty Service Loads and Gender: Are Women Taking Care of the Academic Family?’, </w:t>
      </w:r>
      <w:r w:rsidRPr="00F04A2D">
        <w:rPr>
          <w:i/>
          <w:iCs/>
        </w:rPr>
        <w:t>Research in Higher Education</w:t>
      </w:r>
      <w:r w:rsidRPr="00F04A2D">
        <w:t>, 58(6), pp. 672–694. Available at: https://doi.org/10.1007/s11162-017-9454-2.</w:t>
      </w:r>
    </w:p>
    <w:p w14:paraId="64F408A9" w14:textId="77777777" w:rsidR="00F04A2D" w:rsidRPr="00F04A2D" w:rsidRDefault="00F04A2D" w:rsidP="00F04A2D">
      <w:pPr>
        <w:pStyle w:val="Bibliography"/>
      </w:pPr>
      <w:r w:rsidRPr="00F04A2D">
        <w:t xml:space="preserve">Guintivano, J., Dick, D. and Bulik, C.M. (2021) ‘Psychiatric genomics research during the COVID-19 pandemic: A survey of Psychiatric Genomics Consortium researchers’, </w:t>
      </w:r>
      <w:r w:rsidRPr="00F04A2D">
        <w:rPr>
          <w:i/>
          <w:iCs/>
        </w:rPr>
        <w:t>American Journal of Medical Genetics Part B: Neuropsychiatric Genetics</w:t>
      </w:r>
      <w:r w:rsidRPr="00F04A2D">
        <w:t>, 186(1), pp. 40–49. Available at: https://doi.org/10.1002/ajmg.b.32838.</w:t>
      </w:r>
    </w:p>
    <w:p w14:paraId="00FD23D9" w14:textId="77777777" w:rsidR="00F04A2D" w:rsidRPr="00F04A2D" w:rsidRDefault="00F04A2D" w:rsidP="00F04A2D">
      <w:pPr>
        <w:pStyle w:val="Bibliography"/>
      </w:pPr>
      <w:r w:rsidRPr="00F04A2D">
        <w:t xml:space="preserve">Guy, B. and Arthur, B. (2020) ‘Academic motherhood during COVID-19: Navigating our dual roles as educators and mothers’, </w:t>
      </w:r>
      <w:r w:rsidRPr="00F04A2D">
        <w:rPr>
          <w:i/>
          <w:iCs/>
        </w:rPr>
        <w:t>Gender, Work &amp; Organization</w:t>
      </w:r>
      <w:r w:rsidRPr="00F04A2D">
        <w:t>, 27(5), pp. 887–899. Available at: https://doi.org/10.1111/gwao.12493.</w:t>
      </w:r>
    </w:p>
    <w:p w14:paraId="0A54F741" w14:textId="77777777" w:rsidR="00F04A2D" w:rsidRPr="00F04A2D" w:rsidRDefault="00F04A2D" w:rsidP="00F04A2D">
      <w:pPr>
        <w:pStyle w:val="Bibliography"/>
      </w:pPr>
      <w:r w:rsidRPr="00F04A2D">
        <w:t xml:space="preserve">Hagan, A.K. </w:t>
      </w:r>
      <w:r w:rsidRPr="00F04A2D">
        <w:rPr>
          <w:i/>
          <w:iCs/>
        </w:rPr>
        <w:t>et al.</w:t>
      </w:r>
      <w:r w:rsidRPr="00F04A2D">
        <w:t xml:space="preserve"> (2020) ‘Women Are Underrepresented and Receive Differential Outcomes at ASM Journals: a Six-Year Retrospective Analysis’, </w:t>
      </w:r>
      <w:r w:rsidRPr="00F04A2D">
        <w:rPr>
          <w:i/>
          <w:iCs/>
        </w:rPr>
        <w:t>mBio</w:t>
      </w:r>
      <w:r w:rsidRPr="00F04A2D">
        <w:t>, 11(6), pp. e01680-20. Available at: https://doi.org/10.1128/mBio.01680-20.</w:t>
      </w:r>
    </w:p>
    <w:p w14:paraId="789E2DA9" w14:textId="77777777" w:rsidR="00F04A2D" w:rsidRPr="00F04A2D" w:rsidRDefault="00F04A2D" w:rsidP="00F04A2D">
      <w:pPr>
        <w:pStyle w:val="Bibliography"/>
      </w:pPr>
      <w:r w:rsidRPr="00F04A2D">
        <w:t xml:space="preserve">Harris, B. </w:t>
      </w:r>
      <w:r w:rsidRPr="00F04A2D">
        <w:rPr>
          <w:i/>
          <w:iCs/>
        </w:rPr>
        <w:t>et al.</w:t>
      </w:r>
      <w:r w:rsidRPr="00F04A2D">
        <w:t xml:space="preserve"> (2022) ‘Exploratory Investigation of Gender Differences in School Psychology Publishing Before and During the Initial Phase of COVID-19’, </w:t>
      </w:r>
      <w:r w:rsidRPr="00F04A2D">
        <w:rPr>
          <w:i/>
          <w:iCs/>
        </w:rPr>
        <w:t>Canadian Journal of School Psychology</w:t>
      </w:r>
      <w:r w:rsidRPr="00F04A2D">
        <w:t>, 37(2), pp. 204–211. Available at: https://doi.org/10.1177/08295735221074473.</w:t>
      </w:r>
    </w:p>
    <w:p w14:paraId="674AA8D0" w14:textId="77777777" w:rsidR="00F04A2D" w:rsidRPr="00F04A2D" w:rsidRDefault="00F04A2D" w:rsidP="00F04A2D">
      <w:pPr>
        <w:pStyle w:val="Bibliography"/>
      </w:pPr>
      <w:r w:rsidRPr="00F04A2D">
        <w:t xml:space="preserve">Herman, E. </w:t>
      </w:r>
      <w:r w:rsidRPr="00F04A2D">
        <w:rPr>
          <w:i/>
          <w:iCs/>
        </w:rPr>
        <w:t>et al.</w:t>
      </w:r>
      <w:r w:rsidRPr="00F04A2D">
        <w:t xml:space="preserve"> (2021) ‘The impact of the pandemic on early career researchers: what we already know from the internationally published literature’, </w:t>
      </w:r>
      <w:r w:rsidRPr="00F04A2D">
        <w:rPr>
          <w:i/>
          <w:iCs/>
        </w:rPr>
        <w:t>El Profesional de la Información</w:t>
      </w:r>
      <w:r w:rsidRPr="00F04A2D">
        <w:t>, 30(2). Available at: https://doi.org/10.3145/epi.2021.mar.08.</w:t>
      </w:r>
    </w:p>
    <w:p w14:paraId="363B11E6" w14:textId="77777777" w:rsidR="00F04A2D" w:rsidRPr="00F04A2D" w:rsidRDefault="00F04A2D" w:rsidP="00F04A2D">
      <w:pPr>
        <w:pStyle w:val="Bibliography"/>
      </w:pPr>
      <w:r w:rsidRPr="00F04A2D">
        <w:t xml:space="preserve">Hoggarth, J.A. </w:t>
      </w:r>
      <w:r w:rsidRPr="00F04A2D">
        <w:rPr>
          <w:i/>
          <w:iCs/>
        </w:rPr>
        <w:t>et al.</w:t>
      </w:r>
      <w:r w:rsidRPr="00F04A2D">
        <w:t xml:space="preserve"> (2021) ‘Impacts of the COVID-19 pandemic on women and early career archaeologists’, </w:t>
      </w:r>
      <w:r w:rsidRPr="00F04A2D">
        <w:rPr>
          <w:i/>
          <w:iCs/>
        </w:rPr>
        <w:t>Heritage</w:t>
      </w:r>
      <w:r w:rsidRPr="00F04A2D">
        <w:t>, 4(3), pp. 1681–1702. Available at: https://doi.org/10.3390/heritage4030093.</w:t>
      </w:r>
    </w:p>
    <w:p w14:paraId="132A7255" w14:textId="77777777" w:rsidR="00F04A2D" w:rsidRPr="00F04A2D" w:rsidRDefault="00F04A2D" w:rsidP="00F04A2D">
      <w:pPr>
        <w:pStyle w:val="Bibliography"/>
      </w:pPr>
      <w:r w:rsidRPr="00F04A2D">
        <w:t xml:space="preserve">Horbach, S.P.J.M. (2020) ‘Pandemic publishing: Medical journals strongly speed up their publication process for COVID-19’, </w:t>
      </w:r>
      <w:r w:rsidRPr="00F04A2D">
        <w:rPr>
          <w:i/>
          <w:iCs/>
        </w:rPr>
        <w:t>Quantitative Science Studies</w:t>
      </w:r>
      <w:r w:rsidRPr="00F04A2D">
        <w:t>, 1(3), pp. 1056–1067. Available at: https://doi.org/10.1162/QSS_A_00076.</w:t>
      </w:r>
    </w:p>
    <w:p w14:paraId="5E70EF2F" w14:textId="77777777" w:rsidR="00F04A2D" w:rsidRPr="00F04A2D" w:rsidRDefault="00F04A2D" w:rsidP="00F04A2D">
      <w:pPr>
        <w:pStyle w:val="Bibliography"/>
      </w:pPr>
      <w:r w:rsidRPr="00F04A2D">
        <w:t xml:space="preserve">Huang, J. </w:t>
      </w:r>
      <w:r w:rsidRPr="00F04A2D">
        <w:rPr>
          <w:i/>
          <w:iCs/>
        </w:rPr>
        <w:t>et al.</w:t>
      </w:r>
      <w:r w:rsidRPr="00F04A2D">
        <w:t xml:space="preserve"> (2020) ‘Historical comparison of gender inequality in scientific careers across countries and disciplines’, </w:t>
      </w:r>
      <w:r w:rsidRPr="00F04A2D">
        <w:rPr>
          <w:i/>
          <w:iCs/>
        </w:rPr>
        <w:t>Proceedings of the National Academy of Sciences</w:t>
      </w:r>
      <w:r w:rsidRPr="00F04A2D">
        <w:t>, 117(9), pp. 4609–4616. Available at: https://doi.org/10.1073/PNAS.1914221117.</w:t>
      </w:r>
    </w:p>
    <w:p w14:paraId="2D94C2C7" w14:textId="77777777" w:rsidR="00F04A2D" w:rsidRPr="00F04A2D" w:rsidRDefault="00F04A2D" w:rsidP="00F04A2D">
      <w:pPr>
        <w:pStyle w:val="Bibliography"/>
      </w:pPr>
      <w:r w:rsidRPr="00F04A2D">
        <w:t xml:space="preserve">Inno, L., Rotundi, A. and Piccialli, A. (2020) ‘COVID-19 lockdown effects on gender inequality’, </w:t>
      </w:r>
      <w:r w:rsidRPr="00F04A2D">
        <w:rPr>
          <w:i/>
          <w:iCs/>
        </w:rPr>
        <w:t>Nature Astronomy</w:t>
      </w:r>
      <w:r w:rsidRPr="00F04A2D">
        <w:t>, 4(12), pp. 1114–1114. Available at: https://doi.org/10.1038/s41550-020-01258-z.</w:t>
      </w:r>
    </w:p>
    <w:p w14:paraId="3F012AEE" w14:textId="77777777" w:rsidR="00F04A2D" w:rsidRPr="00F04A2D" w:rsidRDefault="00F04A2D" w:rsidP="00F04A2D">
      <w:pPr>
        <w:pStyle w:val="Bibliography"/>
      </w:pPr>
      <w:r w:rsidRPr="00F04A2D">
        <w:lastRenderedPageBreak/>
        <w:t xml:space="preserve">Ipe, T.S. </w:t>
      </w:r>
      <w:r w:rsidRPr="00F04A2D">
        <w:rPr>
          <w:i/>
          <w:iCs/>
        </w:rPr>
        <w:t>et al.</w:t>
      </w:r>
      <w:r w:rsidRPr="00F04A2D">
        <w:t xml:space="preserve"> (2021) ‘The impact of COVID-19 on academic productivity by female physicians and researchers in transfusion medicine’, </w:t>
      </w:r>
      <w:r w:rsidRPr="00F04A2D">
        <w:rPr>
          <w:i/>
          <w:iCs/>
        </w:rPr>
        <w:t>Transfusion</w:t>
      </w:r>
      <w:r w:rsidRPr="00F04A2D">
        <w:t>, 61(6), pp. 1690–1693. Available at: https://doi.org/10.1111/trf.16306.</w:t>
      </w:r>
    </w:p>
    <w:p w14:paraId="2AD8AFC0" w14:textId="77777777" w:rsidR="00F04A2D" w:rsidRPr="00F04A2D" w:rsidRDefault="00F04A2D" w:rsidP="00F04A2D">
      <w:pPr>
        <w:pStyle w:val="Bibliography"/>
      </w:pPr>
      <w:r w:rsidRPr="00F04A2D">
        <w:t xml:space="preserve">Jemielniak, D., Sławska, A. and Wilamowski, M. (2021) ‘COVID-19 effect on the gender gap in academic publishing’, </w:t>
      </w:r>
      <w:r w:rsidRPr="00F04A2D">
        <w:rPr>
          <w:i/>
          <w:iCs/>
        </w:rPr>
        <w:t>Journal of Information Science</w:t>
      </w:r>
      <w:r w:rsidRPr="00F04A2D">
        <w:t>, p. 01655515211068168. Available at: https://doi.org/10.1177/01655515211068168.</w:t>
      </w:r>
    </w:p>
    <w:p w14:paraId="55DB1092" w14:textId="77777777" w:rsidR="00F04A2D" w:rsidRPr="00F04A2D" w:rsidRDefault="00F04A2D" w:rsidP="00F04A2D">
      <w:pPr>
        <w:pStyle w:val="Bibliography"/>
      </w:pPr>
      <w:r w:rsidRPr="00F04A2D">
        <w:t xml:space="preserve">Jordan, C.J. and Carlezon, W.A. (2021) ‘Effects of the COVID-19 pandemic on gender representation among corresponding authors of Neuropsychopharmacology (NPP) manuscripts: submissions during January–June, 2020’, </w:t>
      </w:r>
      <w:r w:rsidRPr="00F04A2D">
        <w:rPr>
          <w:i/>
          <w:iCs/>
        </w:rPr>
        <w:t>Neuropsychopharmacology</w:t>
      </w:r>
      <w:r w:rsidRPr="00F04A2D">
        <w:t>, 46(2), pp. 269–270. Available at: https://doi.org/10.1038/s41386-020-00869-4.</w:t>
      </w:r>
    </w:p>
    <w:p w14:paraId="5017973E" w14:textId="77777777" w:rsidR="00F04A2D" w:rsidRPr="00F04A2D" w:rsidRDefault="00F04A2D" w:rsidP="00F04A2D">
      <w:pPr>
        <w:pStyle w:val="Bibliography"/>
      </w:pPr>
      <w:r w:rsidRPr="00F04A2D">
        <w:t xml:space="preserve">Kaatz, A., Gutierrez, B. and Carnes, M. (2014) ‘Threats to objectivity in peer review: the case of gender’, </w:t>
      </w:r>
      <w:r w:rsidRPr="00F04A2D">
        <w:rPr>
          <w:i/>
          <w:iCs/>
        </w:rPr>
        <w:t>Trends in pharmacological sciences</w:t>
      </w:r>
      <w:r w:rsidRPr="00F04A2D">
        <w:t>, 35(8), pp. 371–373. Available at: https://doi.org/10.1016/j.tips.2014.06.005.</w:t>
      </w:r>
    </w:p>
    <w:p w14:paraId="3411F613" w14:textId="77777777" w:rsidR="00F04A2D" w:rsidRPr="00F04A2D" w:rsidRDefault="00F04A2D" w:rsidP="00F04A2D">
      <w:pPr>
        <w:pStyle w:val="Bibliography"/>
      </w:pPr>
      <w:r w:rsidRPr="00F04A2D">
        <w:t xml:space="preserve">Kibbe, M.R. (2020) ‘Consequences of the COVID-19 Pandemic on Manuscript Submissions by Women’, </w:t>
      </w:r>
      <w:r w:rsidRPr="00F04A2D">
        <w:rPr>
          <w:i/>
          <w:iCs/>
        </w:rPr>
        <w:t>JAMA Surgery</w:t>
      </w:r>
      <w:r w:rsidRPr="00F04A2D">
        <w:t>, 155(9), pp. 803–804. Available at: https://doi.org/10.1001/jamasurg.2020.3917.</w:t>
      </w:r>
    </w:p>
    <w:p w14:paraId="3019F47F" w14:textId="77777777" w:rsidR="00F04A2D" w:rsidRPr="00F04A2D" w:rsidRDefault="00F04A2D" w:rsidP="00F04A2D">
      <w:pPr>
        <w:pStyle w:val="Bibliography"/>
      </w:pPr>
      <w:r w:rsidRPr="00F04A2D">
        <w:t xml:space="preserve">King, M.M. and Frederickson, M.E. (2021) ‘The Pandemic Penalty: The Gendered Effects of COVID-19 on Scientific Productivity’:, </w:t>
      </w:r>
      <w:r w:rsidRPr="00F04A2D">
        <w:rPr>
          <w:i/>
          <w:iCs/>
        </w:rPr>
        <w:t>Socius</w:t>
      </w:r>
      <w:r w:rsidRPr="00F04A2D">
        <w:t xml:space="preserve"> [Preprint]. Available at: https://doi.org/10.1177/23780231211006977.</w:t>
      </w:r>
    </w:p>
    <w:p w14:paraId="6EC56B73" w14:textId="77777777" w:rsidR="00F04A2D" w:rsidRPr="00F04A2D" w:rsidRDefault="00F04A2D" w:rsidP="00F04A2D">
      <w:pPr>
        <w:pStyle w:val="Bibliography"/>
      </w:pPr>
      <w:r w:rsidRPr="00F04A2D">
        <w:t xml:space="preserve">Krukowski, R.A., Jagsi, R. and Cardel, M.I. (2021) ‘Academic productivity differences by gender and child age in science, technology, engineering, mathematics, and medicine faculty during the COVID-19 pandemic’, </w:t>
      </w:r>
      <w:r w:rsidRPr="00F04A2D">
        <w:rPr>
          <w:i/>
          <w:iCs/>
        </w:rPr>
        <w:t>Journal of Women’s Health</w:t>
      </w:r>
      <w:r w:rsidRPr="00F04A2D">
        <w:t>, 30(3), pp. 341–347. Available at: https://doi.org/10.1089/jwh.2020.8710.</w:t>
      </w:r>
    </w:p>
    <w:p w14:paraId="26B80746" w14:textId="77777777" w:rsidR="00F04A2D" w:rsidRPr="00F04A2D" w:rsidRDefault="00F04A2D" w:rsidP="00F04A2D">
      <w:pPr>
        <w:pStyle w:val="Bibliography"/>
      </w:pPr>
      <w:r w:rsidRPr="00F04A2D">
        <w:t xml:space="preserve">Landis, J. and Koch, G. (1977) ‘The measurement of observer agreement for categorical data.’, </w:t>
      </w:r>
      <w:r w:rsidRPr="00F04A2D">
        <w:rPr>
          <w:i/>
          <w:iCs/>
        </w:rPr>
        <w:t>Biometrics</w:t>
      </w:r>
      <w:r w:rsidRPr="00F04A2D">
        <w:t>, 33(1), pp. 159–174. Available at: https://doi.org/10.2307/2529310.</w:t>
      </w:r>
    </w:p>
    <w:p w14:paraId="7CFBE2DD" w14:textId="77777777" w:rsidR="00F04A2D" w:rsidRPr="00F04A2D" w:rsidRDefault="00F04A2D" w:rsidP="00F04A2D">
      <w:pPr>
        <w:pStyle w:val="Bibliography"/>
      </w:pPr>
      <w:r w:rsidRPr="00F04A2D">
        <w:t xml:space="preserve">Lerchenmüller, C. </w:t>
      </w:r>
      <w:r w:rsidRPr="00F04A2D">
        <w:rPr>
          <w:i/>
          <w:iCs/>
        </w:rPr>
        <w:t>et al.</w:t>
      </w:r>
      <w:r w:rsidRPr="00F04A2D">
        <w:t xml:space="preserve"> (2021) ‘Longitudinal analyses of gender differences in first authorship publications related to COVID-19’, </w:t>
      </w:r>
      <w:r w:rsidRPr="00F04A2D">
        <w:rPr>
          <w:i/>
          <w:iCs/>
        </w:rPr>
        <w:t>BMJ open</w:t>
      </w:r>
      <w:r w:rsidRPr="00F04A2D">
        <w:t>, 11(4), p. e045176. Available at: https://doi.org/10.1136/bmjopen-2020-045176.</w:t>
      </w:r>
    </w:p>
    <w:p w14:paraId="663B41B4" w14:textId="77777777" w:rsidR="00F04A2D" w:rsidRPr="00F04A2D" w:rsidRDefault="00F04A2D" w:rsidP="00F04A2D">
      <w:pPr>
        <w:pStyle w:val="Bibliography"/>
      </w:pPr>
      <w:r w:rsidRPr="00F04A2D">
        <w:t xml:space="preserve">Livoreil, B. </w:t>
      </w:r>
      <w:r w:rsidRPr="00F04A2D">
        <w:rPr>
          <w:i/>
          <w:iCs/>
        </w:rPr>
        <w:t>et al.</w:t>
      </w:r>
      <w:r w:rsidRPr="00F04A2D">
        <w:t xml:space="preserve"> (2017) ‘Systematic searching for environmental evidence using multiple tools and sources’, </w:t>
      </w:r>
      <w:r w:rsidRPr="00F04A2D">
        <w:rPr>
          <w:i/>
          <w:iCs/>
        </w:rPr>
        <w:t>Environmental Evidence 2017 6:1</w:t>
      </w:r>
      <w:r w:rsidRPr="00F04A2D">
        <w:t>, 6(1), pp. 1–14. Available at: https://doi.org/10.1186/S13750-017-0099-6.</w:t>
      </w:r>
    </w:p>
    <w:p w14:paraId="0A547554" w14:textId="77777777" w:rsidR="00F04A2D" w:rsidRPr="00F04A2D" w:rsidRDefault="00F04A2D" w:rsidP="00F04A2D">
      <w:pPr>
        <w:pStyle w:val="Bibliography"/>
      </w:pPr>
      <w:r w:rsidRPr="00F04A2D">
        <w:t xml:space="preserve">Macaluso, B. </w:t>
      </w:r>
      <w:r w:rsidRPr="00F04A2D">
        <w:rPr>
          <w:i/>
          <w:iCs/>
        </w:rPr>
        <w:t>et al.</w:t>
      </w:r>
      <w:r w:rsidRPr="00F04A2D">
        <w:t xml:space="preserve"> (2016) ‘Is Science Built on the Shoulders of Women? A Study of Gender Differences in Contributorship’, </w:t>
      </w:r>
      <w:r w:rsidRPr="00F04A2D">
        <w:rPr>
          <w:i/>
          <w:iCs/>
        </w:rPr>
        <w:t>Academic Medicine</w:t>
      </w:r>
      <w:r w:rsidRPr="00F04A2D">
        <w:t>, 91(8), pp. 1136–1142. Available at: https://doi.org/10.1097/ACM.0000000000001261.</w:t>
      </w:r>
    </w:p>
    <w:p w14:paraId="6525D04F" w14:textId="77777777" w:rsidR="00F04A2D" w:rsidRPr="00F04A2D" w:rsidRDefault="00F04A2D" w:rsidP="00F04A2D">
      <w:pPr>
        <w:pStyle w:val="Bibliography"/>
      </w:pPr>
      <w:r w:rsidRPr="00F04A2D">
        <w:t xml:space="preserve">Madsen, E.B. </w:t>
      </w:r>
      <w:r w:rsidRPr="00F04A2D">
        <w:rPr>
          <w:i/>
          <w:iCs/>
        </w:rPr>
        <w:t>et al.</w:t>
      </w:r>
      <w:r w:rsidRPr="00F04A2D">
        <w:t xml:space="preserve"> (2022) ‘Author-level data confirm the widening gender gap in publishing rates during COVID-19’, </w:t>
      </w:r>
      <w:r w:rsidRPr="00F04A2D">
        <w:rPr>
          <w:i/>
          <w:iCs/>
        </w:rPr>
        <w:t>eLife</w:t>
      </w:r>
      <w:r w:rsidRPr="00F04A2D">
        <w:t>. Edited by P. Rodgers, 11, p. e76559. Available at: https://doi.org/10.7554/eLife.76559.</w:t>
      </w:r>
    </w:p>
    <w:p w14:paraId="76B55AC3" w14:textId="77777777" w:rsidR="00F04A2D" w:rsidRPr="00F04A2D" w:rsidRDefault="00F04A2D" w:rsidP="00F04A2D">
      <w:pPr>
        <w:pStyle w:val="Bibliography"/>
      </w:pPr>
      <w:r w:rsidRPr="00F04A2D">
        <w:lastRenderedPageBreak/>
        <w:t xml:space="preserve">Maguire, R. </w:t>
      </w:r>
      <w:r w:rsidRPr="00F04A2D">
        <w:rPr>
          <w:i/>
          <w:iCs/>
        </w:rPr>
        <w:t>et al.</w:t>
      </w:r>
      <w:r w:rsidRPr="00F04A2D">
        <w:t xml:space="preserve"> (2021) ‘Research interrupted: The impact of the COVID-19 pandemic on multiple sclerosis research in the field of rehabilitation and quality of life’, </w:t>
      </w:r>
      <w:r w:rsidRPr="00F04A2D">
        <w:rPr>
          <w:i/>
          <w:iCs/>
        </w:rPr>
        <w:t>Multiple Sclerosis Journal–Experimental, Translational and Clinical</w:t>
      </w:r>
      <w:r w:rsidRPr="00F04A2D">
        <w:t>, 7(3), p. 20552173211038030. Available at: https://doi.org/10.1177/20552173211038030.</w:t>
      </w:r>
    </w:p>
    <w:p w14:paraId="2667D28B" w14:textId="77777777" w:rsidR="00F04A2D" w:rsidRPr="00F04A2D" w:rsidRDefault="00F04A2D" w:rsidP="00F04A2D">
      <w:pPr>
        <w:pStyle w:val="Bibliography"/>
      </w:pPr>
      <w:r w:rsidRPr="00F04A2D">
        <w:t xml:space="preserve">McHugh, M.L. (2012) ‘Interrater reliability: the kappa statistic’, </w:t>
      </w:r>
      <w:r w:rsidRPr="00F04A2D">
        <w:rPr>
          <w:i/>
          <w:iCs/>
        </w:rPr>
        <w:t>Biochemia Medica</w:t>
      </w:r>
      <w:r w:rsidRPr="00F04A2D">
        <w:t>, 22(3), p. 276. Available at: https://doi.org/10.11613/BM.2012.031.</w:t>
      </w:r>
    </w:p>
    <w:p w14:paraId="7804E0F4" w14:textId="77777777" w:rsidR="00F04A2D" w:rsidRPr="00F04A2D" w:rsidRDefault="00F04A2D" w:rsidP="00F04A2D">
      <w:pPr>
        <w:pStyle w:val="Bibliography"/>
      </w:pPr>
      <w:r w:rsidRPr="00F04A2D">
        <w:t xml:space="preserve">Mihaljević, H. </w:t>
      </w:r>
      <w:r w:rsidRPr="00F04A2D">
        <w:rPr>
          <w:i/>
          <w:iCs/>
        </w:rPr>
        <w:t>et al.</w:t>
      </w:r>
      <w:r w:rsidRPr="00F04A2D">
        <w:t xml:space="preserve"> (2019) ‘Reflections on Gender Analyses of Bibliographic Corpora’, </w:t>
      </w:r>
      <w:r w:rsidRPr="00F04A2D">
        <w:rPr>
          <w:i/>
          <w:iCs/>
        </w:rPr>
        <w:t>Frontiers in Big Data</w:t>
      </w:r>
      <w:r w:rsidRPr="00F04A2D">
        <w:t>, 2. Available at: https://doi.org/10.3389/fdata.2019.00029.</w:t>
      </w:r>
    </w:p>
    <w:p w14:paraId="6E36F543" w14:textId="77777777" w:rsidR="00F04A2D" w:rsidRPr="00F04A2D" w:rsidRDefault="00F04A2D" w:rsidP="00F04A2D">
      <w:pPr>
        <w:pStyle w:val="Bibliography"/>
      </w:pPr>
      <w:r w:rsidRPr="00F04A2D">
        <w:t xml:space="preserve">Minello, A., Martucci, S. and Manzo, L.K. (2021) ‘The pandemic and the academic mothers: present hardships and future perspectives’, </w:t>
      </w:r>
      <w:r w:rsidRPr="00F04A2D">
        <w:rPr>
          <w:i/>
          <w:iCs/>
        </w:rPr>
        <w:t>European Societies</w:t>
      </w:r>
      <w:r w:rsidRPr="00F04A2D">
        <w:t>, 23(sup1), pp. S82–S94. Available at: https://doi.org/10.1080/14616696.2020.1809690.</w:t>
      </w:r>
    </w:p>
    <w:p w14:paraId="4D6BF8A9" w14:textId="77777777" w:rsidR="00F04A2D" w:rsidRPr="00F04A2D" w:rsidRDefault="00F04A2D" w:rsidP="00F04A2D">
      <w:pPr>
        <w:pStyle w:val="Bibliography"/>
      </w:pPr>
      <w:r w:rsidRPr="00F04A2D">
        <w:t xml:space="preserve">Mitchell, S.M. and Hesli, V.L. (2013) ‘Women don’t ask? Women don’t say no? Bargaining and service in the political science profession’, </w:t>
      </w:r>
      <w:r w:rsidRPr="00F04A2D">
        <w:rPr>
          <w:i/>
          <w:iCs/>
        </w:rPr>
        <w:t>PS: Political Science &amp; Politics</w:t>
      </w:r>
      <w:r w:rsidRPr="00F04A2D">
        <w:t>, 46(2), pp. 355–369. Available at: https://doi.org/10.1017/S1049096513000073.</w:t>
      </w:r>
    </w:p>
    <w:p w14:paraId="422F45D5" w14:textId="77777777" w:rsidR="00F04A2D" w:rsidRPr="00F04A2D" w:rsidRDefault="00F04A2D" w:rsidP="00F04A2D">
      <w:pPr>
        <w:pStyle w:val="Bibliography"/>
      </w:pPr>
      <w:r w:rsidRPr="00F04A2D">
        <w:t xml:space="preserve">Mogensen, M.A., Lee, C.I. and Carlos, R.C. (2021) ‘The Impact of the COVID-19 Pandemic on Journal Scholarly Activity Among Female Contributors’, </w:t>
      </w:r>
      <w:r w:rsidRPr="00F04A2D">
        <w:rPr>
          <w:i/>
          <w:iCs/>
        </w:rPr>
        <w:t>Journal of the American College of Radiology</w:t>
      </w:r>
      <w:r w:rsidRPr="00F04A2D">
        <w:t>, 18(7), pp. 1044–1047. Available at: https://doi.org/10.1016/j.jacr.2021.01.011.</w:t>
      </w:r>
    </w:p>
    <w:p w14:paraId="2A96DF70" w14:textId="77777777" w:rsidR="00F04A2D" w:rsidRPr="00F04A2D" w:rsidRDefault="00F04A2D" w:rsidP="00F04A2D">
      <w:pPr>
        <w:pStyle w:val="Bibliography"/>
      </w:pPr>
      <w:r w:rsidRPr="00F04A2D">
        <w:t xml:space="preserve">Moher, D. </w:t>
      </w:r>
      <w:r w:rsidRPr="00F04A2D">
        <w:rPr>
          <w:i/>
          <w:iCs/>
        </w:rPr>
        <w:t>et al.</w:t>
      </w:r>
      <w:r w:rsidRPr="00F04A2D">
        <w:t xml:space="preserve"> (2009) ‘Preferred Reporting Items for Systematic Reviews and Meta-Analyses: The PRISMA Statement’, </w:t>
      </w:r>
      <w:r w:rsidRPr="00F04A2D">
        <w:rPr>
          <w:i/>
          <w:iCs/>
        </w:rPr>
        <w:t>PLOS Medicine</w:t>
      </w:r>
      <w:r w:rsidRPr="00F04A2D">
        <w:t>, 6(7), p. e1000097. Available at: https://doi.org/10.1371/JOURNAL.PMED.1000097.</w:t>
      </w:r>
    </w:p>
    <w:p w14:paraId="7906841B" w14:textId="77777777" w:rsidR="00F04A2D" w:rsidRPr="00F04A2D" w:rsidRDefault="00F04A2D" w:rsidP="00F04A2D">
      <w:pPr>
        <w:pStyle w:val="Bibliography"/>
      </w:pPr>
      <w:r w:rsidRPr="00F04A2D">
        <w:t xml:space="preserve">Moore, M.T. and Griffin, B.W. (2006) ‘Identification of factors that influence authorship name placement and decisions to collaborate in peer-reviewed, education-related publications’, </w:t>
      </w:r>
      <w:r w:rsidRPr="00F04A2D">
        <w:rPr>
          <w:i/>
          <w:iCs/>
        </w:rPr>
        <w:t>Studies in Educational Evaluation</w:t>
      </w:r>
      <w:r w:rsidRPr="00F04A2D">
        <w:t>, 32(2), pp. 125–135. Available at: https://doi.org/10.1016/j.stueduc.2006.04.004.</w:t>
      </w:r>
    </w:p>
    <w:p w14:paraId="0A06F766" w14:textId="77777777" w:rsidR="00F04A2D" w:rsidRPr="00F04A2D" w:rsidRDefault="00F04A2D" w:rsidP="00F04A2D">
      <w:pPr>
        <w:pStyle w:val="Bibliography"/>
      </w:pPr>
      <w:r w:rsidRPr="00F04A2D">
        <w:t xml:space="preserve">Muric, G. </w:t>
      </w:r>
      <w:r w:rsidRPr="00F04A2D">
        <w:rPr>
          <w:i/>
          <w:iCs/>
        </w:rPr>
        <w:t>et al.</w:t>
      </w:r>
      <w:r w:rsidRPr="00F04A2D">
        <w:t xml:space="preserve"> (2021) ‘Gender disparity in the authorship of biomedical research publications during the COVID-19 pandemic: retrospective observational study’, </w:t>
      </w:r>
      <w:r w:rsidRPr="00F04A2D">
        <w:rPr>
          <w:i/>
          <w:iCs/>
        </w:rPr>
        <w:t>Journal of medical Internet research</w:t>
      </w:r>
      <w:r w:rsidRPr="00F04A2D">
        <w:t>, 23(4), p. e25379. Available at: https://doi.org/10.2196/25379.</w:t>
      </w:r>
    </w:p>
    <w:p w14:paraId="484DB3A2" w14:textId="77777777" w:rsidR="00F04A2D" w:rsidRPr="00F04A2D" w:rsidRDefault="00F04A2D" w:rsidP="00F04A2D">
      <w:pPr>
        <w:pStyle w:val="Bibliography"/>
      </w:pPr>
      <w:r w:rsidRPr="00F04A2D">
        <w:t xml:space="preserve">Murray, D. </w:t>
      </w:r>
      <w:r w:rsidRPr="00F04A2D">
        <w:rPr>
          <w:i/>
          <w:iCs/>
        </w:rPr>
        <w:t>et al.</w:t>
      </w:r>
      <w:r w:rsidRPr="00F04A2D">
        <w:t xml:space="preserve"> (2019) ‘Author-reviewer homophily in peer review’, </w:t>
      </w:r>
      <w:r w:rsidRPr="00F04A2D">
        <w:rPr>
          <w:i/>
          <w:iCs/>
        </w:rPr>
        <w:t>BioRxiv</w:t>
      </w:r>
      <w:r w:rsidRPr="00F04A2D">
        <w:t>, p. 400515. Available at: https://doi.org/10.1101/400515.</w:t>
      </w:r>
    </w:p>
    <w:p w14:paraId="67F134CD" w14:textId="77777777" w:rsidR="00F04A2D" w:rsidRPr="00F04A2D" w:rsidRDefault="00F04A2D" w:rsidP="00F04A2D">
      <w:pPr>
        <w:pStyle w:val="Bibliography"/>
      </w:pPr>
      <w:r w:rsidRPr="00F04A2D">
        <w:t xml:space="preserve">Myers, K.R. </w:t>
      </w:r>
      <w:r w:rsidRPr="00F04A2D">
        <w:rPr>
          <w:i/>
          <w:iCs/>
        </w:rPr>
        <w:t>et al.</w:t>
      </w:r>
      <w:r w:rsidRPr="00F04A2D">
        <w:t xml:space="preserve"> (2020) ‘Unequal effects of the COVID-19 pandemic on scientists’, </w:t>
      </w:r>
      <w:r w:rsidRPr="00F04A2D">
        <w:rPr>
          <w:i/>
          <w:iCs/>
        </w:rPr>
        <w:t>Nature human behaviour</w:t>
      </w:r>
      <w:r w:rsidRPr="00F04A2D">
        <w:t>, 4(9), pp. 880–883. Available at: https://doi.org/10.1038/s41562-020-0921-y.</w:t>
      </w:r>
    </w:p>
    <w:p w14:paraId="2B838C58" w14:textId="77777777" w:rsidR="00F04A2D" w:rsidRPr="00F04A2D" w:rsidRDefault="00F04A2D" w:rsidP="00F04A2D">
      <w:pPr>
        <w:pStyle w:val="Bibliography"/>
      </w:pPr>
      <w:r w:rsidRPr="00F04A2D">
        <w:t xml:space="preserve">Nakagawa, S. </w:t>
      </w:r>
      <w:r w:rsidRPr="00F04A2D">
        <w:rPr>
          <w:i/>
          <w:iCs/>
        </w:rPr>
        <w:t>et al.</w:t>
      </w:r>
      <w:r w:rsidRPr="00F04A2D">
        <w:t xml:space="preserve"> (2021) ‘The orchard plot: Cultivating a forest plot for use in ecology, evolution, and beyond’, in </w:t>
      </w:r>
      <w:r w:rsidRPr="00F04A2D">
        <w:rPr>
          <w:i/>
          <w:iCs/>
        </w:rPr>
        <w:t>Research Synthesis Methods</w:t>
      </w:r>
      <w:r w:rsidRPr="00F04A2D">
        <w:t>. John Wiley and Sons Ltd, pp. 4–12. Available at: https://doi.org/10.1002/jrsm.1424.</w:t>
      </w:r>
    </w:p>
    <w:p w14:paraId="70ABC6B6" w14:textId="77777777" w:rsidR="00F04A2D" w:rsidRPr="00F04A2D" w:rsidRDefault="00F04A2D" w:rsidP="00F04A2D">
      <w:pPr>
        <w:pStyle w:val="Bibliography"/>
      </w:pPr>
      <w:r w:rsidRPr="00F04A2D">
        <w:lastRenderedPageBreak/>
        <w:t xml:space="preserve">Nakagawa, S. </w:t>
      </w:r>
      <w:r w:rsidRPr="00F04A2D">
        <w:rPr>
          <w:i/>
          <w:iCs/>
        </w:rPr>
        <w:t>et al.</w:t>
      </w:r>
      <w:r w:rsidRPr="00F04A2D">
        <w:t xml:space="preserve"> (2022) ‘Methods for testing publication bias in ecological and evolutionary meta-analyses’, </w:t>
      </w:r>
      <w:r w:rsidRPr="00F04A2D">
        <w:rPr>
          <w:i/>
          <w:iCs/>
        </w:rPr>
        <w:t>Methods in Ecology and Evolution</w:t>
      </w:r>
      <w:r w:rsidRPr="00F04A2D">
        <w:t>, 13(1), pp. 4–21. Available at: https://doi.org/10.1111/2041-210X.13724.</w:t>
      </w:r>
    </w:p>
    <w:p w14:paraId="08F31D8C" w14:textId="77777777" w:rsidR="00F04A2D" w:rsidRPr="00F04A2D" w:rsidRDefault="00F04A2D" w:rsidP="00F04A2D">
      <w:pPr>
        <w:pStyle w:val="Bibliography"/>
      </w:pPr>
      <w:r w:rsidRPr="00F04A2D">
        <w:t xml:space="preserve">Nash, M. and Churchill, B. (2020) ‘Caring during COVID-19: A gendered analysis of Australian university responses to managing remote working and caring responsibilities’, </w:t>
      </w:r>
      <w:r w:rsidRPr="00F04A2D">
        <w:rPr>
          <w:i/>
          <w:iCs/>
        </w:rPr>
        <w:t>Gender, Work &amp; Organization</w:t>
      </w:r>
      <w:r w:rsidRPr="00F04A2D">
        <w:t>, 27(5), pp. 833–846. Available at: https://doi.org/10.1111/gwao.12484.</w:t>
      </w:r>
    </w:p>
    <w:p w14:paraId="71C126D9" w14:textId="77777777" w:rsidR="00F04A2D" w:rsidRPr="00F04A2D" w:rsidRDefault="00F04A2D" w:rsidP="00F04A2D">
      <w:pPr>
        <w:pStyle w:val="Bibliography"/>
      </w:pPr>
      <w:r w:rsidRPr="00F04A2D">
        <w:t xml:space="preserve">National Academies of Sciences, E. (2021) </w:t>
      </w:r>
      <w:r w:rsidRPr="00F04A2D">
        <w:rPr>
          <w:i/>
          <w:iCs/>
        </w:rPr>
        <w:t>The Impact of COVID-19 on the Careers of Women in Academic Sciences, Engineering, and Medicine</w:t>
      </w:r>
      <w:r w:rsidRPr="00F04A2D">
        <w:t>. Available at: https://doi.org/10.17226/26061.</w:t>
      </w:r>
    </w:p>
    <w:p w14:paraId="19FC4C5E" w14:textId="77777777" w:rsidR="00F04A2D" w:rsidRPr="00F04A2D" w:rsidRDefault="00F04A2D" w:rsidP="00F04A2D">
      <w:pPr>
        <w:pStyle w:val="Bibliography"/>
      </w:pPr>
      <w:r w:rsidRPr="00F04A2D">
        <w:t xml:space="preserve">Nguyen, A.X. </w:t>
      </w:r>
      <w:r w:rsidRPr="00F04A2D">
        <w:rPr>
          <w:i/>
          <w:iCs/>
        </w:rPr>
        <w:t>et al.</w:t>
      </w:r>
      <w:r w:rsidRPr="00F04A2D">
        <w:t xml:space="preserve"> (2021) ‘Impact of COVID-19 on longitudinal ophthalmology authorship gender trends’, </w:t>
      </w:r>
      <w:r w:rsidRPr="00F04A2D">
        <w:rPr>
          <w:i/>
          <w:iCs/>
        </w:rPr>
        <w:t>Graefe’s Archive for Clinical and Experimental Ophthalmology</w:t>
      </w:r>
      <w:r w:rsidRPr="00F04A2D">
        <w:t>, 259(3), pp. 733–744. Available at: https://doi.org/10.1007/s00417-021-05085-4.</w:t>
      </w:r>
    </w:p>
    <w:p w14:paraId="7F0A7D99" w14:textId="77777777" w:rsidR="00F04A2D" w:rsidRPr="00F04A2D" w:rsidRDefault="00F04A2D" w:rsidP="00F04A2D">
      <w:pPr>
        <w:pStyle w:val="Bibliography"/>
      </w:pPr>
      <w:r w:rsidRPr="00F04A2D">
        <w:t xml:space="preserve">O’Meara, K., Kuvaeva, A. and Nyunt, G. (2017) ‘Constrained choices: A view of campus service inequality from annual faculty reports’, </w:t>
      </w:r>
      <w:r w:rsidRPr="00F04A2D">
        <w:rPr>
          <w:i/>
          <w:iCs/>
        </w:rPr>
        <w:t>The Journal of Higher Education</w:t>
      </w:r>
      <w:r w:rsidRPr="00F04A2D">
        <w:t>, 88(5), pp. 672–700. Available at: https://doi.org/10.1080/00221546.2016.1257312.</w:t>
      </w:r>
    </w:p>
    <w:p w14:paraId="50815369" w14:textId="77777777" w:rsidR="00F04A2D" w:rsidRPr="00F04A2D" w:rsidRDefault="00F04A2D" w:rsidP="00F04A2D">
      <w:pPr>
        <w:pStyle w:val="Bibliography"/>
      </w:pPr>
      <w:r w:rsidRPr="00F04A2D">
        <w:t xml:space="preserve">O’Meara, K.A. </w:t>
      </w:r>
      <w:r w:rsidRPr="00F04A2D">
        <w:rPr>
          <w:i/>
          <w:iCs/>
        </w:rPr>
        <w:t>et al.</w:t>
      </w:r>
      <w:r w:rsidRPr="00F04A2D">
        <w:t xml:space="preserve"> (2017) ‘Asked More Often: Gender Differences in Faculty Workload in Research Universities and the Work Interactions That Shape Them’, </w:t>
      </w:r>
      <w:r w:rsidRPr="00F04A2D">
        <w:rPr>
          <w:i/>
          <w:iCs/>
        </w:rPr>
        <w:t>American Educational Research Journal</w:t>
      </w:r>
      <w:r w:rsidRPr="00F04A2D">
        <w:t>, 54(6), pp. 1154–1186. Available at: https://doi.org/10.3102/0002831217716767.</w:t>
      </w:r>
    </w:p>
    <w:p w14:paraId="0C69D4AA" w14:textId="77777777" w:rsidR="00F04A2D" w:rsidRPr="00F04A2D" w:rsidRDefault="00F04A2D" w:rsidP="00F04A2D">
      <w:pPr>
        <w:pStyle w:val="Bibliography"/>
      </w:pPr>
      <w:r w:rsidRPr="00F04A2D">
        <w:t xml:space="preserve">Ouzzani, M. </w:t>
      </w:r>
      <w:r w:rsidRPr="00F04A2D">
        <w:rPr>
          <w:i/>
          <w:iCs/>
        </w:rPr>
        <w:t>et al.</w:t>
      </w:r>
      <w:r w:rsidRPr="00F04A2D">
        <w:t xml:space="preserve"> (2016) ‘Rayyan—a web and mobile app for systematic reviews’, </w:t>
      </w:r>
      <w:r w:rsidRPr="00F04A2D">
        <w:rPr>
          <w:i/>
          <w:iCs/>
        </w:rPr>
        <w:t>Systematic Reviews 2016 5:1</w:t>
      </w:r>
      <w:r w:rsidRPr="00F04A2D">
        <w:t>, 5(1), pp. 1–10. Available at: https://doi.org/10.1186/S13643-016-0384-4.</w:t>
      </w:r>
    </w:p>
    <w:p w14:paraId="5310385A" w14:textId="77777777" w:rsidR="00F04A2D" w:rsidRPr="00F04A2D" w:rsidRDefault="00F04A2D" w:rsidP="00F04A2D">
      <w:pPr>
        <w:pStyle w:val="Bibliography"/>
      </w:pPr>
      <w:r w:rsidRPr="00F04A2D">
        <w:t xml:space="preserve">Plaunova, A. </w:t>
      </w:r>
      <w:r w:rsidRPr="00F04A2D">
        <w:rPr>
          <w:i/>
          <w:iCs/>
        </w:rPr>
        <w:t>et al.</w:t>
      </w:r>
      <w:r w:rsidRPr="00F04A2D">
        <w:t xml:space="preserve"> (2021) ‘Impact of COVID-19 on radiology faculty-an exacerbation of gender differences in unpaid home duties and professional productivity’, </w:t>
      </w:r>
      <w:r w:rsidRPr="00F04A2D">
        <w:rPr>
          <w:i/>
          <w:iCs/>
        </w:rPr>
        <w:t>Academic Radiology</w:t>
      </w:r>
      <w:r w:rsidRPr="00F04A2D">
        <w:t>, 28(9), pp. 1185–1190. Available at: https://doi.org/10.1016/j.acra.2021.05.004.</w:t>
      </w:r>
    </w:p>
    <w:p w14:paraId="304EB02F" w14:textId="77777777" w:rsidR="00F04A2D" w:rsidRPr="00F04A2D" w:rsidRDefault="00F04A2D" w:rsidP="00F04A2D">
      <w:pPr>
        <w:pStyle w:val="Bibliography"/>
      </w:pPr>
      <w:r w:rsidRPr="00F04A2D">
        <w:t xml:space="preserve">Porter, S.R. (2007) ‘A closer look at faculty service: What affects participation on committees?’, </w:t>
      </w:r>
      <w:r w:rsidRPr="00F04A2D">
        <w:rPr>
          <w:i/>
          <w:iCs/>
        </w:rPr>
        <w:t>The Journal of Higher Education</w:t>
      </w:r>
      <w:r w:rsidRPr="00F04A2D">
        <w:t>, 78(5), pp. 523–541. Available at: https://doi.org/10.1353/jhe.2007.0027.</w:t>
      </w:r>
    </w:p>
    <w:p w14:paraId="55C9CC98" w14:textId="77777777" w:rsidR="00F04A2D" w:rsidRPr="00F04A2D" w:rsidRDefault="00F04A2D" w:rsidP="00F04A2D">
      <w:pPr>
        <w:pStyle w:val="Bibliography"/>
      </w:pPr>
      <w:r w:rsidRPr="00F04A2D">
        <w:t xml:space="preserve">Powell, K. (2016) ‘Does it take too long to publish research?’, </w:t>
      </w:r>
      <w:r w:rsidRPr="00F04A2D">
        <w:rPr>
          <w:i/>
          <w:iCs/>
        </w:rPr>
        <w:t>Nature</w:t>
      </w:r>
      <w:r w:rsidRPr="00F04A2D">
        <w:t>, 530(7589), pp. 148–151. Available at: https://doi.org/10.1038/530148a.</w:t>
      </w:r>
    </w:p>
    <w:p w14:paraId="39BAD509" w14:textId="77777777" w:rsidR="00F04A2D" w:rsidRPr="00F04A2D" w:rsidRDefault="00F04A2D" w:rsidP="00F04A2D">
      <w:pPr>
        <w:pStyle w:val="Bibliography"/>
      </w:pPr>
      <w:r w:rsidRPr="00F04A2D">
        <w:t xml:space="preserve">Quak, E. </w:t>
      </w:r>
      <w:r w:rsidRPr="00F04A2D">
        <w:rPr>
          <w:i/>
          <w:iCs/>
        </w:rPr>
        <w:t>et al.</w:t>
      </w:r>
      <w:r w:rsidRPr="00F04A2D">
        <w:t xml:space="preserve"> (2021) ‘Author Gender Inequality in Medical Imaging Journals and the COVID-19 Pandemic’, </w:t>
      </w:r>
      <w:r w:rsidRPr="00F04A2D">
        <w:rPr>
          <w:i/>
          <w:iCs/>
        </w:rPr>
        <w:t>Radiology</w:t>
      </w:r>
      <w:r w:rsidRPr="00F04A2D">
        <w:t>, 300(1), pp. E301–E307. Available at: https://doi.org/10.1148/radiol.2021204417.</w:t>
      </w:r>
    </w:p>
    <w:p w14:paraId="4F8B90BC" w14:textId="77777777" w:rsidR="00F04A2D" w:rsidRPr="00F04A2D" w:rsidRDefault="00F04A2D" w:rsidP="00F04A2D">
      <w:pPr>
        <w:pStyle w:val="Bibliography"/>
      </w:pPr>
      <w:r w:rsidRPr="00F04A2D">
        <w:t xml:space="preserve">R Core Team (2022) </w:t>
      </w:r>
      <w:r w:rsidRPr="00F04A2D">
        <w:rPr>
          <w:i/>
          <w:iCs/>
        </w:rPr>
        <w:t>R: A Language and Environment for Statistical Computing</w:t>
      </w:r>
      <w:r w:rsidRPr="00F04A2D">
        <w:t>. Vienna, Austria: R Foundation for Statistical Computing. Available at: https://www.R-project.org/.</w:t>
      </w:r>
    </w:p>
    <w:p w14:paraId="383C6DAA" w14:textId="77777777" w:rsidR="00F04A2D" w:rsidRPr="00F04A2D" w:rsidRDefault="00F04A2D" w:rsidP="00F04A2D">
      <w:pPr>
        <w:pStyle w:val="Bibliography"/>
      </w:pPr>
      <w:r w:rsidRPr="00F04A2D">
        <w:t xml:space="preserve">Reuben, E., Sapienza, P. and Zingales, L. (2014) ‘How stereotypes impair women’s careers in science’, </w:t>
      </w:r>
      <w:r w:rsidRPr="00F04A2D">
        <w:rPr>
          <w:i/>
          <w:iCs/>
        </w:rPr>
        <w:t>Proceedings of the National Academy of Sciences</w:t>
      </w:r>
      <w:r w:rsidRPr="00F04A2D">
        <w:t>, 111(12), pp. 4403–4408. Available at: https://doi.org/10.1073/pnas.1314788111.</w:t>
      </w:r>
    </w:p>
    <w:p w14:paraId="0147E5C8" w14:textId="77777777" w:rsidR="00F04A2D" w:rsidRPr="00F04A2D" w:rsidRDefault="00F04A2D" w:rsidP="00F04A2D">
      <w:pPr>
        <w:pStyle w:val="Bibliography"/>
      </w:pPr>
      <w:r w:rsidRPr="00F04A2D">
        <w:lastRenderedPageBreak/>
        <w:t xml:space="preserve">Ribarovska, A.K. </w:t>
      </w:r>
      <w:r w:rsidRPr="00F04A2D">
        <w:rPr>
          <w:i/>
          <w:iCs/>
        </w:rPr>
        <w:t>et al.</w:t>
      </w:r>
      <w:r w:rsidRPr="00F04A2D">
        <w:t xml:space="preserve"> (2021) ‘Gender inequality in publishing during the COVID-19 pandemic’, </w:t>
      </w:r>
      <w:r w:rsidRPr="00F04A2D">
        <w:rPr>
          <w:i/>
          <w:iCs/>
        </w:rPr>
        <w:t>Brain, behavior, and immunity</w:t>
      </w:r>
      <w:r w:rsidRPr="00F04A2D">
        <w:t>, 91, p. 1. Available at: https://doi.org/10.1016/j.bbi.2020.11.022.</w:t>
      </w:r>
    </w:p>
    <w:p w14:paraId="3E46E706" w14:textId="77777777" w:rsidR="00F04A2D" w:rsidRPr="00F04A2D" w:rsidRDefault="00F04A2D" w:rsidP="00F04A2D">
      <w:pPr>
        <w:pStyle w:val="Bibliography"/>
      </w:pPr>
      <w:r w:rsidRPr="00F04A2D">
        <w:t xml:space="preserve">Rodríguez-Rivero, R. </w:t>
      </w:r>
      <w:r w:rsidRPr="00F04A2D">
        <w:rPr>
          <w:i/>
          <w:iCs/>
        </w:rPr>
        <w:t>et al.</w:t>
      </w:r>
      <w:r w:rsidRPr="00F04A2D">
        <w:t xml:space="preserve"> (2020) ‘Is it time for a revolution in work–life balance? Reflections from Spain’, </w:t>
      </w:r>
      <w:r w:rsidRPr="00F04A2D">
        <w:rPr>
          <w:i/>
          <w:iCs/>
        </w:rPr>
        <w:t>Sustainability</w:t>
      </w:r>
      <w:r w:rsidRPr="00F04A2D">
        <w:t>, 12(22), p. 9563. Available at: https://doi.org/10.3390/su12229563.</w:t>
      </w:r>
    </w:p>
    <w:p w14:paraId="4119A1F4" w14:textId="77777777" w:rsidR="00F04A2D" w:rsidRPr="00F04A2D" w:rsidRDefault="00F04A2D" w:rsidP="00F04A2D">
      <w:pPr>
        <w:pStyle w:val="Bibliography"/>
      </w:pPr>
      <w:r w:rsidRPr="00F04A2D">
        <w:t xml:space="preserve">Schiebinger, L. and Gilmartin, S.K. (2010) ‘Housework is an academic issue’, </w:t>
      </w:r>
      <w:r w:rsidRPr="00F04A2D">
        <w:rPr>
          <w:i/>
          <w:iCs/>
        </w:rPr>
        <w:t>Academe</w:t>
      </w:r>
      <w:r w:rsidRPr="00F04A2D">
        <w:t>, 96(1), pp. 39–44. Available at: https://www.aaup.org/article/housework-academic-issue#.Y53t1ezP3MJ.</w:t>
      </w:r>
    </w:p>
    <w:p w14:paraId="0F66EB9B" w14:textId="77777777" w:rsidR="00F04A2D" w:rsidRPr="00F04A2D" w:rsidRDefault="00F04A2D" w:rsidP="00F04A2D">
      <w:pPr>
        <w:pStyle w:val="Bibliography"/>
      </w:pPr>
      <w:r w:rsidRPr="00F04A2D">
        <w:t xml:space="preserve">Schiebinger, L.L., Henderson, A.D. and Gilmartin, S.K. (2008) </w:t>
      </w:r>
      <w:r w:rsidRPr="00F04A2D">
        <w:rPr>
          <w:i/>
          <w:iCs/>
        </w:rPr>
        <w:t>Dual-career academic couples: What universities need to know</w:t>
      </w:r>
      <w:r w:rsidRPr="00F04A2D">
        <w:t>. Michelle R. Clayman institute for gender research, Stanford University. Available at: https://gender.stanford.edu/sites/gender/files/dualcareerfinal_0.pdf (Accessed: 27 August 2022).</w:t>
      </w:r>
    </w:p>
    <w:p w14:paraId="7A69443D" w14:textId="77777777" w:rsidR="00F04A2D" w:rsidRPr="00F04A2D" w:rsidRDefault="00F04A2D" w:rsidP="00F04A2D">
      <w:pPr>
        <w:pStyle w:val="Bibliography"/>
      </w:pPr>
      <w:r w:rsidRPr="00F04A2D">
        <w:t xml:space="preserve">Shalaby, M., Allam, N. and Buttorff, G.J. (2021) ‘Leveling the field: Gender inequity in academia during COVID-19’, </w:t>
      </w:r>
      <w:r w:rsidRPr="00F04A2D">
        <w:rPr>
          <w:i/>
          <w:iCs/>
        </w:rPr>
        <w:t>PS: Political Science &amp; Politics</w:t>
      </w:r>
      <w:r w:rsidRPr="00F04A2D">
        <w:t>, 54(4), pp. 661–667. Available at: https://doi.org/10.1017/S1049096521000615.</w:t>
      </w:r>
    </w:p>
    <w:p w14:paraId="336BDB70" w14:textId="77777777" w:rsidR="00F04A2D" w:rsidRPr="00F04A2D" w:rsidRDefault="00F04A2D" w:rsidP="00F04A2D">
      <w:pPr>
        <w:pStyle w:val="Bibliography"/>
      </w:pPr>
      <w:r w:rsidRPr="00F04A2D">
        <w:t xml:space="preserve">Squazzoni, F. </w:t>
      </w:r>
      <w:r w:rsidRPr="00F04A2D">
        <w:rPr>
          <w:i/>
          <w:iCs/>
        </w:rPr>
        <w:t>et al.</w:t>
      </w:r>
      <w:r w:rsidRPr="00F04A2D">
        <w:t xml:space="preserve"> (2021) ‘Gender gap in journal submissions and peer review during the first wave of the COVID-19 pandemic. A study on 2329 Elsevier journals’, </w:t>
      </w:r>
      <w:r w:rsidRPr="00F04A2D">
        <w:rPr>
          <w:i/>
          <w:iCs/>
        </w:rPr>
        <w:t>PloS one</w:t>
      </w:r>
      <w:r w:rsidRPr="00F04A2D">
        <w:t>, 16(10), p. e0257919. Available at: https://doi.org/10.1371/journal.pone.0257919.</w:t>
      </w:r>
    </w:p>
    <w:p w14:paraId="4BCE1427" w14:textId="77777777" w:rsidR="00F04A2D" w:rsidRPr="00F04A2D" w:rsidRDefault="00F04A2D" w:rsidP="00F04A2D">
      <w:pPr>
        <w:pStyle w:val="Bibliography"/>
      </w:pPr>
      <w:r w:rsidRPr="00F04A2D">
        <w:t xml:space="preserve">Staniscuaski, F. </w:t>
      </w:r>
      <w:r w:rsidRPr="00F04A2D">
        <w:rPr>
          <w:i/>
          <w:iCs/>
        </w:rPr>
        <w:t>et al.</w:t>
      </w:r>
      <w:r w:rsidRPr="00F04A2D">
        <w:t xml:space="preserve"> (2021) ‘Gender, race and parenthood impact academic productivity during the COVID-19 pandemic: from survey to action’, </w:t>
      </w:r>
      <w:r w:rsidRPr="00F04A2D">
        <w:rPr>
          <w:i/>
          <w:iCs/>
        </w:rPr>
        <w:t>Frontiers in psychology</w:t>
      </w:r>
      <w:r w:rsidRPr="00F04A2D">
        <w:t>, 12, p. 663252. Available at: https://doi.org/10.3389/fpsyg.2021.663252.</w:t>
      </w:r>
    </w:p>
    <w:p w14:paraId="3BE80C69" w14:textId="77777777" w:rsidR="00F04A2D" w:rsidRPr="00F04A2D" w:rsidRDefault="00F04A2D" w:rsidP="00F04A2D">
      <w:pPr>
        <w:pStyle w:val="Bibliography"/>
      </w:pPr>
      <w:r w:rsidRPr="00F04A2D">
        <w:t xml:space="preserve">Stenson, M.C. </w:t>
      </w:r>
      <w:r w:rsidRPr="00F04A2D">
        <w:rPr>
          <w:i/>
          <w:iCs/>
        </w:rPr>
        <w:t>et al.</w:t>
      </w:r>
      <w:r w:rsidRPr="00F04A2D">
        <w:t xml:space="preserve"> (2022) ‘Impact of COVID-19 on access to laboratories and human participants: exercise science faculty perspectives’, </w:t>
      </w:r>
      <w:r w:rsidRPr="00F04A2D">
        <w:rPr>
          <w:i/>
          <w:iCs/>
        </w:rPr>
        <w:t>Advances in Physiology Education</w:t>
      </w:r>
      <w:r w:rsidRPr="00F04A2D">
        <w:t>, 46(2), pp. 211–218. Available at: https://doi.org/10.1152/advan.00146.2021.</w:t>
      </w:r>
    </w:p>
    <w:p w14:paraId="5030F5BB" w14:textId="77777777" w:rsidR="00F04A2D" w:rsidRPr="00F04A2D" w:rsidRDefault="00F04A2D" w:rsidP="00F04A2D">
      <w:pPr>
        <w:pStyle w:val="Bibliography"/>
      </w:pPr>
      <w:r w:rsidRPr="00F04A2D">
        <w:t xml:space="preserve">Viechtbauer, W. (2010) ‘Conducting Meta-Analyses in R with the metafor Package’, </w:t>
      </w:r>
      <w:r w:rsidRPr="00F04A2D">
        <w:rPr>
          <w:i/>
          <w:iCs/>
        </w:rPr>
        <w:t>Journal of Statistical Software</w:t>
      </w:r>
      <w:r w:rsidRPr="00F04A2D">
        <w:t>, 36(3), pp. 1–48. Available at: https://doi.org/10.18637/JSS.V036.I03.</w:t>
      </w:r>
    </w:p>
    <w:p w14:paraId="014FDBC2" w14:textId="77777777" w:rsidR="00F04A2D" w:rsidRPr="00F04A2D" w:rsidRDefault="00F04A2D" w:rsidP="00F04A2D">
      <w:pPr>
        <w:pStyle w:val="Bibliography"/>
      </w:pPr>
      <w:r w:rsidRPr="00F04A2D">
        <w:t xml:space="preserve">Vincent-Lamarre, P., Sugimoto, C.R. and Larivière, V. (2020) ‘The decline of women’s research production during the coronavirus pandemic’, </w:t>
      </w:r>
      <w:r w:rsidRPr="00F04A2D">
        <w:rPr>
          <w:i/>
          <w:iCs/>
        </w:rPr>
        <w:t>Nature Index</w:t>
      </w:r>
      <w:r w:rsidRPr="00F04A2D">
        <w:t>, May 19, pp. 1–11.</w:t>
      </w:r>
    </w:p>
    <w:p w14:paraId="6FAE4644" w14:textId="77777777" w:rsidR="00F04A2D" w:rsidRPr="00F04A2D" w:rsidRDefault="00F04A2D" w:rsidP="00F04A2D">
      <w:pPr>
        <w:pStyle w:val="Bibliography"/>
      </w:pPr>
      <w:r w:rsidRPr="00F04A2D">
        <w:t xml:space="preserve">Wehner, M.R., Li, Y. and Nead, K.T. (2020) ‘Comparison of the proportions of female and male corresponding authors in preprint research repositories before and during the COVID-19 pandemic’, </w:t>
      </w:r>
      <w:r w:rsidRPr="00F04A2D">
        <w:rPr>
          <w:i/>
          <w:iCs/>
        </w:rPr>
        <w:t>JAMA network open</w:t>
      </w:r>
      <w:r w:rsidRPr="00F04A2D">
        <w:t>, 3(9), pp. e2020335–e2020335. Available at: https://doi.org/10.1001/jamanetworkopen.2020.20335.</w:t>
      </w:r>
    </w:p>
    <w:p w14:paraId="0BCA7FAA" w14:textId="77777777" w:rsidR="00F04A2D" w:rsidRPr="00F04A2D" w:rsidRDefault="00F04A2D" w:rsidP="00F04A2D">
      <w:pPr>
        <w:pStyle w:val="Bibliography"/>
      </w:pPr>
      <w:r w:rsidRPr="00F04A2D">
        <w:t xml:space="preserve">Williams II, W.A. </w:t>
      </w:r>
      <w:r w:rsidRPr="00F04A2D">
        <w:rPr>
          <w:i/>
          <w:iCs/>
        </w:rPr>
        <w:t>et al.</w:t>
      </w:r>
      <w:r w:rsidRPr="00F04A2D">
        <w:t xml:space="preserve"> (2021) ‘Impact of the coronavirus disease 2019 pandemic on authorship gender in the Journal of Pediatrics: disproportionate productivity by international male researchers’, </w:t>
      </w:r>
      <w:r w:rsidRPr="00F04A2D">
        <w:rPr>
          <w:i/>
          <w:iCs/>
        </w:rPr>
        <w:t>The Journal of Pediatrics</w:t>
      </w:r>
      <w:r w:rsidRPr="00F04A2D">
        <w:t>, 231, pp. 50–54. Available at: https://doi.org/10.1016/j.jpeds.2020.12.032.</w:t>
      </w:r>
    </w:p>
    <w:p w14:paraId="72905D6B" w14:textId="77777777" w:rsidR="00F04A2D" w:rsidRPr="00F04A2D" w:rsidRDefault="00F04A2D" w:rsidP="00F04A2D">
      <w:pPr>
        <w:pStyle w:val="Bibliography"/>
      </w:pPr>
      <w:r w:rsidRPr="00F04A2D">
        <w:lastRenderedPageBreak/>
        <w:t xml:space="preserve">Wilson, D.B. (2019) </w:t>
      </w:r>
      <w:r w:rsidRPr="00F04A2D">
        <w:rPr>
          <w:i/>
          <w:iCs/>
        </w:rPr>
        <w:t>Practical Meta-Analysis Effect Size Calculator [Online calculator]</w:t>
      </w:r>
      <w:r w:rsidRPr="00F04A2D">
        <w:t>. Available at: https://campbellcollaboration.org/research-resources/effect-size-calculator.html (Accessed: 28 August 2022).</w:t>
      </w:r>
    </w:p>
    <w:p w14:paraId="275CC8B6" w14:textId="77777777" w:rsidR="00F04A2D" w:rsidRPr="00F04A2D" w:rsidRDefault="00F04A2D" w:rsidP="00F04A2D">
      <w:pPr>
        <w:pStyle w:val="Bibliography"/>
      </w:pPr>
      <w:r w:rsidRPr="00F04A2D">
        <w:t xml:space="preserve">Wooden, P. and Hanson, B. (2022) ‘Effects of the COVID-19 Pandemic on Authors and Reviewers of American Geophysical Union Journals’, </w:t>
      </w:r>
      <w:r w:rsidRPr="00F04A2D">
        <w:rPr>
          <w:i/>
          <w:iCs/>
        </w:rPr>
        <w:t>Earth and Space Science</w:t>
      </w:r>
      <w:r w:rsidRPr="00F04A2D">
        <w:t>, 9(2), p. e2021EA002050. Available at: https://doi.org/10.1029/2021EA002050.</w:t>
      </w:r>
    </w:p>
    <w:p w14:paraId="2D8CA4E4" w14:textId="77777777" w:rsidR="00F04A2D" w:rsidRPr="00F04A2D" w:rsidRDefault="00F04A2D" w:rsidP="00F04A2D">
      <w:pPr>
        <w:pStyle w:val="Bibliography"/>
      </w:pPr>
      <w:r w:rsidRPr="00F04A2D">
        <w:t xml:space="preserve">Yildirim, T.M. and Eslen-Ziya, H. (2021) ‘The differential impact of COVID-19 on the work conditions of women and men academics during the lockdown’, </w:t>
      </w:r>
      <w:r w:rsidRPr="00F04A2D">
        <w:rPr>
          <w:i/>
          <w:iCs/>
        </w:rPr>
        <w:t>Gender, Work &amp; Organization</w:t>
      </w:r>
      <w:r w:rsidRPr="00F04A2D">
        <w:t>, 28, pp. 243–249. Available at: https://doi.org/10.1111/gwao.12529.</w:t>
      </w:r>
    </w:p>
    <w:p w14:paraId="0CD527CB" w14:textId="4165C3A0" w:rsidR="00E16B0F" w:rsidRDefault="00497AB9">
      <w:pPr>
        <w:rPr>
          <w:rFonts w:ascii="Times" w:hAnsi="Times"/>
        </w:rPr>
      </w:pPr>
      <w:r w:rsidRPr="00D5549B">
        <w:rPr>
          <w:rFonts w:ascii="Times" w:hAnsi="Times"/>
        </w:rPr>
        <w:fldChar w:fldCharType="end"/>
      </w:r>
      <w:r w:rsidR="00E16B0F">
        <w:rPr>
          <w:rFonts w:ascii="Times" w:hAnsi="Times"/>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rPr>
      </w:pPr>
      <w:r w:rsidRPr="005F2020">
        <w:rPr>
          <w:rFonts w:ascii="Times" w:hAnsi="Times"/>
          <w:b/>
          <w:bCs/>
        </w:rPr>
        <w:t>Table S1. Naive Boolean search string used in initial literature search</w:t>
      </w:r>
      <w:r w:rsidRPr="008727F2">
        <w:rPr>
          <w:rFonts w:ascii="Times" w:hAnsi="Times"/>
          <w:b/>
          <w:bCs/>
        </w:rPr>
        <w:t>.</w:t>
      </w:r>
      <w:r>
        <w:rPr>
          <w:rFonts w:ascii="Times" w:hAnsi="Times"/>
        </w:rPr>
        <w:t xml:space="preserve"> </w:t>
      </w:r>
      <w:r w:rsidRPr="006D417D">
        <w:rPr>
          <w:rFonts w:ascii="Times" w:hAnsi="Times"/>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D30953">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D30953">
            <w:pPr>
              <w:rPr>
                <w:rFonts w:ascii="Times" w:hAnsi="Times"/>
              </w:rPr>
            </w:pPr>
            <w:r w:rsidRPr="006D417D">
              <w:rPr>
                <w:rFonts w:ascii="Times" w:hAnsi="Times"/>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D30953">
            <w:pPr>
              <w:rPr>
                <w:rFonts w:ascii="Times" w:hAnsi="Times"/>
              </w:rPr>
            </w:pPr>
            <w:r w:rsidRPr="006D417D">
              <w:rPr>
                <w:rFonts w:ascii="Times" w:hAnsi="Times"/>
              </w:rPr>
              <w:t>Terms</w:t>
            </w:r>
          </w:p>
        </w:tc>
      </w:tr>
      <w:tr w:rsidR="00E16B0F" w:rsidRPr="006D417D" w14:paraId="783639FA" w14:textId="77777777" w:rsidTr="00D30953">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D30953">
            <w:pPr>
              <w:rPr>
                <w:rFonts w:ascii="Times" w:hAnsi="Times"/>
              </w:rPr>
            </w:pPr>
            <w:r w:rsidRPr="006D417D">
              <w:rPr>
                <w:rFonts w:ascii="Times" w:hAnsi="Times"/>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D30953">
            <w:pPr>
              <w:rPr>
                <w:rFonts w:ascii="Times" w:hAnsi="Times"/>
              </w:rPr>
            </w:pPr>
            <w:proofErr w:type="gramStart"/>
            <w:r w:rsidRPr="006D417D">
              <w:rPr>
                <w:rFonts w:ascii="Times" w:hAnsi="Times"/>
              </w:rPr>
              <w:t xml:space="preserve">( </w:t>
            </w:r>
            <w:proofErr w:type="spellStart"/>
            <w:r w:rsidRPr="006D417D">
              <w:rPr>
                <w:rFonts w:ascii="Times" w:hAnsi="Times"/>
              </w:rPr>
              <w:t>academi</w:t>
            </w:r>
            <w:proofErr w:type="spellEnd"/>
            <w:proofErr w:type="gramEnd"/>
            <w:r w:rsidRPr="006D417D">
              <w:rPr>
                <w:rFonts w:ascii="Times" w:hAnsi="Times"/>
              </w:rPr>
              <w:t xml:space="preserve">* OR author*  OR  database*  OR  journal* OR  research  OR  </w:t>
            </w:r>
            <w:proofErr w:type="spellStart"/>
            <w:r w:rsidRPr="006D417D">
              <w:rPr>
                <w:rFonts w:ascii="Times" w:hAnsi="Times"/>
              </w:rPr>
              <w:t>scien</w:t>
            </w:r>
            <w:proofErr w:type="spellEnd"/>
            <w:r w:rsidRPr="006D417D">
              <w:rPr>
                <w:rFonts w:ascii="Times" w:hAnsi="Times"/>
              </w:rPr>
              <w:t xml:space="preserve">* ) </w:t>
            </w:r>
          </w:p>
        </w:tc>
      </w:tr>
      <w:tr w:rsidR="00E16B0F" w:rsidRPr="006D417D" w14:paraId="4F8BFFE5" w14:textId="77777777" w:rsidTr="00D30953">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D30953">
            <w:pPr>
              <w:rPr>
                <w:rFonts w:ascii="Times" w:hAnsi="Times"/>
              </w:rPr>
            </w:pPr>
            <w:r w:rsidRPr="006D417D">
              <w:rPr>
                <w:rFonts w:ascii="Times" w:hAnsi="Times"/>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D30953">
            <w:pPr>
              <w:rPr>
                <w:rFonts w:ascii="Times" w:hAnsi="Times"/>
              </w:rPr>
            </w:pPr>
            <w:r w:rsidRPr="006D417D">
              <w:rPr>
                <w:rFonts w:ascii="Times" w:hAnsi="Times"/>
              </w:rPr>
              <w:t xml:space="preserve">AND </w:t>
            </w:r>
          </w:p>
          <w:p w14:paraId="62F877CA" w14:textId="77777777" w:rsidR="00E16B0F" w:rsidRPr="006D417D" w:rsidRDefault="00E16B0F" w:rsidP="00D30953">
            <w:pPr>
              <w:rPr>
                <w:rFonts w:ascii="Times" w:hAnsi="Times"/>
              </w:rPr>
            </w:pPr>
            <w:r w:rsidRPr="006D417D">
              <w:rPr>
                <w:rFonts w:ascii="Times" w:hAnsi="Times"/>
              </w:rPr>
              <w:t xml:space="preserve"> </w:t>
            </w:r>
          </w:p>
          <w:p w14:paraId="7118629C" w14:textId="77777777" w:rsidR="00E16B0F" w:rsidRPr="006D417D" w:rsidRDefault="00E16B0F" w:rsidP="00D30953">
            <w:pPr>
              <w:rPr>
                <w:rFonts w:ascii="Times" w:hAnsi="Times"/>
              </w:rPr>
            </w:pPr>
            <w:proofErr w:type="gramStart"/>
            <w:r w:rsidRPr="006D417D">
              <w:rPr>
                <w:rFonts w:ascii="Times" w:hAnsi="Times"/>
              </w:rPr>
              <w:t>( female</w:t>
            </w:r>
            <w:proofErr w:type="gramEnd"/>
            <w:r w:rsidRPr="006D417D">
              <w:rPr>
                <w:rFonts w:ascii="Times" w:hAnsi="Times"/>
              </w:rPr>
              <w:t xml:space="preserve">*  OR  gender  OR  male*  OR  men OR  women ) </w:t>
            </w:r>
          </w:p>
        </w:tc>
      </w:tr>
      <w:tr w:rsidR="00E16B0F" w:rsidRPr="006D417D" w14:paraId="3274E7DA" w14:textId="77777777" w:rsidTr="00D30953">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D30953">
            <w:pPr>
              <w:rPr>
                <w:rFonts w:ascii="Times" w:hAnsi="Times"/>
              </w:rPr>
            </w:pPr>
            <w:r w:rsidRPr="006D417D">
              <w:rPr>
                <w:rFonts w:ascii="Times" w:hAnsi="Times"/>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D30953">
            <w:pPr>
              <w:rPr>
                <w:rFonts w:ascii="Times" w:hAnsi="Times"/>
              </w:rPr>
            </w:pPr>
            <w:r w:rsidRPr="006D417D">
              <w:rPr>
                <w:rFonts w:ascii="Times" w:hAnsi="Times"/>
              </w:rPr>
              <w:t>AND</w:t>
            </w:r>
          </w:p>
          <w:p w14:paraId="400DF358" w14:textId="77777777" w:rsidR="00E16B0F" w:rsidRPr="006D417D" w:rsidRDefault="00E16B0F" w:rsidP="00D30953">
            <w:pPr>
              <w:rPr>
                <w:rFonts w:ascii="Times" w:hAnsi="Times"/>
              </w:rPr>
            </w:pPr>
            <w:r w:rsidRPr="006D417D">
              <w:rPr>
                <w:rFonts w:ascii="Times" w:hAnsi="Times"/>
              </w:rPr>
              <w:t xml:space="preserve"> </w:t>
            </w:r>
          </w:p>
          <w:p w14:paraId="723D3DB3" w14:textId="77777777" w:rsidR="00E16B0F" w:rsidRPr="006D417D" w:rsidRDefault="00E16B0F" w:rsidP="00D30953">
            <w:pPr>
              <w:rPr>
                <w:rFonts w:ascii="Times" w:hAnsi="Times"/>
              </w:rPr>
            </w:pPr>
            <w:proofErr w:type="gramStart"/>
            <w:r w:rsidRPr="006D417D">
              <w:rPr>
                <w:rFonts w:ascii="Times" w:hAnsi="Times"/>
              </w:rPr>
              <w:t>( coronavirus</w:t>
            </w:r>
            <w:proofErr w:type="gramEnd"/>
            <w:r w:rsidRPr="006D417D">
              <w:rPr>
                <w:rFonts w:ascii="Times" w:hAnsi="Times"/>
              </w:rPr>
              <w:t xml:space="preserve">  OR  covid  OR  pandemic ) </w:t>
            </w:r>
          </w:p>
        </w:tc>
      </w:tr>
      <w:tr w:rsidR="00E16B0F" w:rsidRPr="006D417D" w14:paraId="01FB6C51" w14:textId="77777777" w:rsidTr="00D30953">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D30953">
            <w:pPr>
              <w:rPr>
                <w:rFonts w:ascii="Times" w:hAnsi="Times"/>
              </w:rPr>
            </w:pPr>
            <w:r w:rsidRPr="006D417D">
              <w:rPr>
                <w:rFonts w:ascii="Times" w:hAnsi="Times"/>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D30953">
            <w:pPr>
              <w:rPr>
                <w:rFonts w:ascii="Times" w:hAnsi="Times"/>
              </w:rPr>
            </w:pPr>
            <w:r w:rsidRPr="006D417D">
              <w:rPr>
                <w:rFonts w:ascii="Times" w:hAnsi="Times"/>
              </w:rPr>
              <w:t xml:space="preserve">AND </w:t>
            </w:r>
          </w:p>
          <w:p w14:paraId="4D56737D" w14:textId="77777777" w:rsidR="00E16B0F" w:rsidRPr="006D417D" w:rsidRDefault="00E16B0F" w:rsidP="00D30953">
            <w:pPr>
              <w:rPr>
                <w:rFonts w:ascii="Times" w:hAnsi="Times"/>
              </w:rPr>
            </w:pPr>
            <w:r w:rsidRPr="006D417D">
              <w:rPr>
                <w:rFonts w:ascii="Times" w:hAnsi="Times"/>
              </w:rPr>
              <w:t xml:space="preserve"> </w:t>
            </w:r>
          </w:p>
          <w:p w14:paraId="089973C8" w14:textId="77777777" w:rsidR="00E16B0F" w:rsidRPr="006D417D" w:rsidRDefault="00E16B0F" w:rsidP="00D30953">
            <w:pPr>
              <w:rPr>
                <w:rFonts w:ascii="Times" w:hAnsi="Times"/>
              </w:rPr>
            </w:pPr>
            <w:proofErr w:type="gramStart"/>
            <w:r w:rsidRPr="006D417D">
              <w:rPr>
                <w:rFonts w:ascii="Times" w:hAnsi="Times"/>
              </w:rPr>
              <w:t>( bias</w:t>
            </w:r>
            <w:proofErr w:type="gramEnd"/>
            <w:r w:rsidRPr="006D417D">
              <w:rPr>
                <w:rFonts w:ascii="Times" w:hAnsi="Times"/>
              </w:rPr>
              <w:t xml:space="preserve">*  OR </w:t>
            </w:r>
            <w:proofErr w:type="spellStart"/>
            <w:r w:rsidRPr="006D417D">
              <w:rPr>
                <w:rFonts w:ascii="Times" w:hAnsi="Times"/>
              </w:rPr>
              <w:t>disparit</w:t>
            </w:r>
            <w:proofErr w:type="spellEnd"/>
            <w:r w:rsidRPr="006D417D">
              <w:rPr>
                <w:rFonts w:ascii="Times" w:hAnsi="Times"/>
              </w:rPr>
              <w:t xml:space="preserve">* OR disproportion*  OR  fewer OR  gap  OR  "gender difference*"  OR  imbalance* OR </w:t>
            </w:r>
            <w:proofErr w:type="spellStart"/>
            <w:r w:rsidRPr="006D417D">
              <w:rPr>
                <w:rFonts w:ascii="Times" w:hAnsi="Times"/>
              </w:rPr>
              <w:t>inequalit</w:t>
            </w:r>
            <w:proofErr w:type="spellEnd"/>
            <w:r w:rsidRPr="006D417D">
              <w:rPr>
                <w:rFonts w:ascii="Times" w:hAnsi="Times"/>
              </w:rPr>
              <w:t xml:space="preserve">*  OR </w:t>
            </w:r>
            <w:proofErr w:type="spellStart"/>
            <w:r w:rsidRPr="006D417D">
              <w:rPr>
                <w:rFonts w:ascii="Times" w:hAnsi="Times"/>
              </w:rPr>
              <w:t>inequit</w:t>
            </w:r>
            <w:proofErr w:type="spellEnd"/>
            <w:r w:rsidRPr="006D417D">
              <w:rPr>
                <w:rFonts w:ascii="Times" w:hAnsi="Times"/>
              </w:rPr>
              <w:t xml:space="preserve">* OR  parity  OR  "sex difference*"  OR skew*  OR  unequal ) </w:t>
            </w:r>
          </w:p>
        </w:tc>
      </w:tr>
      <w:tr w:rsidR="00E16B0F" w:rsidRPr="006D417D" w14:paraId="3775E52D" w14:textId="77777777" w:rsidTr="00D30953">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D30953">
            <w:pPr>
              <w:rPr>
                <w:rFonts w:ascii="Times" w:hAnsi="Times"/>
              </w:rPr>
            </w:pPr>
            <w:r w:rsidRPr="006D417D">
              <w:rPr>
                <w:rFonts w:ascii="Times" w:hAnsi="Times"/>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D30953">
            <w:pPr>
              <w:rPr>
                <w:rFonts w:ascii="Times" w:hAnsi="Times"/>
              </w:rPr>
            </w:pPr>
            <w:r w:rsidRPr="006D417D">
              <w:rPr>
                <w:rFonts w:ascii="Times" w:hAnsi="Times"/>
              </w:rPr>
              <w:t xml:space="preserve">AND </w:t>
            </w:r>
          </w:p>
          <w:p w14:paraId="22EE9FD1" w14:textId="77777777" w:rsidR="00E16B0F" w:rsidRPr="006D417D" w:rsidRDefault="00E16B0F" w:rsidP="00D30953">
            <w:pPr>
              <w:rPr>
                <w:rFonts w:ascii="Times" w:hAnsi="Times"/>
              </w:rPr>
            </w:pPr>
            <w:proofErr w:type="gramStart"/>
            <w:r w:rsidRPr="006D417D">
              <w:rPr>
                <w:rFonts w:ascii="Times" w:hAnsi="Times"/>
              </w:rPr>
              <w:t xml:space="preserve">( </w:t>
            </w:r>
            <w:proofErr w:type="spellStart"/>
            <w:r w:rsidRPr="006D417D">
              <w:rPr>
                <w:rFonts w:ascii="Times" w:hAnsi="Times"/>
              </w:rPr>
              <w:t>performan</w:t>
            </w:r>
            <w:proofErr w:type="spellEnd"/>
            <w:proofErr w:type="gramEnd"/>
            <w:r w:rsidRPr="006D417D">
              <w:rPr>
                <w:rFonts w:ascii="Times" w:hAnsi="Times"/>
              </w:rPr>
              <w:t xml:space="preserve">*  OR  publication*  OR  publish*  OR  </w:t>
            </w:r>
            <w:proofErr w:type="spellStart"/>
            <w:r w:rsidRPr="006D417D">
              <w:rPr>
                <w:rFonts w:ascii="Times" w:hAnsi="Times"/>
              </w:rPr>
              <w:t>productiv</w:t>
            </w:r>
            <w:proofErr w:type="spellEnd"/>
            <w:r w:rsidRPr="006D417D">
              <w:rPr>
                <w:rFonts w:ascii="Times" w:hAnsi="Times"/>
              </w:rPr>
              <w:t>* )</w:t>
            </w:r>
          </w:p>
        </w:tc>
      </w:tr>
      <w:tr w:rsidR="00E16B0F" w:rsidRPr="006D417D" w14:paraId="24C1697C" w14:textId="77777777" w:rsidTr="00D30953">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D30953">
            <w:pPr>
              <w:rPr>
                <w:rFonts w:ascii="Times" w:hAnsi="Times"/>
              </w:rPr>
            </w:pPr>
            <w:r w:rsidRPr="006D417D">
              <w:rPr>
                <w:rFonts w:ascii="Times" w:hAnsi="Times"/>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D30953">
            <w:pPr>
              <w:rPr>
                <w:rFonts w:ascii="Times" w:hAnsi="Times"/>
              </w:rPr>
            </w:pPr>
            <w:r w:rsidRPr="006D417D">
              <w:rPr>
                <w:rFonts w:ascii="Times" w:hAnsi="Times"/>
              </w:rPr>
              <w:t>AND NOT</w:t>
            </w:r>
          </w:p>
          <w:p w14:paraId="6367EB79" w14:textId="77777777" w:rsidR="00E16B0F" w:rsidRPr="006D417D" w:rsidRDefault="00E16B0F" w:rsidP="00D30953">
            <w:pPr>
              <w:rPr>
                <w:rFonts w:ascii="Times" w:hAnsi="Times"/>
              </w:rPr>
            </w:pPr>
            <w:proofErr w:type="gramStart"/>
            <w:r w:rsidRPr="006D417D">
              <w:rPr>
                <w:rFonts w:ascii="Times" w:hAnsi="Times"/>
              </w:rPr>
              <w:t xml:space="preserve">( </w:t>
            </w:r>
            <w:proofErr w:type="spellStart"/>
            <w:r w:rsidRPr="006D417D">
              <w:rPr>
                <w:rFonts w:ascii="Times" w:hAnsi="Times"/>
              </w:rPr>
              <w:t>surviv</w:t>
            </w:r>
            <w:proofErr w:type="spellEnd"/>
            <w:proofErr w:type="gramEnd"/>
            <w:r w:rsidRPr="006D417D">
              <w:rPr>
                <w:rFonts w:ascii="Times" w:hAnsi="Times"/>
              </w:rPr>
              <w:t>*  OR  experiment  OR  laboratory )</w:t>
            </w:r>
          </w:p>
        </w:tc>
      </w:tr>
    </w:tbl>
    <w:p w14:paraId="605C6791" w14:textId="28BFD031" w:rsidR="00E16B0F" w:rsidRPr="00D5549B" w:rsidRDefault="00E16B0F" w:rsidP="00E16B0F">
      <w:pPr>
        <w:spacing w:before="240" w:after="240"/>
        <w:rPr>
          <w:rFonts w:ascii="Times" w:hAnsi="Times"/>
        </w:rPr>
      </w:pPr>
    </w:p>
    <w:p w14:paraId="1A4FD387" w14:textId="77777777" w:rsidR="00D5549B" w:rsidRDefault="00D5549B">
      <w:pPr>
        <w:rPr>
          <w:rFonts w:ascii="Times" w:hAnsi="Times"/>
          <w:b/>
          <w:bCs/>
        </w:rPr>
      </w:pPr>
      <w:r>
        <w:rPr>
          <w:rFonts w:ascii="Times" w:hAnsi="Times"/>
          <w:b/>
          <w:bCs/>
        </w:rPr>
        <w:br w:type="page"/>
      </w:r>
    </w:p>
    <w:p w14:paraId="53FE0D87" w14:textId="47BF8B4D" w:rsidR="00E16B0F" w:rsidRPr="006D417D" w:rsidRDefault="00E16B0F" w:rsidP="00E16B0F">
      <w:pPr>
        <w:spacing w:before="240" w:after="240"/>
        <w:rPr>
          <w:rFonts w:ascii="Times" w:hAnsi="Times"/>
        </w:rPr>
      </w:pPr>
      <w:r w:rsidRPr="008727F2">
        <w:rPr>
          <w:rFonts w:ascii="Times" w:hAnsi="Times"/>
          <w:b/>
          <w:bCs/>
        </w:rPr>
        <w:lastRenderedPageBreak/>
        <w:t xml:space="preserve">Table S2. Top 60 strongest terms in the term co-occurrence matrix and their </w:t>
      </w:r>
      <w:proofErr w:type="gramStart"/>
      <w:r w:rsidRPr="008727F2">
        <w:rPr>
          <w:rFonts w:ascii="Times" w:hAnsi="Times"/>
          <w:b/>
          <w:bCs/>
        </w:rPr>
        <w:t xml:space="preserve">rank </w:t>
      </w:r>
      <w:r>
        <w:rPr>
          <w:rFonts w:ascii="Times" w:hAnsi="Times"/>
          <w:b/>
          <w:bCs/>
        </w:rPr>
        <w:t xml:space="preserve"> in</w:t>
      </w:r>
      <w:proofErr w:type="gramEnd"/>
      <w:r>
        <w:rPr>
          <w:rFonts w:ascii="Times" w:hAnsi="Times"/>
          <w:b/>
          <w:bCs/>
        </w:rPr>
        <w:t xml:space="preserve"> </w:t>
      </w:r>
      <w:r w:rsidRPr="008727F2">
        <w:rPr>
          <w:rFonts w:ascii="Times" w:hAnsi="Times"/>
          <w:b/>
          <w:bCs/>
        </w:rPr>
        <w:t>ascending order.</w:t>
      </w:r>
      <w:r w:rsidRPr="006D417D">
        <w:rPr>
          <w:rFonts w:ascii="Times" w:hAnsi="Times"/>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D30953">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D30953">
            <w:pPr>
              <w:rPr>
                <w:rFonts w:ascii="Times" w:hAnsi="Times"/>
              </w:rPr>
            </w:pPr>
            <w:r w:rsidRPr="006D417D">
              <w:rPr>
                <w:rFonts w:ascii="Times" w:hAnsi="Times"/>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D30953">
            <w:pPr>
              <w:jc w:val="right"/>
              <w:rPr>
                <w:rFonts w:ascii="Times" w:hAnsi="Times"/>
              </w:rPr>
            </w:pPr>
            <w:r w:rsidRPr="006D417D">
              <w:rPr>
                <w:rFonts w:ascii="Times" w:hAnsi="Times"/>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D30953">
            <w:pPr>
              <w:jc w:val="right"/>
              <w:rPr>
                <w:rFonts w:ascii="Times" w:hAnsi="Times"/>
              </w:rPr>
            </w:pPr>
            <w:r w:rsidRPr="006D417D">
              <w:rPr>
                <w:rFonts w:ascii="Times" w:hAnsi="Times"/>
              </w:rPr>
              <w:t>Rank ascending</w:t>
            </w:r>
          </w:p>
        </w:tc>
      </w:tr>
      <w:tr w:rsidR="00E16B0F" w:rsidRPr="006D417D" w14:paraId="2D1FB2A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D30953">
            <w:pPr>
              <w:rPr>
                <w:rFonts w:ascii="Times" w:hAnsi="Times"/>
              </w:rPr>
            </w:pPr>
            <w:r w:rsidRPr="006D417D">
              <w:rPr>
                <w:rFonts w:ascii="Times" w:hAnsi="Times"/>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D30953">
            <w:pPr>
              <w:jc w:val="right"/>
              <w:rPr>
                <w:rFonts w:ascii="Times" w:hAnsi="Times"/>
              </w:rPr>
            </w:pPr>
            <w:r w:rsidRPr="006D417D">
              <w:rPr>
                <w:rFonts w:ascii="Times" w:hAnsi="Times"/>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D30953">
            <w:pPr>
              <w:jc w:val="right"/>
              <w:rPr>
                <w:rFonts w:ascii="Times" w:hAnsi="Times"/>
              </w:rPr>
            </w:pPr>
            <w:r w:rsidRPr="006D417D">
              <w:rPr>
                <w:rFonts w:ascii="Times" w:hAnsi="Times"/>
              </w:rPr>
              <w:t>2063</w:t>
            </w:r>
          </w:p>
        </w:tc>
      </w:tr>
      <w:tr w:rsidR="00E16B0F" w:rsidRPr="006D417D" w14:paraId="3BF5B50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D30953">
            <w:pPr>
              <w:rPr>
                <w:rFonts w:ascii="Times" w:hAnsi="Times"/>
              </w:rPr>
            </w:pPr>
            <w:r w:rsidRPr="006D417D">
              <w:rPr>
                <w:rFonts w:ascii="Times" w:hAnsi="Times"/>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D30953">
            <w:pPr>
              <w:jc w:val="right"/>
              <w:rPr>
                <w:rFonts w:ascii="Times" w:hAnsi="Times"/>
              </w:rPr>
            </w:pPr>
            <w:r w:rsidRPr="006D417D">
              <w:rPr>
                <w:rFonts w:ascii="Times" w:hAnsi="Times"/>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D30953">
            <w:pPr>
              <w:jc w:val="right"/>
              <w:rPr>
                <w:rFonts w:ascii="Times" w:hAnsi="Times"/>
              </w:rPr>
            </w:pPr>
            <w:r w:rsidRPr="006D417D">
              <w:rPr>
                <w:rFonts w:ascii="Times" w:hAnsi="Times"/>
              </w:rPr>
              <w:t>2064</w:t>
            </w:r>
          </w:p>
        </w:tc>
      </w:tr>
      <w:tr w:rsidR="00E16B0F" w:rsidRPr="006D417D" w14:paraId="3224A45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D30953">
            <w:pPr>
              <w:rPr>
                <w:rFonts w:ascii="Times" w:hAnsi="Times"/>
              </w:rPr>
            </w:pPr>
            <w:r w:rsidRPr="006D417D">
              <w:rPr>
                <w:rFonts w:ascii="Times" w:hAnsi="Times"/>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D30953">
            <w:pPr>
              <w:jc w:val="right"/>
              <w:rPr>
                <w:rFonts w:ascii="Times" w:hAnsi="Times"/>
              </w:rPr>
            </w:pPr>
            <w:r w:rsidRPr="006D417D">
              <w:rPr>
                <w:rFonts w:ascii="Times" w:hAnsi="Times"/>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D30953">
            <w:pPr>
              <w:jc w:val="right"/>
              <w:rPr>
                <w:rFonts w:ascii="Times" w:hAnsi="Times"/>
              </w:rPr>
            </w:pPr>
            <w:r w:rsidRPr="006D417D">
              <w:rPr>
                <w:rFonts w:ascii="Times" w:hAnsi="Times"/>
              </w:rPr>
              <w:t>2065</w:t>
            </w:r>
          </w:p>
        </w:tc>
      </w:tr>
      <w:tr w:rsidR="00E16B0F" w:rsidRPr="006D417D" w14:paraId="495E87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D30953">
            <w:pPr>
              <w:rPr>
                <w:rFonts w:ascii="Times" w:hAnsi="Times"/>
                <w:b/>
                <w:i/>
              </w:rPr>
            </w:pPr>
            <w:r w:rsidRPr="006D417D">
              <w:rPr>
                <w:rFonts w:ascii="Times" w:hAnsi="Times"/>
                <w:b/>
                <w:i/>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D30953">
            <w:pPr>
              <w:jc w:val="right"/>
              <w:rPr>
                <w:rFonts w:ascii="Times" w:hAnsi="Times"/>
              </w:rPr>
            </w:pPr>
            <w:r w:rsidRPr="006D417D">
              <w:rPr>
                <w:rFonts w:ascii="Times" w:hAnsi="Times"/>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D30953">
            <w:pPr>
              <w:jc w:val="right"/>
              <w:rPr>
                <w:rFonts w:ascii="Times" w:hAnsi="Times"/>
              </w:rPr>
            </w:pPr>
            <w:r w:rsidRPr="006D417D">
              <w:rPr>
                <w:rFonts w:ascii="Times" w:hAnsi="Times"/>
              </w:rPr>
              <w:t>2066</w:t>
            </w:r>
          </w:p>
        </w:tc>
      </w:tr>
      <w:tr w:rsidR="00E16B0F" w:rsidRPr="006D417D" w14:paraId="001401B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D30953">
            <w:pPr>
              <w:rPr>
                <w:rFonts w:ascii="Times" w:hAnsi="Times"/>
              </w:rPr>
            </w:pPr>
            <w:proofErr w:type="spellStart"/>
            <w:r w:rsidRPr="006D417D">
              <w:rPr>
                <w:rFonts w:ascii="Times" w:hAnsi="Times"/>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D30953">
            <w:pPr>
              <w:jc w:val="right"/>
              <w:rPr>
                <w:rFonts w:ascii="Times" w:hAnsi="Times"/>
              </w:rPr>
            </w:pPr>
            <w:r w:rsidRPr="006D417D">
              <w:rPr>
                <w:rFonts w:ascii="Times" w:hAnsi="Times"/>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D30953">
            <w:pPr>
              <w:jc w:val="right"/>
              <w:rPr>
                <w:rFonts w:ascii="Times" w:hAnsi="Times"/>
              </w:rPr>
            </w:pPr>
            <w:r w:rsidRPr="006D417D">
              <w:rPr>
                <w:rFonts w:ascii="Times" w:hAnsi="Times"/>
              </w:rPr>
              <w:t>2067</w:t>
            </w:r>
          </w:p>
        </w:tc>
      </w:tr>
      <w:tr w:rsidR="00E16B0F" w:rsidRPr="006D417D" w14:paraId="199A3E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D30953">
            <w:pPr>
              <w:rPr>
                <w:rFonts w:ascii="Times" w:hAnsi="Times"/>
              </w:rPr>
            </w:pPr>
            <w:r w:rsidRPr="006D417D">
              <w:rPr>
                <w:rFonts w:ascii="Times" w:hAnsi="Times"/>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D30953">
            <w:pPr>
              <w:jc w:val="right"/>
              <w:rPr>
                <w:rFonts w:ascii="Times" w:hAnsi="Times"/>
              </w:rPr>
            </w:pPr>
            <w:r w:rsidRPr="006D417D">
              <w:rPr>
                <w:rFonts w:ascii="Times" w:hAnsi="Times"/>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D30953">
            <w:pPr>
              <w:jc w:val="right"/>
              <w:rPr>
                <w:rFonts w:ascii="Times" w:hAnsi="Times"/>
              </w:rPr>
            </w:pPr>
            <w:r w:rsidRPr="006D417D">
              <w:rPr>
                <w:rFonts w:ascii="Times" w:hAnsi="Times"/>
              </w:rPr>
              <w:t>2068</w:t>
            </w:r>
          </w:p>
        </w:tc>
      </w:tr>
      <w:tr w:rsidR="00E16B0F" w:rsidRPr="006D417D" w14:paraId="4F7E0C4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D30953">
            <w:pPr>
              <w:rPr>
                <w:rFonts w:ascii="Times" w:hAnsi="Times"/>
              </w:rPr>
            </w:pPr>
            <w:r w:rsidRPr="006D417D">
              <w:rPr>
                <w:rFonts w:ascii="Times" w:hAnsi="Times"/>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D30953">
            <w:pPr>
              <w:jc w:val="right"/>
              <w:rPr>
                <w:rFonts w:ascii="Times" w:hAnsi="Times"/>
              </w:rPr>
            </w:pPr>
            <w:r w:rsidRPr="006D417D">
              <w:rPr>
                <w:rFonts w:ascii="Times" w:hAnsi="Times"/>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D30953">
            <w:pPr>
              <w:jc w:val="right"/>
              <w:rPr>
                <w:rFonts w:ascii="Times" w:hAnsi="Times"/>
              </w:rPr>
            </w:pPr>
            <w:r w:rsidRPr="006D417D">
              <w:rPr>
                <w:rFonts w:ascii="Times" w:hAnsi="Times"/>
              </w:rPr>
              <w:t>2069</w:t>
            </w:r>
          </w:p>
        </w:tc>
      </w:tr>
      <w:tr w:rsidR="00E16B0F" w:rsidRPr="006D417D" w14:paraId="0325A5E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D30953">
            <w:pPr>
              <w:rPr>
                <w:rFonts w:ascii="Times" w:hAnsi="Times"/>
              </w:rPr>
            </w:pPr>
            <w:r w:rsidRPr="006D417D">
              <w:rPr>
                <w:rFonts w:ascii="Times" w:hAnsi="Times"/>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D30953">
            <w:pPr>
              <w:jc w:val="right"/>
              <w:rPr>
                <w:rFonts w:ascii="Times" w:hAnsi="Times"/>
              </w:rPr>
            </w:pPr>
            <w:r w:rsidRPr="006D417D">
              <w:rPr>
                <w:rFonts w:ascii="Times" w:hAnsi="Times"/>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D30953">
            <w:pPr>
              <w:jc w:val="right"/>
              <w:rPr>
                <w:rFonts w:ascii="Times" w:hAnsi="Times"/>
              </w:rPr>
            </w:pPr>
            <w:r w:rsidRPr="006D417D">
              <w:rPr>
                <w:rFonts w:ascii="Times" w:hAnsi="Times"/>
              </w:rPr>
              <w:t>2070</w:t>
            </w:r>
          </w:p>
        </w:tc>
      </w:tr>
      <w:tr w:rsidR="00E16B0F" w:rsidRPr="006D417D" w14:paraId="22737D7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D30953">
            <w:pPr>
              <w:rPr>
                <w:rFonts w:ascii="Times" w:hAnsi="Times"/>
              </w:rPr>
            </w:pPr>
            <w:r w:rsidRPr="006D417D">
              <w:rPr>
                <w:rFonts w:ascii="Times" w:hAnsi="Times"/>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D30953">
            <w:pPr>
              <w:jc w:val="right"/>
              <w:rPr>
                <w:rFonts w:ascii="Times" w:hAnsi="Times"/>
              </w:rPr>
            </w:pPr>
            <w:r w:rsidRPr="006D417D">
              <w:rPr>
                <w:rFonts w:ascii="Times" w:hAnsi="Times"/>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D30953">
            <w:pPr>
              <w:jc w:val="right"/>
              <w:rPr>
                <w:rFonts w:ascii="Times" w:hAnsi="Times"/>
              </w:rPr>
            </w:pPr>
            <w:r w:rsidRPr="006D417D">
              <w:rPr>
                <w:rFonts w:ascii="Times" w:hAnsi="Times"/>
              </w:rPr>
              <w:t>2071</w:t>
            </w:r>
          </w:p>
        </w:tc>
      </w:tr>
      <w:tr w:rsidR="00E16B0F" w:rsidRPr="006D417D" w14:paraId="330488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D30953">
            <w:pPr>
              <w:rPr>
                <w:rFonts w:ascii="Times" w:hAnsi="Times"/>
              </w:rPr>
            </w:pPr>
            <w:r w:rsidRPr="006D417D">
              <w:rPr>
                <w:rFonts w:ascii="Times" w:hAnsi="Times"/>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D30953">
            <w:pPr>
              <w:jc w:val="right"/>
              <w:rPr>
                <w:rFonts w:ascii="Times" w:hAnsi="Times"/>
              </w:rPr>
            </w:pPr>
            <w:r w:rsidRPr="006D417D">
              <w:rPr>
                <w:rFonts w:ascii="Times" w:hAnsi="Times"/>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D30953">
            <w:pPr>
              <w:jc w:val="right"/>
              <w:rPr>
                <w:rFonts w:ascii="Times" w:hAnsi="Times"/>
              </w:rPr>
            </w:pPr>
            <w:r w:rsidRPr="006D417D">
              <w:rPr>
                <w:rFonts w:ascii="Times" w:hAnsi="Times"/>
              </w:rPr>
              <w:t>2072</w:t>
            </w:r>
          </w:p>
        </w:tc>
      </w:tr>
      <w:tr w:rsidR="00E16B0F" w:rsidRPr="006D417D" w14:paraId="41F976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D30953">
            <w:pPr>
              <w:rPr>
                <w:rFonts w:ascii="Times" w:hAnsi="Times"/>
              </w:rPr>
            </w:pPr>
            <w:r w:rsidRPr="006D417D">
              <w:rPr>
                <w:rFonts w:ascii="Times" w:hAnsi="Times"/>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D30953">
            <w:pPr>
              <w:jc w:val="right"/>
              <w:rPr>
                <w:rFonts w:ascii="Times" w:hAnsi="Times"/>
              </w:rPr>
            </w:pPr>
            <w:r w:rsidRPr="006D417D">
              <w:rPr>
                <w:rFonts w:ascii="Times" w:hAnsi="Times"/>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D30953">
            <w:pPr>
              <w:jc w:val="right"/>
              <w:rPr>
                <w:rFonts w:ascii="Times" w:hAnsi="Times"/>
              </w:rPr>
            </w:pPr>
            <w:r w:rsidRPr="006D417D">
              <w:rPr>
                <w:rFonts w:ascii="Times" w:hAnsi="Times"/>
              </w:rPr>
              <w:t>2073</w:t>
            </w:r>
          </w:p>
        </w:tc>
      </w:tr>
      <w:tr w:rsidR="00E16B0F" w:rsidRPr="006D417D" w14:paraId="729850F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D30953">
            <w:pPr>
              <w:rPr>
                <w:rFonts w:ascii="Times" w:hAnsi="Times"/>
              </w:rPr>
            </w:pPr>
            <w:r w:rsidRPr="006D417D">
              <w:rPr>
                <w:rFonts w:ascii="Times" w:hAnsi="Times"/>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D30953">
            <w:pPr>
              <w:jc w:val="right"/>
              <w:rPr>
                <w:rFonts w:ascii="Times" w:hAnsi="Times"/>
              </w:rPr>
            </w:pPr>
            <w:r w:rsidRPr="006D417D">
              <w:rPr>
                <w:rFonts w:ascii="Times" w:hAnsi="Times"/>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D30953">
            <w:pPr>
              <w:jc w:val="right"/>
              <w:rPr>
                <w:rFonts w:ascii="Times" w:hAnsi="Times"/>
              </w:rPr>
            </w:pPr>
            <w:r w:rsidRPr="006D417D">
              <w:rPr>
                <w:rFonts w:ascii="Times" w:hAnsi="Times"/>
              </w:rPr>
              <w:t>2074</w:t>
            </w:r>
          </w:p>
        </w:tc>
      </w:tr>
      <w:tr w:rsidR="00E16B0F" w:rsidRPr="006D417D" w14:paraId="6D5C06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D30953">
            <w:pPr>
              <w:rPr>
                <w:rFonts w:ascii="Times" w:hAnsi="Times"/>
              </w:rPr>
            </w:pPr>
            <w:r w:rsidRPr="006D417D">
              <w:rPr>
                <w:rFonts w:ascii="Times" w:hAnsi="Times"/>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D30953">
            <w:pPr>
              <w:jc w:val="right"/>
              <w:rPr>
                <w:rFonts w:ascii="Times" w:hAnsi="Times"/>
              </w:rPr>
            </w:pPr>
            <w:r w:rsidRPr="006D417D">
              <w:rPr>
                <w:rFonts w:ascii="Times" w:hAnsi="Times"/>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D30953">
            <w:pPr>
              <w:jc w:val="right"/>
              <w:rPr>
                <w:rFonts w:ascii="Times" w:hAnsi="Times"/>
              </w:rPr>
            </w:pPr>
            <w:r w:rsidRPr="006D417D">
              <w:rPr>
                <w:rFonts w:ascii="Times" w:hAnsi="Times"/>
              </w:rPr>
              <w:t>2075</w:t>
            </w:r>
          </w:p>
        </w:tc>
      </w:tr>
      <w:tr w:rsidR="00E16B0F" w:rsidRPr="006D417D" w14:paraId="09060F2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D30953">
            <w:pPr>
              <w:rPr>
                <w:rFonts w:ascii="Times" w:hAnsi="Times"/>
              </w:rPr>
            </w:pPr>
            <w:r w:rsidRPr="006D417D">
              <w:rPr>
                <w:rFonts w:ascii="Times" w:hAnsi="Times"/>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D30953">
            <w:pPr>
              <w:jc w:val="right"/>
              <w:rPr>
                <w:rFonts w:ascii="Times" w:hAnsi="Times"/>
              </w:rPr>
            </w:pPr>
            <w:r w:rsidRPr="006D417D">
              <w:rPr>
                <w:rFonts w:ascii="Times" w:hAnsi="Times"/>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D30953">
            <w:pPr>
              <w:jc w:val="right"/>
              <w:rPr>
                <w:rFonts w:ascii="Times" w:hAnsi="Times"/>
              </w:rPr>
            </w:pPr>
            <w:r w:rsidRPr="006D417D">
              <w:rPr>
                <w:rFonts w:ascii="Times" w:hAnsi="Times"/>
              </w:rPr>
              <w:t>2076</w:t>
            </w:r>
          </w:p>
        </w:tc>
      </w:tr>
      <w:tr w:rsidR="00E16B0F" w:rsidRPr="006D417D" w14:paraId="579F7BE6"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D30953">
            <w:pPr>
              <w:rPr>
                <w:rFonts w:ascii="Times" w:hAnsi="Times"/>
              </w:rPr>
            </w:pPr>
            <w:r w:rsidRPr="006D417D">
              <w:rPr>
                <w:rFonts w:ascii="Times" w:hAnsi="Times"/>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D30953">
            <w:pPr>
              <w:jc w:val="right"/>
              <w:rPr>
                <w:rFonts w:ascii="Times" w:hAnsi="Times"/>
              </w:rPr>
            </w:pPr>
            <w:r w:rsidRPr="006D417D">
              <w:rPr>
                <w:rFonts w:ascii="Times" w:hAnsi="Times"/>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D30953">
            <w:pPr>
              <w:jc w:val="right"/>
              <w:rPr>
                <w:rFonts w:ascii="Times" w:hAnsi="Times"/>
              </w:rPr>
            </w:pPr>
            <w:r w:rsidRPr="006D417D">
              <w:rPr>
                <w:rFonts w:ascii="Times" w:hAnsi="Times"/>
              </w:rPr>
              <w:t>2077</w:t>
            </w:r>
          </w:p>
        </w:tc>
      </w:tr>
      <w:tr w:rsidR="00E16B0F" w:rsidRPr="006D417D" w14:paraId="61F3783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D30953">
            <w:pPr>
              <w:rPr>
                <w:rFonts w:ascii="Times" w:hAnsi="Times"/>
              </w:rPr>
            </w:pPr>
            <w:r w:rsidRPr="006D417D">
              <w:rPr>
                <w:rFonts w:ascii="Times" w:hAnsi="Times"/>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D30953">
            <w:pPr>
              <w:jc w:val="right"/>
              <w:rPr>
                <w:rFonts w:ascii="Times" w:hAnsi="Times"/>
              </w:rPr>
            </w:pPr>
            <w:r w:rsidRPr="006D417D">
              <w:rPr>
                <w:rFonts w:ascii="Times" w:hAnsi="Times"/>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D30953">
            <w:pPr>
              <w:jc w:val="right"/>
              <w:rPr>
                <w:rFonts w:ascii="Times" w:hAnsi="Times"/>
              </w:rPr>
            </w:pPr>
            <w:r w:rsidRPr="006D417D">
              <w:rPr>
                <w:rFonts w:ascii="Times" w:hAnsi="Times"/>
              </w:rPr>
              <w:t>2078</w:t>
            </w:r>
          </w:p>
        </w:tc>
      </w:tr>
      <w:tr w:rsidR="00E16B0F" w:rsidRPr="006D417D" w14:paraId="2279CBC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D30953">
            <w:pPr>
              <w:rPr>
                <w:rFonts w:ascii="Times" w:hAnsi="Times"/>
              </w:rPr>
            </w:pPr>
            <w:proofErr w:type="spellStart"/>
            <w:r w:rsidRPr="006D417D">
              <w:rPr>
                <w:rFonts w:ascii="Times" w:hAnsi="Times"/>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D30953">
            <w:pPr>
              <w:jc w:val="right"/>
              <w:rPr>
                <w:rFonts w:ascii="Times" w:hAnsi="Times"/>
              </w:rPr>
            </w:pPr>
            <w:r w:rsidRPr="006D417D">
              <w:rPr>
                <w:rFonts w:ascii="Times" w:hAnsi="Times"/>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D30953">
            <w:pPr>
              <w:jc w:val="right"/>
              <w:rPr>
                <w:rFonts w:ascii="Times" w:hAnsi="Times"/>
              </w:rPr>
            </w:pPr>
            <w:r w:rsidRPr="006D417D">
              <w:rPr>
                <w:rFonts w:ascii="Times" w:hAnsi="Times"/>
              </w:rPr>
              <w:t>2079</w:t>
            </w:r>
          </w:p>
        </w:tc>
      </w:tr>
      <w:tr w:rsidR="00E16B0F" w:rsidRPr="006D417D" w14:paraId="4F9B9A0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D30953">
            <w:pPr>
              <w:rPr>
                <w:rFonts w:ascii="Times" w:hAnsi="Times"/>
              </w:rPr>
            </w:pPr>
            <w:r w:rsidRPr="006D417D">
              <w:rPr>
                <w:rFonts w:ascii="Times" w:hAnsi="Times"/>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D30953">
            <w:pPr>
              <w:jc w:val="right"/>
              <w:rPr>
                <w:rFonts w:ascii="Times" w:hAnsi="Times"/>
              </w:rPr>
            </w:pPr>
            <w:r w:rsidRPr="006D417D">
              <w:rPr>
                <w:rFonts w:ascii="Times" w:hAnsi="Times"/>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D30953">
            <w:pPr>
              <w:jc w:val="right"/>
              <w:rPr>
                <w:rFonts w:ascii="Times" w:hAnsi="Times"/>
              </w:rPr>
            </w:pPr>
            <w:r w:rsidRPr="006D417D">
              <w:rPr>
                <w:rFonts w:ascii="Times" w:hAnsi="Times"/>
              </w:rPr>
              <w:t>2080</w:t>
            </w:r>
          </w:p>
        </w:tc>
      </w:tr>
      <w:tr w:rsidR="00E16B0F" w:rsidRPr="006D417D" w14:paraId="6FAB33EC"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D30953">
            <w:pPr>
              <w:rPr>
                <w:rFonts w:ascii="Times" w:hAnsi="Times"/>
              </w:rPr>
            </w:pPr>
            <w:r w:rsidRPr="006D417D">
              <w:rPr>
                <w:rFonts w:ascii="Times" w:hAnsi="Times"/>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D30953">
            <w:pPr>
              <w:jc w:val="right"/>
              <w:rPr>
                <w:rFonts w:ascii="Times" w:hAnsi="Times"/>
              </w:rPr>
            </w:pPr>
            <w:r w:rsidRPr="006D417D">
              <w:rPr>
                <w:rFonts w:ascii="Times" w:hAnsi="Times"/>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D30953">
            <w:pPr>
              <w:jc w:val="right"/>
              <w:rPr>
                <w:rFonts w:ascii="Times" w:hAnsi="Times"/>
              </w:rPr>
            </w:pPr>
            <w:r w:rsidRPr="006D417D">
              <w:rPr>
                <w:rFonts w:ascii="Times" w:hAnsi="Times"/>
              </w:rPr>
              <w:t>2081</w:t>
            </w:r>
          </w:p>
        </w:tc>
      </w:tr>
      <w:tr w:rsidR="00E16B0F" w:rsidRPr="006D417D" w14:paraId="09FAF40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D30953">
            <w:pPr>
              <w:rPr>
                <w:rFonts w:ascii="Times" w:hAnsi="Times"/>
              </w:rPr>
            </w:pPr>
            <w:r w:rsidRPr="006D417D">
              <w:rPr>
                <w:rFonts w:ascii="Times" w:hAnsi="Times"/>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D30953">
            <w:pPr>
              <w:jc w:val="right"/>
              <w:rPr>
                <w:rFonts w:ascii="Times" w:hAnsi="Times"/>
              </w:rPr>
            </w:pPr>
            <w:r w:rsidRPr="006D417D">
              <w:rPr>
                <w:rFonts w:ascii="Times" w:hAnsi="Times"/>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D30953">
            <w:pPr>
              <w:jc w:val="right"/>
              <w:rPr>
                <w:rFonts w:ascii="Times" w:hAnsi="Times"/>
              </w:rPr>
            </w:pPr>
            <w:r w:rsidRPr="006D417D">
              <w:rPr>
                <w:rFonts w:ascii="Times" w:hAnsi="Times"/>
              </w:rPr>
              <w:t>2082</w:t>
            </w:r>
          </w:p>
        </w:tc>
      </w:tr>
      <w:tr w:rsidR="00E16B0F" w:rsidRPr="006D417D" w14:paraId="249FDEF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D30953">
            <w:pPr>
              <w:rPr>
                <w:rFonts w:ascii="Times" w:hAnsi="Times"/>
              </w:rPr>
            </w:pPr>
            <w:r w:rsidRPr="006D417D">
              <w:rPr>
                <w:rFonts w:ascii="Times" w:hAnsi="Times"/>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D30953">
            <w:pPr>
              <w:jc w:val="right"/>
              <w:rPr>
                <w:rFonts w:ascii="Times" w:hAnsi="Times"/>
              </w:rPr>
            </w:pPr>
            <w:r w:rsidRPr="006D417D">
              <w:rPr>
                <w:rFonts w:ascii="Times" w:hAnsi="Times"/>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D30953">
            <w:pPr>
              <w:jc w:val="right"/>
              <w:rPr>
                <w:rFonts w:ascii="Times" w:hAnsi="Times"/>
              </w:rPr>
            </w:pPr>
            <w:r w:rsidRPr="006D417D">
              <w:rPr>
                <w:rFonts w:ascii="Times" w:hAnsi="Times"/>
              </w:rPr>
              <w:t>2083</w:t>
            </w:r>
          </w:p>
        </w:tc>
      </w:tr>
      <w:tr w:rsidR="00E16B0F" w:rsidRPr="006D417D" w14:paraId="229CF41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D30953">
            <w:pPr>
              <w:rPr>
                <w:rFonts w:ascii="Times" w:hAnsi="Times"/>
              </w:rPr>
            </w:pPr>
            <w:r w:rsidRPr="006D417D">
              <w:rPr>
                <w:rFonts w:ascii="Times" w:hAnsi="Times"/>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D30953">
            <w:pPr>
              <w:jc w:val="right"/>
              <w:rPr>
                <w:rFonts w:ascii="Times" w:hAnsi="Times"/>
              </w:rPr>
            </w:pPr>
            <w:r w:rsidRPr="006D417D">
              <w:rPr>
                <w:rFonts w:ascii="Times" w:hAnsi="Times"/>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D30953">
            <w:pPr>
              <w:jc w:val="right"/>
              <w:rPr>
                <w:rFonts w:ascii="Times" w:hAnsi="Times"/>
              </w:rPr>
            </w:pPr>
            <w:r w:rsidRPr="006D417D">
              <w:rPr>
                <w:rFonts w:ascii="Times" w:hAnsi="Times"/>
              </w:rPr>
              <w:t>2084</w:t>
            </w:r>
          </w:p>
        </w:tc>
      </w:tr>
      <w:tr w:rsidR="00E16B0F" w:rsidRPr="006D417D" w14:paraId="6CC9F9E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D30953">
            <w:pPr>
              <w:rPr>
                <w:rFonts w:ascii="Times" w:hAnsi="Times"/>
              </w:rPr>
            </w:pPr>
            <w:r w:rsidRPr="006D417D">
              <w:rPr>
                <w:rFonts w:ascii="Times" w:hAnsi="Times"/>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D30953">
            <w:pPr>
              <w:jc w:val="right"/>
              <w:rPr>
                <w:rFonts w:ascii="Times" w:hAnsi="Times"/>
              </w:rPr>
            </w:pPr>
            <w:r w:rsidRPr="006D417D">
              <w:rPr>
                <w:rFonts w:ascii="Times" w:hAnsi="Times"/>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D30953">
            <w:pPr>
              <w:jc w:val="right"/>
              <w:rPr>
                <w:rFonts w:ascii="Times" w:hAnsi="Times"/>
              </w:rPr>
            </w:pPr>
            <w:r w:rsidRPr="006D417D">
              <w:rPr>
                <w:rFonts w:ascii="Times" w:hAnsi="Times"/>
              </w:rPr>
              <w:t>2085</w:t>
            </w:r>
          </w:p>
        </w:tc>
      </w:tr>
      <w:tr w:rsidR="00E16B0F" w:rsidRPr="006D417D" w14:paraId="0343F1B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D30953">
            <w:pPr>
              <w:rPr>
                <w:rFonts w:ascii="Times" w:hAnsi="Times"/>
              </w:rPr>
            </w:pPr>
            <w:r w:rsidRPr="006D417D">
              <w:rPr>
                <w:rFonts w:ascii="Times" w:hAnsi="Times"/>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D30953">
            <w:pPr>
              <w:jc w:val="right"/>
              <w:rPr>
                <w:rFonts w:ascii="Times" w:hAnsi="Times"/>
              </w:rPr>
            </w:pPr>
            <w:r w:rsidRPr="006D417D">
              <w:rPr>
                <w:rFonts w:ascii="Times" w:hAnsi="Times"/>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D30953">
            <w:pPr>
              <w:jc w:val="right"/>
              <w:rPr>
                <w:rFonts w:ascii="Times" w:hAnsi="Times"/>
              </w:rPr>
            </w:pPr>
            <w:r w:rsidRPr="006D417D">
              <w:rPr>
                <w:rFonts w:ascii="Times" w:hAnsi="Times"/>
              </w:rPr>
              <w:t>2086</w:t>
            </w:r>
          </w:p>
        </w:tc>
      </w:tr>
      <w:tr w:rsidR="00E16B0F" w:rsidRPr="006D417D" w14:paraId="5FFC67D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D30953">
            <w:pPr>
              <w:rPr>
                <w:rFonts w:ascii="Times" w:hAnsi="Times"/>
              </w:rPr>
            </w:pPr>
            <w:r w:rsidRPr="006D417D">
              <w:rPr>
                <w:rFonts w:ascii="Times" w:hAnsi="Times"/>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D30953">
            <w:pPr>
              <w:jc w:val="right"/>
              <w:rPr>
                <w:rFonts w:ascii="Times" w:hAnsi="Times"/>
              </w:rPr>
            </w:pPr>
            <w:r w:rsidRPr="006D417D">
              <w:rPr>
                <w:rFonts w:ascii="Times" w:hAnsi="Times"/>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D30953">
            <w:pPr>
              <w:jc w:val="right"/>
              <w:rPr>
                <w:rFonts w:ascii="Times" w:hAnsi="Times"/>
              </w:rPr>
            </w:pPr>
            <w:r w:rsidRPr="006D417D">
              <w:rPr>
                <w:rFonts w:ascii="Times" w:hAnsi="Times"/>
              </w:rPr>
              <w:t>2087</w:t>
            </w:r>
          </w:p>
        </w:tc>
      </w:tr>
      <w:tr w:rsidR="00E16B0F" w:rsidRPr="006D417D" w14:paraId="1AE9E16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D30953">
            <w:pPr>
              <w:rPr>
                <w:rFonts w:ascii="Times" w:hAnsi="Times"/>
                <w:b/>
                <w:i/>
              </w:rPr>
            </w:pPr>
            <w:proofErr w:type="spellStart"/>
            <w:r w:rsidRPr="006D417D">
              <w:rPr>
                <w:rFonts w:ascii="Times" w:hAnsi="Times"/>
                <w:b/>
                <w:i/>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D30953">
            <w:pPr>
              <w:jc w:val="right"/>
              <w:rPr>
                <w:rFonts w:ascii="Times" w:hAnsi="Times"/>
              </w:rPr>
            </w:pPr>
            <w:r w:rsidRPr="006D417D">
              <w:rPr>
                <w:rFonts w:ascii="Times" w:hAnsi="Times"/>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D30953">
            <w:pPr>
              <w:jc w:val="right"/>
              <w:rPr>
                <w:rFonts w:ascii="Times" w:hAnsi="Times"/>
              </w:rPr>
            </w:pPr>
            <w:r w:rsidRPr="006D417D">
              <w:rPr>
                <w:rFonts w:ascii="Times" w:hAnsi="Times"/>
              </w:rPr>
              <w:t>2088</w:t>
            </w:r>
          </w:p>
        </w:tc>
      </w:tr>
      <w:tr w:rsidR="00E16B0F" w:rsidRPr="006D417D" w14:paraId="647B2FE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D30953">
            <w:pPr>
              <w:rPr>
                <w:rFonts w:ascii="Times" w:hAnsi="Times"/>
              </w:rPr>
            </w:pPr>
            <w:r w:rsidRPr="006D417D">
              <w:rPr>
                <w:rFonts w:ascii="Times" w:hAnsi="Times"/>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D30953">
            <w:pPr>
              <w:jc w:val="right"/>
              <w:rPr>
                <w:rFonts w:ascii="Times" w:hAnsi="Times"/>
              </w:rPr>
            </w:pPr>
            <w:r w:rsidRPr="006D417D">
              <w:rPr>
                <w:rFonts w:ascii="Times" w:hAnsi="Times"/>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D30953">
            <w:pPr>
              <w:jc w:val="right"/>
              <w:rPr>
                <w:rFonts w:ascii="Times" w:hAnsi="Times"/>
              </w:rPr>
            </w:pPr>
            <w:r w:rsidRPr="006D417D">
              <w:rPr>
                <w:rFonts w:ascii="Times" w:hAnsi="Times"/>
              </w:rPr>
              <w:t>2089</w:t>
            </w:r>
          </w:p>
        </w:tc>
      </w:tr>
      <w:tr w:rsidR="00E16B0F" w:rsidRPr="006D417D" w14:paraId="240AA13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D30953">
            <w:pPr>
              <w:rPr>
                <w:rFonts w:ascii="Times" w:hAnsi="Times"/>
              </w:rPr>
            </w:pPr>
            <w:r w:rsidRPr="006D417D">
              <w:rPr>
                <w:rFonts w:ascii="Times" w:hAnsi="Times"/>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D30953">
            <w:pPr>
              <w:jc w:val="right"/>
              <w:rPr>
                <w:rFonts w:ascii="Times" w:hAnsi="Times"/>
              </w:rPr>
            </w:pPr>
            <w:r w:rsidRPr="006D417D">
              <w:rPr>
                <w:rFonts w:ascii="Times" w:hAnsi="Times"/>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D30953">
            <w:pPr>
              <w:jc w:val="right"/>
              <w:rPr>
                <w:rFonts w:ascii="Times" w:hAnsi="Times"/>
              </w:rPr>
            </w:pPr>
            <w:r w:rsidRPr="006D417D">
              <w:rPr>
                <w:rFonts w:ascii="Times" w:hAnsi="Times"/>
              </w:rPr>
              <w:t>2090</w:t>
            </w:r>
          </w:p>
        </w:tc>
      </w:tr>
      <w:tr w:rsidR="00E16B0F" w:rsidRPr="006D417D" w14:paraId="0A70B39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D30953">
            <w:pPr>
              <w:rPr>
                <w:rFonts w:ascii="Times" w:hAnsi="Times"/>
              </w:rPr>
            </w:pPr>
            <w:r w:rsidRPr="006D417D">
              <w:rPr>
                <w:rFonts w:ascii="Times" w:hAnsi="Times"/>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D30953">
            <w:pPr>
              <w:jc w:val="right"/>
              <w:rPr>
                <w:rFonts w:ascii="Times" w:hAnsi="Times"/>
              </w:rPr>
            </w:pPr>
            <w:r w:rsidRPr="006D417D">
              <w:rPr>
                <w:rFonts w:ascii="Times" w:hAnsi="Times"/>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D30953">
            <w:pPr>
              <w:jc w:val="right"/>
              <w:rPr>
                <w:rFonts w:ascii="Times" w:hAnsi="Times"/>
              </w:rPr>
            </w:pPr>
            <w:r w:rsidRPr="006D417D">
              <w:rPr>
                <w:rFonts w:ascii="Times" w:hAnsi="Times"/>
              </w:rPr>
              <w:t>2091</w:t>
            </w:r>
          </w:p>
        </w:tc>
      </w:tr>
      <w:tr w:rsidR="00E16B0F" w:rsidRPr="006D417D" w14:paraId="4086031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D30953">
            <w:pPr>
              <w:rPr>
                <w:rFonts w:ascii="Times" w:hAnsi="Times"/>
              </w:rPr>
            </w:pPr>
            <w:r w:rsidRPr="006D417D">
              <w:rPr>
                <w:rFonts w:ascii="Times" w:hAnsi="Times"/>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D30953">
            <w:pPr>
              <w:jc w:val="right"/>
              <w:rPr>
                <w:rFonts w:ascii="Times" w:hAnsi="Times"/>
              </w:rPr>
            </w:pPr>
            <w:r w:rsidRPr="006D417D">
              <w:rPr>
                <w:rFonts w:ascii="Times" w:hAnsi="Times"/>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D30953">
            <w:pPr>
              <w:jc w:val="right"/>
              <w:rPr>
                <w:rFonts w:ascii="Times" w:hAnsi="Times"/>
              </w:rPr>
            </w:pPr>
            <w:r w:rsidRPr="006D417D">
              <w:rPr>
                <w:rFonts w:ascii="Times" w:hAnsi="Times"/>
              </w:rPr>
              <w:t>2092</w:t>
            </w:r>
          </w:p>
        </w:tc>
      </w:tr>
      <w:tr w:rsidR="00E16B0F" w:rsidRPr="006D417D" w14:paraId="7726BB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D30953">
            <w:pPr>
              <w:rPr>
                <w:rFonts w:ascii="Times" w:hAnsi="Times"/>
              </w:rPr>
            </w:pPr>
            <w:r w:rsidRPr="006D417D">
              <w:rPr>
                <w:rFonts w:ascii="Times" w:hAnsi="Times"/>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D30953">
            <w:pPr>
              <w:jc w:val="right"/>
              <w:rPr>
                <w:rFonts w:ascii="Times" w:hAnsi="Times"/>
              </w:rPr>
            </w:pPr>
            <w:r w:rsidRPr="006D417D">
              <w:rPr>
                <w:rFonts w:ascii="Times" w:hAnsi="Times"/>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D30953">
            <w:pPr>
              <w:jc w:val="right"/>
              <w:rPr>
                <w:rFonts w:ascii="Times" w:hAnsi="Times"/>
              </w:rPr>
            </w:pPr>
            <w:r w:rsidRPr="006D417D">
              <w:rPr>
                <w:rFonts w:ascii="Times" w:hAnsi="Times"/>
              </w:rPr>
              <w:t>2093</w:t>
            </w:r>
          </w:p>
        </w:tc>
      </w:tr>
      <w:tr w:rsidR="00E16B0F" w:rsidRPr="006D417D" w14:paraId="11BFB3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D30953">
            <w:pPr>
              <w:rPr>
                <w:rFonts w:ascii="Times" w:hAnsi="Times"/>
              </w:rPr>
            </w:pPr>
            <w:r w:rsidRPr="006D417D">
              <w:rPr>
                <w:rFonts w:ascii="Times" w:hAnsi="Times"/>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D30953">
            <w:pPr>
              <w:jc w:val="right"/>
              <w:rPr>
                <w:rFonts w:ascii="Times" w:hAnsi="Times"/>
              </w:rPr>
            </w:pPr>
            <w:r w:rsidRPr="006D417D">
              <w:rPr>
                <w:rFonts w:ascii="Times" w:hAnsi="Times"/>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D30953">
            <w:pPr>
              <w:jc w:val="right"/>
              <w:rPr>
                <w:rFonts w:ascii="Times" w:hAnsi="Times"/>
              </w:rPr>
            </w:pPr>
            <w:r w:rsidRPr="006D417D">
              <w:rPr>
                <w:rFonts w:ascii="Times" w:hAnsi="Times"/>
              </w:rPr>
              <w:t>2094</w:t>
            </w:r>
          </w:p>
        </w:tc>
      </w:tr>
      <w:tr w:rsidR="00E16B0F" w:rsidRPr="006D417D" w14:paraId="0B821FB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D30953">
            <w:pPr>
              <w:rPr>
                <w:rFonts w:ascii="Times" w:hAnsi="Times"/>
              </w:rPr>
            </w:pPr>
            <w:r w:rsidRPr="006D417D">
              <w:rPr>
                <w:rFonts w:ascii="Times" w:hAnsi="Times"/>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D30953">
            <w:pPr>
              <w:jc w:val="right"/>
              <w:rPr>
                <w:rFonts w:ascii="Times" w:hAnsi="Times"/>
              </w:rPr>
            </w:pPr>
            <w:r w:rsidRPr="006D417D">
              <w:rPr>
                <w:rFonts w:ascii="Times" w:hAnsi="Times"/>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D30953">
            <w:pPr>
              <w:jc w:val="right"/>
              <w:rPr>
                <w:rFonts w:ascii="Times" w:hAnsi="Times"/>
              </w:rPr>
            </w:pPr>
            <w:r w:rsidRPr="006D417D">
              <w:rPr>
                <w:rFonts w:ascii="Times" w:hAnsi="Times"/>
              </w:rPr>
              <w:t>2095</w:t>
            </w:r>
          </w:p>
        </w:tc>
      </w:tr>
      <w:tr w:rsidR="00E16B0F" w:rsidRPr="006D417D" w14:paraId="698F133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D30953">
            <w:pPr>
              <w:rPr>
                <w:rFonts w:ascii="Times" w:hAnsi="Times"/>
              </w:rPr>
            </w:pPr>
            <w:r w:rsidRPr="006D417D">
              <w:rPr>
                <w:rFonts w:ascii="Times" w:hAnsi="Times"/>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D30953">
            <w:pPr>
              <w:jc w:val="right"/>
              <w:rPr>
                <w:rFonts w:ascii="Times" w:hAnsi="Times"/>
              </w:rPr>
            </w:pPr>
            <w:r w:rsidRPr="006D417D">
              <w:rPr>
                <w:rFonts w:ascii="Times" w:hAnsi="Times"/>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D30953">
            <w:pPr>
              <w:jc w:val="right"/>
              <w:rPr>
                <w:rFonts w:ascii="Times" w:hAnsi="Times"/>
              </w:rPr>
            </w:pPr>
            <w:r w:rsidRPr="006D417D">
              <w:rPr>
                <w:rFonts w:ascii="Times" w:hAnsi="Times"/>
              </w:rPr>
              <w:t>2096</w:t>
            </w:r>
          </w:p>
        </w:tc>
      </w:tr>
      <w:tr w:rsidR="00E16B0F" w:rsidRPr="006D417D" w14:paraId="0281B8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D30953">
            <w:pPr>
              <w:rPr>
                <w:rFonts w:ascii="Times" w:hAnsi="Times"/>
              </w:rPr>
            </w:pPr>
            <w:r w:rsidRPr="006D417D">
              <w:rPr>
                <w:rFonts w:ascii="Times" w:hAnsi="Times"/>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D30953">
            <w:pPr>
              <w:jc w:val="right"/>
              <w:rPr>
                <w:rFonts w:ascii="Times" w:hAnsi="Times"/>
              </w:rPr>
            </w:pPr>
            <w:r w:rsidRPr="006D417D">
              <w:rPr>
                <w:rFonts w:ascii="Times" w:hAnsi="Times"/>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D30953">
            <w:pPr>
              <w:jc w:val="right"/>
              <w:rPr>
                <w:rFonts w:ascii="Times" w:hAnsi="Times"/>
              </w:rPr>
            </w:pPr>
            <w:r w:rsidRPr="006D417D">
              <w:rPr>
                <w:rFonts w:ascii="Times" w:hAnsi="Times"/>
              </w:rPr>
              <w:t>2097</w:t>
            </w:r>
          </w:p>
        </w:tc>
      </w:tr>
      <w:tr w:rsidR="00E16B0F" w:rsidRPr="006D417D" w14:paraId="35D265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D30953">
            <w:pPr>
              <w:rPr>
                <w:rFonts w:ascii="Times" w:hAnsi="Times"/>
              </w:rPr>
            </w:pPr>
            <w:r w:rsidRPr="006D417D">
              <w:rPr>
                <w:rFonts w:ascii="Times" w:hAnsi="Times"/>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D30953">
            <w:pPr>
              <w:jc w:val="right"/>
              <w:rPr>
                <w:rFonts w:ascii="Times" w:hAnsi="Times"/>
              </w:rPr>
            </w:pPr>
            <w:r w:rsidRPr="006D417D">
              <w:rPr>
                <w:rFonts w:ascii="Times" w:hAnsi="Times"/>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D30953">
            <w:pPr>
              <w:jc w:val="right"/>
              <w:rPr>
                <w:rFonts w:ascii="Times" w:hAnsi="Times"/>
              </w:rPr>
            </w:pPr>
            <w:r w:rsidRPr="006D417D">
              <w:rPr>
                <w:rFonts w:ascii="Times" w:hAnsi="Times"/>
              </w:rPr>
              <w:t>2098</w:t>
            </w:r>
          </w:p>
        </w:tc>
      </w:tr>
      <w:tr w:rsidR="00E16B0F" w:rsidRPr="006D417D" w14:paraId="45DA109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D30953">
            <w:pPr>
              <w:rPr>
                <w:rFonts w:ascii="Times" w:hAnsi="Times"/>
                <w:b/>
                <w:i/>
              </w:rPr>
            </w:pPr>
            <w:proofErr w:type="spellStart"/>
            <w:r w:rsidRPr="006D417D">
              <w:rPr>
                <w:rFonts w:ascii="Times" w:hAnsi="Times"/>
                <w:b/>
                <w:i/>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D30953">
            <w:pPr>
              <w:jc w:val="right"/>
              <w:rPr>
                <w:rFonts w:ascii="Times" w:hAnsi="Times"/>
              </w:rPr>
            </w:pPr>
            <w:r w:rsidRPr="006D417D">
              <w:rPr>
                <w:rFonts w:ascii="Times" w:hAnsi="Times"/>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D30953">
            <w:pPr>
              <w:jc w:val="right"/>
              <w:rPr>
                <w:rFonts w:ascii="Times" w:hAnsi="Times"/>
              </w:rPr>
            </w:pPr>
            <w:r w:rsidRPr="006D417D">
              <w:rPr>
                <w:rFonts w:ascii="Times" w:hAnsi="Times"/>
              </w:rPr>
              <w:t>2099</w:t>
            </w:r>
          </w:p>
        </w:tc>
      </w:tr>
      <w:tr w:rsidR="00E16B0F" w:rsidRPr="006D417D" w14:paraId="6C257C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D30953">
            <w:pPr>
              <w:rPr>
                <w:rFonts w:ascii="Times" w:hAnsi="Times"/>
              </w:rPr>
            </w:pPr>
            <w:r w:rsidRPr="006D417D">
              <w:rPr>
                <w:rFonts w:ascii="Times" w:hAnsi="Times"/>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D30953">
            <w:pPr>
              <w:jc w:val="right"/>
              <w:rPr>
                <w:rFonts w:ascii="Times" w:hAnsi="Times"/>
              </w:rPr>
            </w:pPr>
            <w:r w:rsidRPr="006D417D">
              <w:rPr>
                <w:rFonts w:ascii="Times" w:hAnsi="Times"/>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D30953">
            <w:pPr>
              <w:jc w:val="right"/>
              <w:rPr>
                <w:rFonts w:ascii="Times" w:hAnsi="Times"/>
              </w:rPr>
            </w:pPr>
            <w:r w:rsidRPr="006D417D">
              <w:rPr>
                <w:rFonts w:ascii="Times" w:hAnsi="Times"/>
              </w:rPr>
              <w:t>2100</w:t>
            </w:r>
          </w:p>
        </w:tc>
      </w:tr>
      <w:tr w:rsidR="00E16B0F" w:rsidRPr="006D417D" w14:paraId="0C44F21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D30953">
            <w:pPr>
              <w:rPr>
                <w:rFonts w:ascii="Times" w:hAnsi="Times"/>
              </w:rPr>
            </w:pPr>
            <w:r w:rsidRPr="006D417D">
              <w:rPr>
                <w:rFonts w:ascii="Times" w:hAnsi="Times"/>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D30953">
            <w:pPr>
              <w:jc w:val="right"/>
              <w:rPr>
                <w:rFonts w:ascii="Times" w:hAnsi="Times"/>
              </w:rPr>
            </w:pPr>
            <w:r w:rsidRPr="006D417D">
              <w:rPr>
                <w:rFonts w:ascii="Times" w:hAnsi="Times"/>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D30953">
            <w:pPr>
              <w:jc w:val="right"/>
              <w:rPr>
                <w:rFonts w:ascii="Times" w:hAnsi="Times"/>
              </w:rPr>
            </w:pPr>
            <w:r w:rsidRPr="006D417D">
              <w:rPr>
                <w:rFonts w:ascii="Times" w:hAnsi="Times"/>
              </w:rPr>
              <w:t>2101</w:t>
            </w:r>
          </w:p>
        </w:tc>
      </w:tr>
      <w:tr w:rsidR="00E16B0F" w:rsidRPr="006D417D" w14:paraId="6082D2D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D30953">
            <w:pPr>
              <w:rPr>
                <w:rFonts w:ascii="Times" w:hAnsi="Times"/>
              </w:rPr>
            </w:pPr>
            <w:r w:rsidRPr="006D417D">
              <w:rPr>
                <w:rFonts w:ascii="Times" w:hAnsi="Times"/>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D30953">
            <w:pPr>
              <w:jc w:val="right"/>
              <w:rPr>
                <w:rFonts w:ascii="Times" w:hAnsi="Times"/>
              </w:rPr>
            </w:pPr>
            <w:r w:rsidRPr="006D417D">
              <w:rPr>
                <w:rFonts w:ascii="Times" w:hAnsi="Times"/>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D30953">
            <w:pPr>
              <w:jc w:val="right"/>
              <w:rPr>
                <w:rFonts w:ascii="Times" w:hAnsi="Times"/>
              </w:rPr>
            </w:pPr>
            <w:r w:rsidRPr="006D417D">
              <w:rPr>
                <w:rFonts w:ascii="Times" w:hAnsi="Times"/>
              </w:rPr>
              <w:t>2102</w:t>
            </w:r>
          </w:p>
        </w:tc>
      </w:tr>
      <w:tr w:rsidR="00E16B0F" w:rsidRPr="006D417D" w14:paraId="69DF62F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D30953">
            <w:pPr>
              <w:rPr>
                <w:rFonts w:ascii="Times" w:hAnsi="Times"/>
                <w:b/>
                <w:i/>
              </w:rPr>
            </w:pPr>
            <w:proofErr w:type="spellStart"/>
            <w:r w:rsidRPr="006D417D">
              <w:rPr>
                <w:rFonts w:ascii="Times" w:hAnsi="Times"/>
                <w:b/>
                <w:i/>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D30953">
            <w:pPr>
              <w:jc w:val="right"/>
              <w:rPr>
                <w:rFonts w:ascii="Times" w:hAnsi="Times"/>
              </w:rPr>
            </w:pPr>
            <w:r w:rsidRPr="006D417D">
              <w:rPr>
                <w:rFonts w:ascii="Times" w:hAnsi="Times"/>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D30953">
            <w:pPr>
              <w:jc w:val="right"/>
              <w:rPr>
                <w:rFonts w:ascii="Times" w:hAnsi="Times"/>
              </w:rPr>
            </w:pPr>
            <w:r w:rsidRPr="006D417D">
              <w:rPr>
                <w:rFonts w:ascii="Times" w:hAnsi="Times"/>
              </w:rPr>
              <w:t>2103</w:t>
            </w:r>
          </w:p>
        </w:tc>
      </w:tr>
      <w:tr w:rsidR="00E16B0F" w:rsidRPr="006D417D" w14:paraId="004C65A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D30953">
            <w:pPr>
              <w:rPr>
                <w:rFonts w:ascii="Times" w:hAnsi="Times"/>
              </w:rPr>
            </w:pPr>
            <w:r w:rsidRPr="006D417D">
              <w:rPr>
                <w:rFonts w:ascii="Times" w:hAnsi="Times"/>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D30953">
            <w:pPr>
              <w:jc w:val="right"/>
              <w:rPr>
                <w:rFonts w:ascii="Times" w:hAnsi="Times"/>
              </w:rPr>
            </w:pPr>
            <w:r w:rsidRPr="006D417D">
              <w:rPr>
                <w:rFonts w:ascii="Times" w:hAnsi="Times"/>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D30953">
            <w:pPr>
              <w:jc w:val="right"/>
              <w:rPr>
                <w:rFonts w:ascii="Times" w:hAnsi="Times"/>
              </w:rPr>
            </w:pPr>
            <w:r w:rsidRPr="006D417D">
              <w:rPr>
                <w:rFonts w:ascii="Times" w:hAnsi="Times"/>
              </w:rPr>
              <w:t>2104</w:t>
            </w:r>
          </w:p>
        </w:tc>
      </w:tr>
      <w:tr w:rsidR="00E16B0F" w:rsidRPr="006D417D" w14:paraId="2217456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D30953">
            <w:pPr>
              <w:rPr>
                <w:rFonts w:ascii="Times" w:hAnsi="Times"/>
              </w:rPr>
            </w:pPr>
            <w:r w:rsidRPr="006D417D">
              <w:rPr>
                <w:rFonts w:ascii="Times" w:hAnsi="Times"/>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D30953">
            <w:pPr>
              <w:jc w:val="right"/>
              <w:rPr>
                <w:rFonts w:ascii="Times" w:hAnsi="Times"/>
              </w:rPr>
            </w:pPr>
            <w:r w:rsidRPr="006D417D">
              <w:rPr>
                <w:rFonts w:ascii="Times" w:hAnsi="Times"/>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D30953">
            <w:pPr>
              <w:jc w:val="right"/>
              <w:rPr>
                <w:rFonts w:ascii="Times" w:hAnsi="Times"/>
              </w:rPr>
            </w:pPr>
            <w:r w:rsidRPr="006D417D">
              <w:rPr>
                <w:rFonts w:ascii="Times" w:hAnsi="Times"/>
              </w:rPr>
              <w:t>2105</w:t>
            </w:r>
          </w:p>
        </w:tc>
      </w:tr>
      <w:tr w:rsidR="00E16B0F" w:rsidRPr="006D417D" w14:paraId="406234D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D30953">
            <w:pPr>
              <w:rPr>
                <w:rFonts w:ascii="Times" w:hAnsi="Times"/>
              </w:rPr>
            </w:pPr>
            <w:r w:rsidRPr="006D417D">
              <w:rPr>
                <w:rFonts w:ascii="Times" w:hAnsi="Times"/>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D30953">
            <w:pPr>
              <w:jc w:val="right"/>
              <w:rPr>
                <w:rFonts w:ascii="Times" w:hAnsi="Times"/>
              </w:rPr>
            </w:pPr>
            <w:r w:rsidRPr="006D417D">
              <w:rPr>
                <w:rFonts w:ascii="Times" w:hAnsi="Times"/>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D30953">
            <w:pPr>
              <w:jc w:val="right"/>
              <w:rPr>
                <w:rFonts w:ascii="Times" w:hAnsi="Times"/>
              </w:rPr>
            </w:pPr>
            <w:r w:rsidRPr="006D417D">
              <w:rPr>
                <w:rFonts w:ascii="Times" w:hAnsi="Times"/>
              </w:rPr>
              <w:t>2106</w:t>
            </w:r>
          </w:p>
        </w:tc>
      </w:tr>
      <w:tr w:rsidR="00E16B0F" w:rsidRPr="006D417D" w14:paraId="6860E9F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D30953">
            <w:pPr>
              <w:rPr>
                <w:rFonts w:ascii="Times" w:hAnsi="Times"/>
                <w:b/>
                <w:i/>
              </w:rPr>
            </w:pPr>
            <w:proofErr w:type="spellStart"/>
            <w:r w:rsidRPr="006D417D">
              <w:rPr>
                <w:rFonts w:ascii="Times" w:hAnsi="Times"/>
                <w:b/>
                <w:i/>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D30953">
            <w:pPr>
              <w:jc w:val="right"/>
              <w:rPr>
                <w:rFonts w:ascii="Times" w:hAnsi="Times"/>
              </w:rPr>
            </w:pPr>
            <w:r w:rsidRPr="006D417D">
              <w:rPr>
                <w:rFonts w:ascii="Times" w:hAnsi="Times"/>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D30953">
            <w:pPr>
              <w:jc w:val="right"/>
              <w:rPr>
                <w:rFonts w:ascii="Times" w:hAnsi="Times"/>
              </w:rPr>
            </w:pPr>
            <w:r w:rsidRPr="006D417D">
              <w:rPr>
                <w:rFonts w:ascii="Times" w:hAnsi="Times"/>
              </w:rPr>
              <w:t>2107</w:t>
            </w:r>
          </w:p>
        </w:tc>
      </w:tr>
      <w:tr w:rsidR="00E16B0F" w:rsidRPr="006D417D" w14:paraId="0DCF2D1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D30953">
            <w:pPr>
              <w:rPr>
                <w:rFonts w:ascii="Times" w:hAnsi="Times"/>
              </w:rPr>
            </w:pPr>
            <w:r w:rsidRPr="006D417D">
              <w:rPr>
                <w:rFonts w:ascii="Times" w:hAnsi="Times"/>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D30953">
            <w:pPr>
              <w:jc w:val="right"/>
              <w:rPr>
                <w:rFonts w:ascii="Times" w:hAnsi="Times"/>
              </w:rPr>
            </w:pPr>
            <w:r w:rsidRPr="006D417D">
              <w:rPr>
                <w:rFonts w:ascii="Times" w:hAnsi="Times"/>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D30953">
            <w:pPr>
              <w:jc w:val="right"/>
              <w:rPr>
                <w:rFonts w:ascii="Times" w:hAnsi="Times"/>
              </w:rPr>
            </w:pPr>
            <w:r w:rsidRPr="006D417D">
              <w:rPr>
                <w:rFonts w:ascii="Times" w:hAnsi="Times"/>
              </w:rPr>
              <w:t>2108</w:t>
            </w:r>
          </w:p>
        </w:tc>
      </w:tr>
      <w:tr w:rsidR="00E16B0F" w:rsidRPr="006D417D" w14:paraId="4A0DD81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D30953">
            <w:pPr>
              <w:rPr>
                <w:rFonts w:ascii="Times" w:hAnsi="Times"/>
              </w:rPr>
            </w:pPr>
            <w:r w:rsidRPr="006D417D">
              <w:rPr>
                <w:rFonts w:ascii="Times" w:hAnsi="Times"/>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D30953">
            <w:pPr>
              <w:jc w:val="right"/>
              <w:rPr>
                <w:rFonts w:ascii="Times" w:hAnsi="Times"/>
              </w:rPr>
            </w:pPr>
            <w:r w:rsidRPr="006D417D">
              <w:rPr>
                <w:rFonts w:ascii="Times" w:hAnsi="Times"/>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D30953">
            <w:pPr>
              <w:jc w:val="right"/>
              <w:rPr>
                <w:rFonts w:ascii="Times" w:hAnsi="Times"/>
              </w:rPr>
            </w:pPr>
            <w:r w:rsidRPr="006D417D">
              <w:rPr>
                <w:rFonts w:ascii="Times" w:hAnsi="Times"/>
              </w:rPr>
              <w:t>2109</w:t>
            </w:r>
          </w:p>
        </w:tc>
      </w:tr>
      <w:tr w:rsidR="00E16B0F" w:rsidRPr="006D417D" w14:paraId="306C07F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D30953">
            <w:pPr>
              <w:rPr>
                <w:rFonts w:ascii="Times" w:hAnsi="Times"/>
              </w:rPr>
            </w:pPr>
            <w:r w:rsidRPr="006D417D">
              <w:rPr>
                <w:rFonts w:ascii="Times" w:hAnsi="Times"/>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D30953">
            <w:pPr>
              <w:jc w:val="right"/>
              <w:rPr>
                <w:rFonts w:ascii="Times" w:hAnsi="Times"/>
              </w:rPr>
            </w:pPr>
            <w:r w:rsidRPr="006D417D">
              <w:rPr>
                <w:rFonts w:ascii="Times" w:hAnsi="Times"/>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D30953">
            <w:pPr>
              <w:jc w:val="right"/>
              <w:rPr>
                <w:rFonts w:ascii="Times" w:hAnsi="Times"/>
              </w:rPr>
            </w:pPr>
            <w:r w:rsidRPr="006D417D">
              <w:rPr>
                <w:rFonts w:ascii="Times" w:hAnsi="Times"/>
              </w:rPr>
              <w:t>2110</w:t>
            </w:r>
          </w:p>
        </w:tc>
      </w:tr>
      <w:tr w:rsidR="00E16B0F" w:rsidRPr="006D417D" w14:paraId="6F6F77D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D30953">
            <w:pPr>
              <w:rPr>
                <w:rFonts w:ascii="Times" w:hAnsi="Times"/>
              </w:rPr>
            </w:pPr>
            <w:r w:rsidRPr="006D417D">
              <w:rPr>
                <w:rFonts w:ascii="Times" w:hAnsi="Times"/>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D30953">
            <w:pPr>
              <w:jc w:val="right"/>
              <w:rPr>
                <w:rFonts w:ascii="Times" w:hAnsi="Times"/>
              </w:rPr>
            </w:pPr>
            <w:r w:rsidRPr="006D417D">
              <w:rPr>
                <w:rFonts w:ascii="Times" w:hAnsi="Times"/>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D30953">
            <w:pPr>
              <w:jc w:val="right"/>
              <w:rPr>
                <w:rFonts w:ascii="Times" w:hAnsi="Times"/>
              </w:rPr>
            </w:pPr>
            <w:r w:rsidRPr="006D417D">
              <w:rPr>
                <w:rFonts w:ascii="Times" w:hAnsi="Times"/>
              </w:rPr>
              <w:t>2111</w:t>
            </w:r>
          </w:p>
        </w:tc>
      </w:tr>
      <w:tr w:rsidR="00E16B0F" w:rsidRPr="006D417D" w14:paraId="1760AF0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D30953">
            <w:pPr>
              <w:rPr>
                <w:rFonts w:ascii="Times" w:hAnsi="Times"/>
                <w:b/>
                <w:i/>
              </w:rPr>
            </w:pPr>
            <w:r w:rsidRPr="006D417D">
              <w:rPr>
                <w:rFonts w:ascii="Times" w:hAnsi="Times"/>
                <w:b/>
                <w:i/>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D30953">
            <w:pPr>
              <w:jc w:val="right"/>
              <w:rPr>
                <w:rFonts w:ascii="Times" w:hAnsi="Times"/>
              </w:rPr>
            </w:pPr>
            <w:r w:rsidRPr="006D417D">
              <w:rPr>
                <w:rFonts w:ascii="Times" w:hAnsi="Times"/>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D30953">
            <w:pPr>
              <w:jc w:val="right"/>
              <w:rPr>
                <w:rFonts w:ascii="Times" w:hAnsi="Times"/>
              </w:rPr>
            </w:pPr>
            <w:r w:rsidRPr="006D417D">
              <w:rPr>
                <w:rFonts w:ascii="Times" w:hAnsi="Times"/>
              </w:rPr>
              <w:t>2112</w:t>
            </w:r>
          </w:p>
        </w:tc>
      </w:tr>
      <w:tr w:rsidR="00E16B0F" w:rsidRPr="006D417D" w14:paraId="55A765F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D30953">
            <w:pPr>
              <w:rPr>
                <w:rFonts w:ascii="Times" w:hAnsi="Times"/>
              </w:rPr>
            </w:pPr>
            <w:r w:rsidRPr="006D417D">
              <w:rPr>
                <w:rFonts w:ascii="Times" w:hAnsi="Times"/>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D30953">
            <w:pPr>
              <w:jc w:val="right"/>
              <w:rPr>
                <w:rFonts w:ascii="Times" w:hAnsi="Times"/>
              </w:rPr>
            </w:pPr>
            <w:r w:rsidRPr="006D417D">
              <w:rPr>
                <w:rFonts w:ascii="Times" w:hAnsi="Times"/>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D30953">
            <w:pPr>
              <w:jc w:val="right"/>
              <w:rPr>
                <w:rFonts w:ascii="Times" w:hAnsi="Times"/>
              </w:rPr>
            </w:pPr>
            <w:r w:rsidRPr="006D417D">
              <w:rPr>
                <w:rFonts w:ascii="Times" w:hAnsi="Times"/>
              </w:rPr>
              <w:t>2113</w:t>
            </w:r>
          </w:p>
        </w:tc>
      </w:tr>
      <w:tr w:rsidR="00E16B0F" w:rsidRPr="006D417D" w14:paraId="3032DDD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D30953">
            <w:pPr>
              <w:rPr>
                <w:rFonts w:ascii="Times" w:hAnsi="Times"/>
              </w:rPr>
            </w:pPr>
            <w:r w:rsidRPr="006D417D">
              <w:rPr>
                <w:rFonts w:ascii="Times" w:hAnsi="Times"/>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D30953">
            <w:pPr>
              <w:jc w:val="right"/>
              <w:rPr>
                <w:rFonts w:ascii="Times" w:hAnsi="Times"/>
              </w:rPr>
            </w:pPr>
            <w:r w:rsidRPr="006D417D">
              <w:rPr>
                <w:rFonts w:ascii="Times" w:hAnsi="Times"/>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D30953">
            <w:pPr>
              <w:jc w:val="right"/>
              <w:rPr>
                <w:rFonts w:ascii="Times" w:hAnsi="Times"/>
              </w:rPr>
            </w:pPr>
            <w:r w:rsidRPr="006D417D">
              <w:rPr>
                <w:rFonts w:ascii="Times" w:hAnsi="Times"/>
              </w:rPr>
              <w:t>2114</w:t>
            </w:r>
          </w:p>
        </w:tc>
      </w:tr>
      <w:tr w:rsidR="00E16B0F" w:rsidRPr="006D417D" w14:paraId="2EB05C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D30953">
            <w:pPr>
              <w:rPr>
                <w:rFonts w:ascii="Times" w:hAnsi="Times"/>
              </w:rPr>
            </w:pPr>
            <w:r w:rsidRPr="006D417D">
              <w:rPr>
                <w:rFonts w:ascii="Times" w:hAnsi="Times"/>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D30953">
            <w:pPr>
              <w:jc w:val="right"/>
              <w:rPr>
                <w:rFonts w:ascii="Times" w:hAnsi="Times"/>
              </w:rPr>
            </w:pPr>
            <w:r w:rsidRPr="006D417D">
              <w:rPr>
                <w:rFonts w:ascii="Times" w:hAnsi="Times"/>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D30953">
            <w:pPr>
              <w:jc w:val="right"/>
              <w:rPr>
                <w:rFonts w:ascii="Times" w:hAnsi="Times"/>
              </w:rPr>
            </w:pPr>
            <w:r w:rsidRPr="006D417D">
              <w:rPr>
                <w:rFonts w:ascii="Times" w:hAnsi="Times"/>
              </w:rPr>
              <w:t>2115</w:t>
            </w:r>
          </w:p>
        </w:tc>
      </w:tr>
      <w:tr w:rsidR="00E16B0F" w:rsidRPr="006D417D" w14:paraId="24AB5FF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D30953">
            <w:pPr>
              <w:rPr>
                <w:rFonts w:ascii="Times" w:hAnsi="Times"/>
              </w:rPr>
            </w:pPr>
            <w:r w:rsidRPr="006D417D">
              <w:rPr>
                <w:rFonts w:ascii="Times" w:hAnsi="Times"/>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D30953">
            <w:pPr>
              <w:jc w:val="right"/>
              <w:rPr>
                <w:rFonts w:ascii="Times" w:hAnsi="Times"/>
              </w:rPr>
            </w:pPr>
            <w:r w:rsidRPr="006D417D">
              <w:rPr>
                <w:rFonts w:ascii="Times" w:hAnsi="Times"/>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D30953">
            <w:pPr>
              <w:jc w:val="right"/>
              <w:rPr>
                <w:rFonts w:ascii="Times" w:hAnsi="Times"/>
              </w:rPr>
            </w:pPr>
            <w:r w:rsidRPr="006D417D">
              <w:rPr>
                <w:rFonts w:ascii="Times" w:hAnsi="Times"/>
              </w:rPr>
              <w:t>2116</w:t>
            </w:r>
          </w:p>
        </w:tc>
      </w:tr>
      <w:tr w:rsidR="00E16B0F" w:rsidRPr="006D417D" w14:paraId="4ED11EC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D30953">
            <w:pPr>
              <w:rPr>
                <w:rFonts w:ascii="Times" w:hAnsi="Times"/>
              </w:rPr>
            </w:pPr>
            <w:r w:rsidRPr="006D417D">
              <w:rPr>
                <w:rFonts w:ascii="Times" w:hAnsi="Times"/>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D30953">
            <w:pPr>
              <w:jc w:val="right"/>
              <w:rPr>
                <w:rFonts w:ascii="Times" w:hAnsi="Times"/>
              </w:rPr>
            </w:pPr>
            <w:r w:rsidRPr="006D417D">
              <w:rPr>
                <w:rFonts w:ascii="Times" w:hAnsi="Times"/>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D30953">
            <w:pPr>
              <w:jc w:val="right"/>
              <w:rPr>
                <w:rFonts w:ascii="Times" w:hAnsi="Times"/>
              </w:rPr>
            </w:pPr>
            <w:r w:rsidRPr="006D417D">
              <w:rPr>
                <w:rFonts w:ascii="Times" w:hAnsi="Times"/>
              </w:rPr>
              <w:t>2117</w:t>
            </w:r>
          </w:p>
        </w:tc>
      </w:tr>
      <w:tr w:rsidR="00E16B0F" w:rsidRPr="006D417D" w14:paraId="161F5F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D30953">
            <w:pPr>
              <w:rPr>
                <w:rFonts w:ascii="Times" w:hAnsi="Times"/>
              </w:rPr>
            </w:pPr>
            <w:r w:rsidRPr="006D417D">
              <w:rPr>
                <w:rFonts w:ascii="Times" w:hAnsi="Times"/>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D30953">
            <w:pPr>
              <w:jc w:val="right"/>
              <w:rPr>
                <w:rFonts w:ascii="Times" w:hAnsi="Times"/>
              </w:rPr>
            </w:pPr>
            <w:r w:rsidRPr="006D417D">
              <w:rPr>
                <w:rFonts w:ascii="Times" w:hAnsi="Times"/>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D30953">
            <w:pPr>
              <w:jc w:val="right"/>
              <w:rPr>
                <w:rFonts w:ascii="Times" w:hAnsi="Times"/>
              </w:rPr>
            </w:pPr>
            <w:r w:rsidRPr="006D417D">
              <w:rPr>
                <w:rFonts w:ascii="Times" w:hAnsi="Times"/>
              </w:rPr>
              <w:t>2118</w:t>
            </w:r>
          </w:p>
        </w:tc>
      </w:tr>
      <w:tr w:rsidR="00E16B0F" w:rsidRPr="006D417D" w14:paraId="1277019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D30953">
            <w:pPr>
              <w:rPr>
                <w:rFonts w:ascii="Times" w:hAnsi="Times"/>
              </w:rPr>
            </w:pPr>
            <w:r w:rsidRPr="006D417D">
              <w:rPr>
                <w:rFonts w:ascii="Times" w:hAnsi="Times"/>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D30953">
            <w:pPr>
              <w:jc w:val="right"/>
              <w:rPr>
                <w:rFonts w:ascii="Times" w:hAnsi="Times"/>
              </w:rPr>
            </w:pPr>
            <w:r w:rsidRPr="006D417D">
              <w:rPr>
                <w:rFonts w:ascii="Times" w:hAnsi="Times"/>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D30953">
            <w:pPr>
              <w:jc w:val="right"/>
              <w:rPr>
                <w:rFonts w:ascii="Times" w:hAnsi="Times"/>
              </w:rPr>
            </w:pPr>
            <w:r w:rsidRPr="006D417D">
              <w:rPr>
                <w:rFonts w:ascii="Times" w:hAnsi="Times"/>
              </w:rPr>
              <w:t>2119</w:t>
            </w:r>
          </w:p>
        </w:tc>
      </w:tr>
      <w:tr w:rsidR="00E16B0F" w:rsidRPr="006D417D" w14:paraId="525F314D"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D30953">
            <w:pPr>
              <w:rPr>
                <w:rFonts w:ascii="Times" w:hAnsi="Times"/>
              </w:rPr>
            </w:pPr>
            <w:r w:rsidRPr="006D417D">
              <w:rPr>
                <w:rFonts w:ascii="Times" w:hAnsi="Times"/>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D30953">
            <w:pPr>
              <w:jc w:val="right"/>
              <w:rPr>
                <w:rFonts w:ascii="Times" w:hAnsi="Times"/>
              </w:rPr>
            </w:pPr>
            <w:r w:rsidRPr="006D417D">
              <w:rPr>
                <w:rFonts w:ascii="Times" w:hAnsi="Times"/>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D30953">
            <w:pPr>
              <w:jc w:val="right"/>
              <w:rPr>
                <w:rFonts w:ascii="Times" w:hAnsi="Times"/>
              </w:rPr>
            </w:pPr>
            <w:r w:rsidRPr="006D417D">
              <w:rPr>
                <w:rFonts w:ascii="Times" w:hAnsi="Times"/>
              </w:rPr>
              <w:t>2120</w:t>
            </w:r>
          </w:p>
        </w:tc>
      </w:tr>
      <w:tr w:rsidR="00E16B0F" w:rsidRPr="006D417D" w14:paraId="3EE67A2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D30953">
            <w:pPr>
              <w:rPr>
                <w:rFonts w:ascii="Times" w:hAnsi="Times"/>
              </w:rPr>
            </w:pPr>
            <w:r w:rsidRPr="006D417D">
              <w:rPr>
                <w:rFonts w:ascii="Times" w:hAnsi="Times"/>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D30953">
            <w:pPr>
              <w:jc w:val="right"/>
              <w:rPr>
                <w:rFonts w:ascii="Times" w:hAnsi="Times"/>
              </w:rPr>
            </w:pPr>
            <w:r w:rsidRPr="006D417D">
              <w:rPr>
                <w:rFonts w:ascii="Times" w:hAnsi="Times"/>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D30953">
            <w:pPr>
              <w:jc w:val="right"/>
              <w:rPr>
                <w:rFonts w:ascii="Times" w:hAnsi="Times"/>
              </w:rPr>
            </w:pPr>
            <w:r w:rsidRPr="006D417D">
              <w:rPr>
                <w:rFonts w:ascii="Times" w:hAnsi="Times"/>
              </w:rPr>
              <w:t>2121</w:t>
            </w:r>
          </w:p>
        </w:tc>
      </w:tr>
      <w:tr w:rsidR="00E16B0F" w:rsidRPr="006D417D" w14:paraId="6575C49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D30953">
            <w:pPr>
              <w:rPr>
                <w:rFonts w:ascii="Times" w:hAnsi="Times"/>
              </w:rPr>
            </w:pPr>
            <w:r w:rsidRPr="006D417D">
              <w:rPr>
                <w:rFonts w:ascii="Times" w:hAnsi="Times"/>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D30953">
            <w:pPr>
              <w:jc w:val="right"/>
              <w:rPr>
                <w:rFonts w:ascii="Times" w:hAnsi="Times"/>
              </w:rPr>
            </w:pPr>
            <w:r w:rsidRPr="006D417D">
              <w:rPr>
                <w:rFonts w:ascii="Times" w:hAnsi="Times"/>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D30953">
            <w:pPr>
              <w:jc w:val="right"/>
              <w:rPr>
                <w:rFonts w:ascii="Times" w:hAnsi="Times"/>
              </w:rPr>
            </w:pPr>
            <w:r w:rsidRPr="006D417D">
              <w:rPr>
                <w:rFonts w:ascii="Times" w:hAnsi="Times"/>
              </w:rPr>
              <w:t>2122</w:t>
            </w:r>
          </w:p>
        </w:tc>
      </w:tr>
      <w:tr w:rsidR="00E16B0F" w:rsidRPr="006D417D" w14:paraId="211525C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D30953">
            <w:pPr>
              <w:rPr>
                <w:rFonts w:ascii="Times" w:hAnsi="Times"/>
              </w:rPr>
            </w:pPr>
            <w:r w:rsidRPr="006D417D">
              <w:rPr>
                <w:rFonts w:ascii="Times" w:hAnsi="Times"/>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D30953">
            <w:pPr>
              <w:jc w:val="right"/>
              <w:rPr>
                <w:rFonts w:ascii="Times" w:hAnsi="Times"/>
              </w:rPr>
            </w:pPr>
            <w:r w:rsidRPr="006D417D">
              <w:rPr>
                <w:rFonts w:ascii="Times" w:hAnsi="Times"/>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D30953">
            <w:pPr>
              <w:jc w:val="right"/>
              <w:rPr>
                <w:rFonts w:ascii="Times" w:hAnsi="Times"/>
              </w:rPr>
            </w:pPr>
            <w:r w:rsidRPr="006D417D">
              <w:rPr>
                <w:rFonts w:ascii="Times" w:hAnsi="Times"/>
              </w:rPr>
              <w:t>2123</w:t>
            </w:r>
          </w:p>
        </w:tc>
      </w:tr>
    </w:tbl>
    <w:p w14:paraId="4357522E" w14:textId="77777777" w:rsidR="00E16B0F" w:rsidRPr="006D417D" w:rsidRDefault="00E16B0F" w:rsidP="00E16B0F">
      <w:pPr>
        <w:spacing w:before="240" w:after="240"/>
        <w:rPr>
          <w:rFonts w:ascii="Times" w:hAnsi="Times"/>
        </w:rPr>
      </w:pPr>
    </w:p>
    <w:p w14:paraId="07F89777" w14:textId="77777777" w:rsidR="00E16B0F" w:rsidRPr="006D417D" w:rsidRDefault="00E16B0F" w:rsidP="00E16B0F">
      <w:pPr>
        <w:rPr>
          <w:rFonts w:ascii="Times" w:hAnsi="Times"/>
        </w:rPr>
      </w:pPr>
      <w:r w:rsidRPr="006D417D">
        <w:rPr>
          <w:rFonts w:ascii="Times" w:hAnsi="Times"/>
        </w:rPr>
        <w:br w:type="page"/>
      </w:r>
    </w:p>
    <w:p w14:paraId="66D76128" w14:textId="584A9ECB" w:rsidR="00E16B0F" w:rsidRPr="001E3BD4" w:rsidRDefault="00E16B0F" w:rsidP="00E16B0F">
      <w:pPr>
        <w:spacing w:before="240" w:after="240"/>
        <w:rPr>
          <w:rFonts w:ascii="Times" w:hAnsi="Times"/>
          <w:b/>
        </w:rPr>
      </w:pPr>
      <w:r w:rsidRPr="00166F58">
        <w:rPr>
          <w:rFonts w:ascii="Times" w:hAnsi="Times"/>
          <w:b/>
          <w:bCs/>
        </w:rPr>
        <w:lastRenderedPageBreak/>
        <w:t xml:space="preserve">Table S3. Flowchart of questions </w:t>
      </w:r>
      <w:r>
        <w:rPr>
          <w:rFonts w:ascii="Times" w:hAnsi="Times"/>
          <w:b/>
          <w:bCs/>
        </w:rPr>
        <w:t xml:space="preserve">used </w:t>
      </w:r>
      <w:r w:rsidRPr="00166F58">
        <w:rPr>
          <w:rFonts w:ascii="Times" w:hAnsi="Times"/>
          <w:b/>
          <w:bCs/>
        </w:rPr>
        <w:t xml:space="preserve">for initial screen of title, abstract and </w:t>
      </w:r>
      <w:proofErr w:type="gramStart"/>
      <w:r w:rsidRPr="00166F58">
        <w:rPr>
          <w:rFonts w:ascii="Times" w:hAnsi="Times"/>
          <w:b/>
          <w:bCs/>
        </w:rPr>
        <w:t>key-words</w:t>
      </w:r>
      <w:proofErr w:type="gramEnd"/>
      <w:r w:rsidRPr="006D417D">
        <w:rPr>
          <w:rFonts w:ascii="Times" w:hAnsi="Times"/>
        </w:rPr>
        <w:t xml:space="preserve">. Any 'No' answer meant that the </w:t>
      </w:r>
      <w:r w:rsidR="00DE237B">
        <w:rPr>
          <w:rFonts w:ascii="Times" w:hAnsi="Times"/>
        </w:rPr>
        <w:t>study</w:t>
      </w:r>
      <w:r w:rsidRPr="006D417D">
        <w:rPr>
          <w:rFonts w:ascii="Times" w:hAnsi="Times"/>
        </w:rPr>
        <w:t xml:space="preserve"> was excluded. 'Yes' AND/OR 'Maybe' answers to </w:t>
      </w:r>
      <w:proofErr w:type="gramStart"/>
      <w:r w:rsidRPr="006D417D">
        <w:rPr>
          <w:rFonts w:ascii="Times" w:hAnsi="Times"/>
        </w:rPr>
        <w:t>all of</w:t>
      </w:r>
      <w:proofErr w:type="gramEnd"/>
      <w:r w:rsidRPr="006D417D">
        <w:rPr>
          <w:rFonts w:ascii="Times" w:hAnsi="Times"/>
        </w:rPr>
        <w:t xml:space="preserve"> the below meant that the </w:t>
      </w:r>
      <w:r w:rsidR="00DE237B">
        <w:rPr>
          <w:rFonts w:ascii="Times" w:hAnsi="Times"/>
        </w:rPr>
        <w:t>study</w:t>
      </w:r>
      <w:r w:rsidRPr="006D417D">
        <w:rPr>
          <w:rFonts w:ascii="Times" w:hAnsi="Times"/>
        </w:rPr>
        <w:t xml:space="preserve"> </w:t>
      </w:r>
      <w:r w:rsidR="00DE237B">
        <w:rPr>
          <w:rFonts w:ascii="Times" w:hAnsi="Times"/>
        </w:rPr>
        <w:t>was</w:t>
      </w:r>
      <w:r w:rsidRPr="006D417D">
        <w:rPr>
          <w:rFonts w:ascii="Times" w:hAnsi="Times"/>
        </w:rPr>
        <w:t xml:space="preserve"> included. Reports such as reviews or comments investigating our PICO framework were included. </w:t>
      </w:r>
      <w:r w:rsidR="00DE237B">
        <w:rPr>
          <w:rFonts w:ascii="Times" w:hAnsi="Times"/>
        </w:rPr>
        <w:t>Studies</w:t>
      </w:r>
      <w:r w:rsidRPr="006D417D">
        <w:rPr>
          <w:rFonts w:ascii="Times" w:hAnsi="Times"/>
        </w:rPr>
        <w:t xml:space="preserve"> that lack</w:t>
      </w:r>
      <w:r w:rsidR="000B457D">
        <w:rPr>
          <w:rFonts w:ascii="Times" w:hAnsi="Times"/>
        </w:rPr>
        <w:t>ed</w:t>
      </w:r>
      <w:r w:rsidRPr="006D417D">
        <w:rPr>
          <w:rFonts w:ascii="Times" w:hAnsi="Times"/>
        </w:rPr>
        <w:t xml:space="preserve"> a formal </w:t>
      </w:r>
      <w:r w:rsidR="00A81009" w:rsidRPr="006D417D">
        <w:rPr>
          <w:rFonts w:ascii="Times" w:hAnsi="Times"/>
        </w:rPr>
        <w:t>abstract but</w:t>
      </w:r>
      <w:r w:rsidRPr="006D417D">
        <w:rPr>
          <w:rFonts w:ascii="Times" w:hAnsi="Times"/>
        </w:rPr>
        <w:t xml:space="preserve"> </w:t>
      </w:r>
      <w:r w:rsidR="00A81009">
        <w:rPr>
          <w:rFonts w:ascii="Times" w:hAnsi="Times"/>
        </w:rPr>
        <w:t>had</w:t>
      </w:r>
      <w:r w:rsidRPr="006D417D">
        <w:rPr>
          <w:rFonts w:ascii="Times" w:hAnsi="Times"/>
        </w:rPr>
        <w:t xml:space="preserve"> a title or informal abstract suggesting at least 3 of the above questions </w:t>
      </w:r>
      <w:r w:rsidR="00A81009">
        <w:rPr>
          <w:rFonts w:ascii="Times" w:hAnsi="Times"/>
        </w:rPr>
        <w:t>were</w:t>
      </w:r>
      <w:r w:rsidRPr="006D417D">
        <w:rPr>
          <w:rFonts w:ascii="Times" w:hAnsi="Times"/>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670"/>
        <w:gridCol w:w="6649"/>
      </w:tblGrid>
      <w:tr w:rsidR="00703AE1" w:rsidRPr="00E16B0F" w14:paraId="5B4ED1AF" w14:textId="77777777" w:rsidTr="00703AE1">
        <w:trPr>
          <w:trHeight w:val="255"/>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AE3B5" w14:textId="7FEF6942" w:rsidR="00703AE1" w:rsidRPr="00703AE1" w:rsidRDefault="00703AE1" w:rsidP="00703AE1">
            <w:pPr>
              <w:rPr>
                <w:rFonts w:ascii="Times" w:hAnsi="Times"/>
              </w:rPr>
            </w:pPr>
            <w:r>
              <w:rPr>
                <w:rFonts w:ascii="Times" w:hAnsi="Times"/>
              </w:rPr>
              <w:t>Initial screen question</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25E6B7F" w14:textId="502A005D" w:rsidR="00703AE1" w:rsidRPr="00703AE1" w:rsidRDefault="00703AE1" w:rsidP="00703AE1">
            <w:pPr>
              <w:rPr>
                <w:rFonts w:ascii="Times" w:hAnsi="Times"/>
              </w:rPr>
            </w:pPr>
            <w:r>
              <w:rPr>
                <w:rFonts w:ascii="Times" w:hAnsi="Times"/>
              </w:rPr>
              <w:t>Additional notes</w:t>
            </w:r>
          </w:p>
        </w:tc>
      </w:tr>
      <w:tr w:rsidR="00E16B0F" w:rsidRPr="00E16B0F" w14:paraId="2710CDCB" w14:textId="77777777" w:rsidTr="00E16B0F">
        <w:trPr>
          <w:trHeight w:val="1996"/>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CB23477" w:rsidR="00E16B0F" w:rsidRPr="00E16B0F" w:rsidRDefault="00E16B0F" w:rsidP="00D30953">
            <w:pPr>
              <w:ind w:left="360"/>
              <w:rPr>
                <w:rFonts w:ascii="Times" w:hAnsi="Times"/>
              </w:rPr>
            </w:pPr>
            <w:r w:rsidRPr="00E16B0F">
              <w:rPr>
                <w:rFonts w:ascii="Times" w:hAnsi="Times"/>
              </w:rPr>
              <w:t xml:space="preserve">1)      Population: Is there suggestion the </w:t>
            </w:r>
            <w:r w:rsidR="00DE237B">
              <w:rPr>
                <w:rFonts w:ascii="Times" w:hAnsi="Times"/>
              </w:rPr>
              <w:t>study</w:t>
            </w:r>
            <w:r w:rsidRPr="00E16B0F">
              <w:rPr>
                <w:rFonts w:ascii="Times" w:hAnsi="Times"/>
              </w:rPr>
              <w:t xml:space="preserve"> investigates academia/ research/academics/journals? </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5F219C53" w:rsidR="00E16B0F" w:rsidRDefault="00D860B6" w:rsidP="00D30953">
            <w:pPr>
              <w:rPr>
                <w:rFonts w:ascii="Times" w:hAnsi="Times"/>
              </w:rPr>
            </w:pPr>
            <w:r>
              <w:rPr>
                <w:rFonts w:ascii="Times" w:hAnsi="Times"/>
              </w:rPr>
              <w:t xml:space="preserve">Include </w:t>
            </w:r>
            <w:r w:rsidR="00DE237B">
              <w:rPr>
                <w:rFonts w:ascii="Times" w:hAnsi="Times"/>
              </w:rPr>
              <w:t>studies</w:t>
            </w:r>
            <w:r>
              <w:rPr>
                <w:rFonts w:ascii="Times" w:hAnsi="Times"/>
              </w:rPr>
              <w:t xml:space="preserve"> that do</w:t>
            </w:r>
            <w:r w:rsidR="00E16B0F" w:rsidRPr="00E16B0F">
              <w:rPr>
                <w:rFonts w:ascii="Times" w:hAnsi="Times"/>
              </w:rPr>
              <w:t xml:space="preserve"> not </w:t>
            </w:r>
            <w:r>
              <w:rPr>
                <w:rFonts w:ascii="Times" w:hAnsi="Times"/>
              </w:rPr>
              <w:t>specifically</w:t>
            </w:r>
            <w:r w:rsidR="00E16B0F" w:rsidRPr="00E16B0F">
              <w:rPr>
                <w:rFonts w:ascii="Times" w:hAnsi="Times"/>
              </w:rPr>
              <w:t xml:space="preserve"> </w:t>
            </w:r>
            <w:r>
              <w:rPr>
                <w:rFonts w:ascii="Times" w:hAnsi="Times"/>
              </w:rPr>
              <w:t xml:space="preserve">investigate </w:t>
            </w:r>
            <w:r w:rsidR="00E16B0F" w:rsidRPr="00E16B0F">
              <w:rPr>
                <w:rFonts w:ascii="Times" w:hAnsi="Times"/>
              </w:rPr>
              <w:t>academia/research/academics/</w:t>
            </w:r>
            <w:proofErr w:type="gramStart"/>
            <w:r w:rsidR="00E16B0F" w:rsidRPr="00E16B0F">
              <w:rPr>
                <w:rFonts w:ascii="Times" w:hAnsi="Times"/>
              </w:rPr>
              <w:t>journals, but</w:t>
            </w:r>
            <w:proofErr w:type="gramEnd"/>
            <w:r w:rsidR="00E16B0F" w:rsidRPr="00E16B0F">
              <w:rPr>
                <w:rFonts w:ascii="Times" w:hAnsi="Times"/>
              </w:rPr>
              <w:t xml:space="preserve"> considers the effect on ‘work’ or ‘work productivity’ at a broad</w:t>
            </w:r>
            <w:r>
              <w:rPr>
                <w:rFonts w:ascii="Times" w:hAnsi="Times"/>
              </w:rPr>
              <w:t>er</w:t>
            </w:r>
            <w:r w:rsidR="00E16B0F" w:rsidRPr="00E16B0F">
              <w:rPr>
                <w:rFonts w:ascii="Times" w:hAnsi="Times"/>
              </w:rPr>
              <w:t xml:space="preserve"> level, </w:t>
            </w:r>
            <w:r>
              <w:rPr>
                <w:rFonts w:ascii="Times" w:hAnsi="Times"/>
              </w:rPr>
              <w:t>with potentially</w:t>
            </w:r>
            <w:r w:rsidR="00E16B0F" w:rsidRPr="00E16B0F">
              <w:rPr>
                <w:rFonts w:ascii="Times" w:hAnsi="Times"/>
              </w:rPr>
              <w:t xml:space="preserve"> enough power to subdivide effects on different workplaces</w:t>
            </w:r>
            <w:r>
              <w:rPr>
                <w:rFonts w:ascii="Times" w:hAnsi="Times"/>
              </w:rPr>
              <w:t>,</w:t>
            </w:r>
            <w:r w:rsidR="00E16B0F" w:rsidRPr="00E16B0F">
              <w:rPr>
                <w:rFonts w:ascii="Times" w:hAnsi="Times"/>
              </w:rPr>
              <w:t xml:space="preserve"> such as academia</w:t>
            </w:r>
            <w:r>
              <w:rPr>
                <w:rFonts w:ascii="Times" w:hAnsi="Times"/>
              </w:rPr>
              <w:t>.</w:t>
            </w:r>
          </w:p>
          <w:p w14:paraId="03729556" w14:textId="77777777" w:rsidR="00D860B6" w:rsidRPr="00E16B0F" w:rsidRDefault="00D860B6" w:rsidP="00D30953">
            <w:pPr>
              <w:rPr>
                <w:rFonts w:ascii="Times" w:hAnsi="Times"/>
              </w:rPr>
            </w:pPr>
          </w:p>
          <w:p w14:paraId="5853EF51" w14:textId="44C00EF4" w:rsidR="00E16B0F" w:rsidRPr="00E16B0F" w:rsidRDefault="00E16B0F" w:rsidP="00D30953">
            <w:pPr>
              <w:rPr>
                <w:rFonts w:ascii="Times" w:hAnsi="Times"/>
              </w:rPr>
            </w:pPr>
            <w:r w:rsidRPr="00E16B0F">
              <w:rPr>
                <w:rFonts w:ascii="Times" w:hAnsi="Times"/>
              </w:rPr>
              <w:t>Some academic fields such as those within medicine and engineering are dominated by a</w:t>
            </w:r>
            <w:r w:rsidR="00D860B6">
              <w:rPr>
                <w:rFonts w:ascii="Times" w:hAnsi="Times"/>
              </w:rPr>
              <w:t xml:space="preserve"> </w:t>
            </w:r>
            <w:r w:rsidRPr="00E16B0F">
              <w:rPr>
                <w:rFonts w:ascii="Times" w:hAnsi="Times"/>
              </w:rPr>
              <w:t xml:space="preserve">practical/applied/professional/labour component. </w:t>
            </w:r>
            <w:r w:rsidR="00D860B6">
              <w:rPr>
                <w:rFonts w:ascii="Times" w:hAnsi="Times"/>
              </w:rPr>
              <w:t xml:space="preserve">Exclude </w:t>
            </w:r>
            <w:r w:rsidR="00DE237B">
              <w:rPr>
                <w:rFonts w:ascii="Times" w:hAnsi="Times"/>
              </w:rPr>
              <w:t>studies</w:t>
            </w:r>
            <w:r w:rsidR="00D860B6">
              <w:rPr>
                <w:rFonts w:ascii="Times" w:hAnsi="Times"/>
              </w:rPr>
              <w:t xml:space="preserve"> with e</w:t>
            </w:r>
            <w:r w:rsidRPr="00E16B0F">
              <w:rPr>
                <w:rFonts w:ascii="Times" w:hAnsi="Times"/>
              </w:rPr>
              <w:t>xplicit reference to only investigating the professional/practical/labour context of these fields.</w:t>
            </w:r>
            <w:r w:rsidR="00D860B6">
              <w:rPr>
                <w:rFonts w:ascii="Times" w:hAnsi="Times"/>
              </w:rPr>
              <w:t xml:space="preserve"> Include </w:t>
            </w:r>
            <w:r w:rsidR="00DE237B">
              <w:rPr>
                <w:rFonts w:ascii="Times" w:hAnsi="Times"/>
              </w:rPr>
              <w:t>studies</w:t>
            </w:r>
            <w:r w:rsidRPr="00E16B0F">
              <w:rPr>
                <w:rFonts w:ascii="Times" w:hAnsi="Times"/>
              </w:rPr>
              <w:t xml:space="preserve"> </w:t>
            </w:r>
            <w:r w:rsidR="00D860B6">
              <w:rPr>
                <w:rFonts w:ascii="Times" w:hAnsi="Times"/>
              </w:rPr>
              <w:t>i</w:t>
            </w:r>
            <w:r w:rsidRPr="00E16B0F">
              <w:rPr>
                <w:rFonts w:ascii="Times" w:hAnsi="Times"/>
              </w:rPr>
              <w:t>f no reference is made to whether the academic field is investigated in a research or professional capacity.</w:t>
            </w:r>
          </w:p>
        </w:tc>
      </w:tr>
      <w:tr w:rsidR="00E16B0F" w:rsidRPr="00E16B0F" w14:paraId="276C163D" w14:textId="77777777" w:rsidTr="00E16B0F">
        <w:trPr>
          <w:trHeight w:val="502"/>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555D3045" w:rsidR="00E16B0F" w:rsidRPr="00E16B0F" w:rsidRDefault="00E16B0F" w:rsidP="00D30953">
            <w:pPr>
              <w:ind w:left="360"/>
              <w:rPr>
                <w:rFonts w:ascii="Times" w:hAnsi="Times"/>
              </w:rPr>
            </w:pPr>
            <w:r w:rsidRPr="00E16B0F">
              <w:rPr>
                <w:rFonts w:ascii="Times" w:hAnsi="Times"/>
              </w:rPr>
              <w:t xml:space="preserve">2)      Intervention: Is there suggestion the </w:t>
            </w:r>
            <w:r w:rsidR="00DE237B">
              <w:rPr>
                <w:rFonts w:ascii="Times" w:hAnsi="Times"/>
              </w:rPr>
              <w:t>study</w:t>
            </w:r>
            <w:r w:rsidRPr="00E16B0F">
              <w:rPr>
                <w:rFonts w:ascii="Times" w:hAnsi="Times"/>
              </w:rPr>
              <w:t xml:space="preserve"> investigates the effect of the 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B661872" w:rsidR="00E16B0F" w:rsidRPr="00E16B0F" w:rsidRDefault="00E16B0F" w:rsidP="00D30953">
            <w:pPr>
              <w:rPr>
                <w:rFonts w:ascii="Times" w:hAnsi="Times"/>
              </w:rPr>
            </w:pPr>
            <w:r w:rsidRPr="00E16B0F">
              <w:rPr>
                <w:rFonts w:ascii="Times" w:hAnsi="Times"/>
              </w:rPr>
              <w:t xml:space="preserve"> </w:t>
            </w:r>
            <w:r w:rsidR="00211BB1">
              <w:rPr>
                <w:rFonts w:ascii="Times" w:hAnsi="Times"/>
              </w:rPr>
              <w:t>There is no exact start date to the global pandemic</w:t>
            </w:r>
            <w:r w:rsidR="00786A58">
              <w:rPr>
                <w:rFonts w:ascii="Times" w:hAnsi="Times"/>
              </w:rPr>
              <w:t>.</w:t>
            </w:r>
            <w:r w:rsidR="00211BB1">
              <w:rPr>
                <w:rFonts w:ascii="Times" w:hAnsi="Times"/>
              </w:rPr>
              <w:t xml:space="preserve"> </w:t>
            </w:r>
            <w:r w:rsidR="00786A58">
              <w:rPr>
                <w:rFonts w:ascii="Times" w:hAnsi="Times"/>
              </w:rPr>
              <w:t>Include</w:t>
            </w:r>
            <w:r w:rsidR="00211BB1">
              <w:rPr>
                <w:rFonts w:ascii="Times" w:hAnsi="Times"/>
              </w:rPr>
              <w:t xml:space="preserve"> </w:t>
            </w:r>
            <w:r w:rsidR="00786A58">
              <w:rPr>
                <w:rFonts w:ascii="Times" w:hAnsi="Times"/>
              </w:rPr>
              <w:t>all studies mentioning the pandemic as the exact dates defining the duration of the pandemic will be chosen at the discretion of the authors.</w:t>
            </w:r>
          </w:p>
        </w:tc>
      </w:tr>
      <w:tr w:rsidR="00E16B0F" w:rsidRPr="00E16B0F" w14:paraId="199C43D5" w14:textId="77777777" w:rsidTr="00E16B0F">
        <w:trPr>
          <w:trHeight w:val="1050"/>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65D75DD5" w:rsidR="00E16B0F" w:rsidRPr="00E16B0F" w:rsidRDefault="00E16B0F" w:rsidP="00D30953">
            <w:pPr>
              <w:ind w:left="360"/>
              <w:rPr>
                <w:rFonts w:ascii="Times" w:hAnsi="Times"/>
              </w:rPr>
            </w:pPr>
            <w:r w:rsidRPr="00E16B0F">
              <w:rPr>
                <w:rFonts w:ascii="Times" w:hAnsi="Times"/>
              </w:rPr>
              <w:t xml:space="preserve">3)      Comparison: Is there suggestion the </w:t>
            </w:r>
            <w:r w:rsidR="00DE237B">
              <w:rPr>
                <w:rFonts w:ascii="Times" w:hAnsi="Times"/>
              </w:rPr>
              <w:t>study</w:t>
            </w:r>
            <w:r w:rsidRPr="00E16B0F">
              <w:rPr>
                <w:rFonts w:ascii="Times" w:hAnsi="Times"/>
              </w:rPr>
              <w:t xml:space="preserve"> investigates pre-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05BE936D" w14:textId="77777777" w:rsidR="00E16B0F" w:rsidRDefault="00E16B0F" w:rsidP="00D30953">
            <w:pPr>
              <w:rPr>
                <w:rFonts w:ascii="Times" w:hAnsi="Times"/>
              </w:rPr>
            </w:pPr>
            <w:r w:rsidRPr="00E16B0F">
              <w:rPr>
                <w:rFonts w:ascii="Times" w:hAnsi="Times"/>
              </w:rPr>
              <w:t xml:space="preserve">Often titles and abstracts do not have dates and will not refer explicitly to pre-pandemic data being included. </w:t>
            </w:r>
            <w:r w:rsidR="00D860B6">
              <w:rPr>
                <w:rFonts w:ascii="Times" w:hAnsi="Times"/>
              </w:rPr>
              <w:t xml:space="preserve">Include </w:t>
            </w:r>
            <w:r w:rsidR="00DE237B">
              <w:rPr>
                <w:rFonts w:ascii="Times" w:hAnsi="Times"/>
              </w:rPr>
              <w:t>studies</w:t>
            </w:r>
            <w:r w:rsidR="00D860B6">
              <w:rPr>
                <w:rFonts w:ascii="Times" w:hAnsi="Times"/>
              </w:rPr>
              <w:t xml:space="preserve"> i</w:t>
            </w:r>
            <w:r w:rsidRPr="00E16B0F">
              <w:rPr>
                <w:rFonts w:ascii="Times" w:hAnsi="Times"/>
              </w:rPr>
              <w:t>f there is suggestion the ‘effect of the pandemic’ (or similar) is considered, assume a comparison with pre-pandemic data is included</w:t>
            </w:r>
            <w:r w:rsidR="00D860B6">
              <w:rPr>
                <w:rFonts w:ascii="Times" w:hAnsi="Times"/>
              </w:rPr>
              <w:t xml:space="preserve"> even if no explicit reference to pre-pandemic productivity is considered.</w:t>
            </w:r>
          </w:p>
          <w:p w14:paraId="398E7C31" w14:textId="77777777" w:rsidR="00786A58" w:rsidRDefault="00786A58" w:rsidP="00D30953">
            <w:pPr>
              <w:rPr>
                <w:rFonts w:ascii="Times" w:hAnsi="Times"/>
              </w:rPr>
            </w:pPr>
          </w:p>
          <w:p w14:paraId="5DEAF3EA" w14:textId="3C513478" w:rsidR="00786A58" w:rsidRPr="00E16B0F" w:rsidRDefault="00786A58" w:rsidP="00D30953">
            <w:pPr>
              <w:rPr>
                <w:rFonts w:ascii="Times" w:hAnsi="Times"/>
              </w:rPr>
            </w:pPr>
            <w:r>
              <w:rPr>
                <w:rFonts w:ascii="Times" w:hAnsi="Times"/>
              </w:rPr>
              <w:t xml:space="preserve">There is no exact start date to the global pandemic. Include all studies mentioning the pandemic as the exact dates defining the </w:t>
            </w:r>
            <w:r>
              <w:rPr>
                <w:rFonts w:ascii="Times" w:hAnsi="Times"/>
              </w:rPr>
              <w:t xml:space="preserve">duration of time before the </w:t>
            </w:r>
            <w:r>
              <w:rPr>
                <w:rFonts w:ascii="Times" w:hAnsi="Times"/>
              </w:rPr>
              <w:t>pandemic will be chosen at the discretion of the authors.</w:t>
            </w:r>
          </w:p>
        </w:tc>
      </w:tr>
      <w:tr w:rsidR="00E16B0F" w:rsidRPr="00E16B0F" w14:paraId="49C55B82" w14:textId="77777777" w:rsidTr="00E16B0F">
        <w:trPr>
          <w:trHeight w:val="8"/>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06390D38" w:rsidR="00E16B0F" w:rsidRPr="00E16B0F" w:rsidRDefault="00E16B0F" w:rsidP="00D30953">
            <w:pPr>
              <w:ind w:left="360"/>
              <w:rPr>
                <w:rFonts w:ascii="Times" w:hAnsi="Times"/>
              </w:rPr>
            </w:pPr>
            <w:r w:rsidRPr="00E16B0F">
              <w:rPr>
                <w:rFonts w:ascii="Times" w:hAnsi="Times"/>
              </w:rPr>
              <w:t xml:space="preserve">4)      Outcome: Is there suggestion the </w:t>
            </w:r>
            <w:r w:rsidR="00DE237B">
              <w:rPr>
                <w:rFonts w:ascii="Times" w:hAnsi="Times"/>
              </w:rPr>
              <w:t>study</w:t>
            </w:r>
            <w:r w:rsidRPr="00E16B0F">
              <w:rPr>
                <w:rFonts w:ascii="Times" w:hAnsi="Times"/>
              </w:rPr>
              <w:t xml:space="preserve"> investigates the effect on gender in productivity/publication/submission/authorship numbers?</w:t>
            </w:r>
          </w:p>
          <w:p w14:paraId="122F2B04" w14:textId="77777777" w:rsidR="00E16B0F" w:rsidRPr="00E16B0F" w:rsidRDefault="00E16B0F" w:rsidP="00D30953">
            <w:pPr>
              <w:rPr>
                <w:rFonts w:ascii="Times" w:hAnsi="Times"/>
              </w:rPr>
            </w:pPr>
            <w:r w:rsidRPr="00E16B0F">
              <w:rPr>
                <w:rFonts w:ascii="Times" w:hAnsi="Times"/>
              </w:rPr>
              <w:lastRenderedPageBreak/>
              <w:t xml:space="preserve"> </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378B2EE2" w:rsidR="00E16B0F" w:rsidRPr="00E16B0F" w:rsidRDefault="00703AE1" w:rsidP="00D30953">
            <w:pPr>
              <w:rPr>
                <w:rFonts w:ascii="Times" w:hAnsi="Times"/>
              </w:rPr>
            </w:pPr>
            <w:r>
              <w:rPr>
                <w:rFonts w:ascii="Times" w:hAnsi="Times"/>
              </w:rPr>
              <w:lastRenderedPageBreak/>
              <w:t xml:space="preserve">Include </w:t>
            </w:r>
            <w:r w:rsidR="00DE237B">
              <w:rPr>
                <w:rFonts w:ascii="Times" w:hAnsi="Times"/>
              </w:rPr>
              <w:t>studies</w:t>
            </w:r>
            <w:r>
              <w:rPr>
                <w:rFonts w:ascii="Times" w:hAnsi="Times"/>
              </w:rPr>
              <w:t xml:space="preserve"> i</w:t>
            </w:r>
            <w:r w:rsidR="00E16B0F" w:rsidRPr="00E16B0F">
              <w:rPr>
                <w:rFonts w:ascii="Times" w:hAnsi="Times"/>
              </w:rPr>
              <w:t xml:space="preserve">f there is no reference to investigating the effect of gender or </w:t>
            </w:r>
            <w:proofErr w:type="gramStart"/>
            <w:r w:rsidR="00E16B0F" w:rsidRPr="00E16B0F">
              <w:rPr>
                <w:rFonts w:ascii="Times" w:hAnsi="Times"/>
              </w:rPr>
              <w:t>sex, but</w:t>
            </w:r>
            <w:proofErr w:type="gramEnd"/>
            <w:r w:rsidR="00E16B0F" w:rsidRPr="00E16B0F">
              <w:rPr>
                <w:rFonts w:ascii="Times" w:hAnsi="Times"/>
              </w:rPr>
              <w:t xml:space="preserve"> does refer to investigating broader sociodemographic or socioeconomic factors because gender may be investigated in the full text.</w:t>
            </w:r>
          </w:p>
          <w:p w14:paraId="1751386B" w14:textId="77777777" w:rsidR="00E16B0F" w:rsidRPr="00E16B0F" w:rsidRDefault="00E16B0F" w:rsidP="00D30953">
            <w:pPr>
              <w:rPr>
                <w:rFonts w:ascii="Times" w:hAnsi="Times"/>
              </w:rPr>
            </w:pPr>
            <w:r w:rsidRPr="00E16B0F">
              <w:rPr>
                <w:rFonts w:ascii="Times" w:hAnsi="Times"/>
              </w:rPr>
              <w:t xml:space="preserve"> </w:t>
            </w:r>
          </w:p>
          <w:p w14:paraId="21EE3072" w14:textId="10C7668B" w:rsidR="00E16B0F" w:rsidRPr="00E16B0F" w:rsidRDefault="00703AE1" w:rsidP="00D30953">
            <w:pPr>
              <w:rPr>
                <w:rFonts w:ascii="Times" w:hAnsi="Times"/>
              </w:rPr>
            </w:pPr>
            <w:r>
              <w:rPr>
                <w:rFonts w:ascii="Times" w:hAnsi="Times"/>
              </w:rPr>
              <w:t xml:space="preserve">Include </w:t>
            </w:r>
            <w:r w:rsidR="00DE237B">
              <w:rPr>
                <w:rFonts w:ascii="Times" w:hAnsi="Times"/>
              </w:rPr>
              <w:t>studies</w:t>
            </w:r>
            <w:r>
              <w:rPr>
                <w:rFonts w:ascii="Times" w:hAnsi="Times"/>
              </w:rPr>
              <w:t xml:space="preserve"> that suggest investigation of any form of research-related activity.</w:t>
            </w:r>
          </w:p>
        </w:tc>
      </w:tr>
    </w:tbl>
    <w:p w14:paraId="335458C1" w14:textId="758E7574" w:rsidR="00E16B0F" w:rsidRPr="00881A65" w:rsidRDefault="00E16B0F" w:rsidP="00E16B0F">
      <w:pPr>
        <w:spacing w:before="240" w:after="240"/>
        <w:rPr>
          <w:rFonts w:ascii="Times" w:hAnsi="Times"/>
          <w:b/>
          <w:bCs/>
        </w:rPr>
      </w:pPr>
      <w:r>
        <w:rPr>
          <w:rFonts w:ascii="Times" w:hAnsi="Times"/>
          <w:b/>
          <w:bCs/>
        </w:rPr>
        <w:t>Figure S1</w:t>
      </w:r>
      <w:r w:rsidRPr="00881A65">
        <w:rPr>
          <w:rFonts w:ascii="Times" w:hAnsi="Times"/>
          <w:b/>
          <w:bCs/>
        </w:rPr>
        <w:t>. PRISMA flow diagram for number of records included at each stage in first and iterated search.</w:t>
      </w:r>
    </w:p>
    <w:tbl>
      <w:tblPr>
        <w:tblW w:w="981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84"/>
        <w:gridCol w:w="1309"/>
        <w:gridCol w:w="1560"/>
        <w:gridCol w:w="1559"/>
        <w:gridCol w:w="1418"/>
        <w:gridCol w:w="992"/>
        <w:gridCol w:w="2693"/>
      </w:tblGrid>
      <w:tr w:rsidR="00BE0E1F" w:rsidRPr="00066935" w14:paraId="7C359DDE" w14:textId="7F3E585F" w:rsidTr="00BE0E1F">
        <w:trPr>
          <w:trHeight w:val="254"/>
        </w:trPr>
        <w:tc>
          <w:tcPr>
            <w:tcW w:w="284"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45DDA560" w14:textId="63733786"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309" w:type="dxa"/>
            <w:tcBorders>
              <w:top w:val="nil"/>
              <w:left w:val="nil"/>
              <w:bottom w:val="single" w:sz="4" w:space="0" w:color="auto"/>
              <w:right w:val="nil"/>
            </w:tcBorders>
            <w:tcMar>
              <w:top w:w="40" w:type="dxa"/>
              <w:left w:w="40" w:type="dxa"/>
              <w:bottom w:w="40" w:type="dxa"/>
              <w:right w:w="40" w:type="dxa"/>
            </w:tcMar>
            <w:vAlign w:val="bottom"/>
          </w:tcPr>
          <w:p w14:paraId="631E35BB" w14:textId="77777777" w:rsidR="00BE0E1F" w:rsidRPr="00066935" w:rsidRDefault="00BE0E1F" w:rsidP="00D30953">
            <w:pPr>
              <w:jc w:val="center"/>
              <w:rPr>
                <w:rFonts w:ascii="Times" w:hAnsi="Times"/>
                <w:sz w:val="21"/>
                <w:szCs w:val="21"/>
              </w:rPr>
            </w:pPr>
          </w:p>
        </w:tc>
        <w:tc>
          <w:tcPr>
            <w:tcW w:w="1560" w:type="dxa"/>
            <w:tcBorders>
              <w:top w:val="nil"/>
              <w:left w:val="nil"/>
              <w:bottom w:val="single" w:sz="4" w:space="0" w:color="auto"/>
              <w:right w:val="nil"/>
            </w:tcBorders>
          </w:tcPr>
          <w:p w14:paraId="0C3F7E83" w14:textId="77777777" w:rsidR="00BE0E1F" w:rsidRPr="00066935" w:rsidRDefault="00BE0E1F" w:rsidP="00D30953">
            <w:pPr>
              <w:jc w:val="center"/>
              <w:rPr>
                <w:rFonts w:ascii="Times" w:hAnsi="Times"/>
                <w:sz w:val="21"/>
                <w:szCs w:val="21"/>
              </w:rPr>
            </w:pPr>
          </w:p>
        </w:tc>
        <w:tc>
          <w:tcPr>
            <w:tcW w:w="2977" w:type="dxa"/>
            <w:gridSpan w:val="2"/>
            <w:tcBorders>
              <w:top w:val="nil"/>
              <w:left w:val="nil"/>
              <w:bottom w:val="single" w:sz="4" w:space="0" w:color="auto"/>
              <w:right w:val="nil"/>
            </w:tcBorders>
            <w:tcMar>
              <w:top w:w="40" w:type="dxa"/>
              <w:left w:w="40" w:type="dxa"/>
              <w:bottom w:w="40" w:type="dxa"/>
              <w:right w:w="40" w:type="dxa"/>
            </w:tcMar>
            <w:vAlign w:val="bottom"/>
          </w:tcPr>
          <w:p w14:paraId="19002951" w14:textId="52226312" w:rsidR="00BE0E1F" w:rsidRPr="00066935" w:rsidRDefault="00BE0E1F" w:rsidP="00D30953">
            <w:pPr>
              <w:jc w:val="center"/>
              <w:rPr>
                <w:rFonts w:ascii="Times" w:hAnsi="Times"/>
                <w:sz w:val="21"/>
                <w:szCs w:val="21"/>
              </w:rPr>
            </w:pPr>
            <w:r w:rsidRPr="00066935">
              <w:rPr>
                <w:rFonts w:ascii="Times" w:hAnsi="Times"/>
                <w:sz w:val="21"/>
                <w:szCs w:val="21"/>
              </w:rPr>
              <w:t>10/07/2021 search</w:t>
            </w:r>
          </w:p>
        </w:tc>
        <w:tc>
          <w:tcPr>
            <w:tcW w:w="992"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BE0E1F" w:rsidRPr="00066935" w:rsidRDefault="00BE0E1F" w:rsidP="00D30953">
            <w:pPr>
              <w:jc w:val="center"/>
              <w:rPr>
                <w:rFonts w:ascii="Times" w:hAnsi="Times"/>
                <w:sz w:val="21"/>
                <w:szCs w:val="21"/>
              </w:rPr>
            </w:pPr>
          </w:p>
        </w:tc>
        <w:tc>
          <w:tcPr>
            <w:tcW w:w="2693" w:type="dxa"/>
            <w:tcBorders>
              <w:top w:val="nil"/>
              <w:left w:val="nil"/>
              <w:bottom w:val="single" w:sz="4" w:space="0" w:color="auto"/>
              <w:right w:val="nil"/>
            </w:tcBorders>
          </w:tcPr>
          <w:p w14:paraId="15D128BA" w14:textId="77777777" w:rsidR="00BE0E1F" w:rsidRPr="00066935" w:rsidRDefault="00BE0E1F" w:rsidP="00D30953">
            <w:pPr>
              <w:jc w:val="center"/>
              <w:rPr>
                <w:rFonts w:ascii="Times" w:hAnsi="Times"/>
                <w:sz w:val="21"/>
                <w:szCs w:val="21"/>
              </w:rPr>
            </w:pPr>
          </w:p>
        </w:tc>
      </w:tr>
      <w:tr w:rsidR="00BE0E1F" w:rsidRPr="00066935" w14:paraId="083C74A4" w14:textId="141436EC" w:rsidTr="00BE0E1F">
        <w:trPr>
          <w:trHeight w:val="254"/>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2FF64696" w14:textId="77777777" w:rsidR="00BE0E1F" w:rsidRPr="00BE0E1F" w:rsidRDefault="00BE0E1F" w:rsidP="00BE0E1F">
            <w:pPr>
              <w:jc w:val="center"/>
              <w:rPr>
                <w:rFonts w:ascii="Times" w:hAnsi="Times"/>
                <w:b/>
                <w:bCs/>
                <w:sz w:val="21"/>
                <w:szCs w:val="21"/>
              </w:rPr>
            </w:pPr>
          </w:p>
        </w:tc>
        <w:tc>
          <w:tcPr>
            <w:tcW w:w="1309" w:type="dxa"/>
            <w:tcBorders>
              <w:top w:val="single" w:sz="4" w:space="0" w:color="auto"/>
              <w:left w:val="single" w:sz="4" w:space="0" w:color="auto"/>
              <w:bottom w:val="nil"/>
            </w:tcBorders>
            <w:tcMar>
              <w:top w:w="40" w:type="dxa"/>
              <w:left w:w="40" w:type="dxa"/>
              <w:bottom w:w="40" w:type="dxa"/>
              <w:right w:w="40" w:type="dxa"/>
            </w:tcMar>
            <w:vAlign w:val="bottom"/>
          </w:tcPr>
          <w:p w14:paraId="15FEA291" w14:textId="2B7FFBFD" w:rsidR="00BE0E1F" w:rsidRPr="00066935" w:rsidRDefault="00BE0E1F" w:rsidP="003C7C73">
            <w:pPr>
              <w:jc w:val="center"/>
              <w:rPr>
                <w:rFonts w:ascii="Times" w:hAnsi="Times"/>
                <w:sz w:val="21"/>
                <w:szCs w:val="21"/>
              </w:rPr>
            </w:pPr>
          </w:p>
        </w:tc>
        <w:tc>
          <w:tcPr>
            <w:tcW w:w="1560" w:type="dxa"/>
            <w:tcBorders>
              <w:top w:val="single" w:sz="4" w:space="0" w:color="auto"/>
              <w:bottom w:val="nil"/>
            </w:tcBorders>
            <w:vAlign w:val="bottom"/>
          </w:tcPr>
          <w:p w14:paraId="422F6E24" w14:textId="02076F79"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top w:val="single" w:sz="4" w:space="0" w:color="auto"/>
              <w:bottom w:val="nil"/>
            </w:tcBorders>
            <w:tcMar>
              <w:top w:w="40" w:type="dxa"/>
              <w:left w:w="40" w:type="dxa"/>
              <w:bottom w:w="40" w:type="dxa"/>
              <w:right w:w="40" w:type="dxa"/>
            </w:tcMar>
            <w:vAlign w:val="bottom"/>
          </w:tcPr>
          <w:p w14:paraId="64AF3F62" w14:textId="7AE51A50"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top w:val="single" w:sz="4" w:space="0" w:color="auto"/>
              <w:bottom w:val="nil"/>
            </w:tcBorders>
            <w:tcMar>
              <w:top w:w="40" w:type="dxa"/>
              <w:left w:w="40" w:type="dxa"/>
              <w:bottom w:w="40" w:type="dxa"/>
              <w:right w:w="40" w:type="dxa"/>
            </w:tcMar>
            <w:vAlign w:val="bottom"/>
          </w:tcPr>
          <w:p w14:paraId="321F80F9"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tcMar>
              <w:top w:w="40" w:type="dxa"/>
              <w:left w:w="40" w:type="dxa"/>
              <w:bottom w:w="40" w:type="dxa"/>
              <w:right w:w="40" w:type="dxa"/>
            </w:tcMar>
            <w:vAlign w:val="bottom"/>
          </w:tcPr>
          <w:p w14:paraId="7DA39949"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single" w:sz="4" w:space="0" w:color="auto"/>
              <w:bottom w:val="nil"/>
            </w:tcBorders>
          </w:tcPr>
          <w:p w14:paraId="668BBCEC" w14:textId="77777777" w:rsidR="00BE0E1F" w:rsidRPr="00066935" w:rsidRDefault="00BE0E1F" w:rsidP="003C7C73">
            <w:pPr>
              <w:jc w:val="center"/>
              <w:rPr>
                <w:rFonts w:ascii="Times" w:hAnsi="Times"/>
                <w:sz w:val="21"/>
                <w:szCs w:val="21"/>
              </w:rPr>
            </w:pPr>
          </w:p>
        </w:tc>
      </w:tr>
      <w:tr w:rsidR="00BE0E1F" w:rsidRPr="00066935" w14:paraId="356A8701" w14:textId="19DB84A0" w:rsidTr="00BE0E1F">
        <w:trPr>
          <w:trHeight w:val="254"/>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12537971" w14:textId="14623C4C" w:rsidR="00BE0E1F" w:rsidRPr="00BE0E1F" w:rsidRDefault="00BE0E1F" w:rsidP="00BE0E1F">
            <w:pPr>
              <w:rPr>
                <w:rFonts w:ascii="Times" w:hAnsi="Times"/>
                <w:b/>
                <w:bCs/>
                <w:sz w:val="21"/>
                <w:szCs w:val="21"/>
              </w:rPr>
            </w:pPr>
          </w:p>
        </w:tc>
        <w:tc>
          <w:tcPr>
            <w:tcW w:w="1309" w:type="dxa"/>
            <w:tcBorders>
              <w:top w:val="nil"/>
              <w:left w:val="single" w:sz="4" w:space="0" w:color="auto"/>
              <w:bottom w:val="single" w:sz="4" w:space="0" w:color="auto"/>
            </w:tcBorders>
            <w:tcMar>
              <w:top w:w="40" w:type="dxa"/>
              <w:left w:w="40" w:type="dxa"/>
              <w:bottom w:w="40" w:type="dxa"/>
              <w:right w:w="40" w:type="dxa"/>
            </w:tcMar>
            <w:vAlign w:val="bottom"/>
          </w:tcPr>
          <w:p w14:paraId="2766B0EE" w14:textId="67F2D6CC" w:rsidR="00BE0E1F" w:rsidRPr="00066935" w:rsidRDefault="00BE0E1F" w:rsidP="003C7C73">
            <w:pPr>
              <w:jc w:val="center"/>
              <w:rPr>
                <w:rFonts w:ascii="Times" w:hAnsi="Times"/>
                <w:sz w:val="21"/>
                <w:szCs w:val="21"/>
              </w:rPr>
            </w:pPr>
          </w:p>
        </w:tc>
        <w:tc>
          <w:tcPr>
            <w:tcW w:w="1560" w:type="dxa"/>
            <w:tcBorders>
              <w:top w:val="nil"/>
              <w:bottom w:val="single" w:sz="4" w:space="0" w:color="auto"/>
            </w:tcBorders>
            <w:vAlign w:val="bottom"/>
          </w:tcPr>
          <w:p w14:paraId="33D3E8E8" w14:textId="724C15FF"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99</w:t>
            </w:r>
          </w:p>
        </w:tc>
        <w:tc>
          <w:tcPr>
            <w:tcW w:w="1559" w:type="dxa"/>
            <w:tcBorders>
              <w:top w:val="nil"/>
              <w:bottom w:val="single" w:sz="4" w:space="0" w:color="auto"/>
            </w:tcBorders>
            <w:tcMar>
              <w:top w:w="40" w:type="dxa"/>
              <w:left w:w="40" w:type="dxa"/>
              <w:bottom w:w="40" w:type="dxa"/>
              <w:right w:w="40" w:type="dxa"/>
            </w:tcMar>
            <w:vAlign w:val="bottom"/>
          </w:tcPr>
          <w:p w14:paraId="299E5BE0" w14:textId="30A1375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26</w:t>
            </w:r>
          </w:p>
        </w:tc>
        <w:tc>
          <w:tcPr>
            <w:tcW w:w="1418" w:type="dxa"/>
            <w:tcBorders>
              <w:top w:val="nil"/>
              <w:bottom w:val="single" w:sz="4" w:space="0" w:color="auto"/>
            </w:tcBorders>
            <w:tcMar>
              <w:top w:w="40" w:type="dxa"/>
              <w:left w:w="40" w:type="dxa"/>
              <w:bottom w:w="40" w:type="dxa"/>
              <w:right w:w="40" w:type="dxa"/>
            </w:tcMar>
            <w:vAlign w:val="bottom"/>
          </w:tcPr>
          <w:p w14:paraId="3B3769CE" w14:textId="2B0C7DB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76</w:t>
            </w:r>
          </w:p>
        </w:tc>
        <w:tc>
          <w:tcPr>
            <w:tcW w:w="992" w:type="dxa"/>
            <w:tcBorders>
              <w:top w:val="nil"/>
              <w:bottom w:val="single" w:sz="4" w:space="0" w:color="auto"/>
            </w:tcBorders>
            <w:tcMar>
              <w:top w:w="40" w:type="dxa"/>
              <w:left w:w="40" w:type="dxa"/>
              <w:bottom w:w="40" w:type="dxa"/>
              <w:right w:w="40" w:type="dxa"/>
            </w:tcMar>
            <w:vAlign w:val="bottom"/>
          </w:tcPr>
          <w:p w14:paraId="57E2DDF9" w14:textId="38A6046E"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99</w:t>
            </w:r>
          </w:p>
        </w:tc>
        <w:tc>
          <w:tcPr>
            <w:tcW w:w="2693" w:type="dxa"/>
            <w:tcBorders>
              <w:top w:val="nil"/>
              <w:bottom w:val="single" w:sz="4" w:space="0" w:color="auto"/>
            </w:tcBorders>
          </w:tcPr>
          <w:p w14:paraId="157BAE44" w14:textId="77777777" w:rsidR="00BE0E1F" w:rsidRDefault="00BE0E1F" w:rsidP="003C7C73">
            <w:pPr>
              <w:jc w:val="center"/>
              <w:rPr>
                <w:rFonts w:ascii="Times" w:hAnsi="Times"/>
                <w:sz w:val="21"/>
                <w:szCs w:val="21"/>
              </w:rPr>
            </w:pPr>
          </w:p>
        </w:tc>
      </w:tr>
      <w:tr w:rsidR="00BE0E1F" w:rsidRPr="00066935" w14:paraId="084B3EC3" w14:textId="44D92CC3" w:rsidTr="00BE0E1F">
        <w:trPr>
          <w:trHeight w:val="291"/>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52C9FA45" w14:textId="67DC8505" w:rsidR="00BE0E1F" w:rsidRPr="00BE0E1F" w:rsidRDefault="00BE0E1F" w:rsidP="00BE0E1F">
            <w:pPr>
              <w:rPr>
                <w:rFonts w:ascii="Times" w:hAnsi="Times"/>
                <w:b/>
                <w:bCs/>
                <w:sz w:val="21"/>
                <w:szCs w:val="21"/>
              </w:rPr>
            </w:pPr>
          </w:p>
        </w:tc>
        <w:tc>
          <w:tcPr>
            <w:tcW w:w="1309" w:type="dxa"/>
            <w:tcBorders>
              <w:top w:val="single" w:sz="4" w:space="0" w:color="auto"/>
              <w:left w:val="nil"/>
              <w:bottom w:val="nil"/>
              <w:right w:val="nil"/>
            </w:tcBorders>
            <w:tcMar>
              <w:top w:w="40" w:type="dxa"/>
              <w:left w:w="40" w:type="dxa"/>
              <w:bottom w:w="40" w:type="dxa"/>
              <w:right w:w="40" w:type="dxa"/>
            </w:tcMar>
            <w:vAlign w:val="bottom"/>
          </w:tcPr>
          <w:p w14:paraId="2992F8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bottom w:val="single" w:sz="4" w:space="0" w:color="auto"/>
              <w:right w:val="nil"/>
            </w:tcBorders>
          </w:tcPr>
          <w:p w14:paraId="45E5E2AE" w14:textId="77777777" w:rsidR="00BE0E1F" w:rsidRPr="00066935" w:rsidRDefault="00BE0E1F" w:rsidP="003C7C73">
            <w:pPr>
              <w:jc w:val="center"/>
              <w:rPr>
                <w:rFonts w:eastAsia="Arial Unicode MS"/>
                <w:b/>
                <w:sz w:val="21"/>
                <w:szCs w:val="21"/>
              </w:rPr>
            </w:pPr>
          </w:p>
        </w:tc>
        <w:tc>
          <w:tcPr>
            <w:tcW w:w="2977" w:type="dxa"/>
            <w:gridSpan w:val="2"/>
            <w:tcBorders>
              <w:left w:val="nil"/>
              <w:bottom w:val="single" w:sz="4" w:space="0" w:color="auto"/>
              <w:right w:val="nil"/>
            </w:tcBorders>
            <w:tcMar>
              <w:top w:w="40" w:type="dxa"/>
              <w:left w:w="40" w:type="dxa"/>
              <w:bottom w:w="40" w:type="dxa"/>
              <w:right w:w="40" w:type="dxa"/>
            </w:tcMar>
            <w:vAlign w:val="bottom"/>
          </w:tcPr>
          <w:p w14:paraId="065F416A" w14:textId="41E97DED"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single" w:sz="4" w:space="0" w:color="auto"/>
              <w:left w:val="nil"/>
              <w:bottom w:val="nil"/>
              <w:right w:val="nil"/>
            </w:tcBorders>
          </w:tcPr>
          <w:p w14:paraId="5A97084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F9E299F" w14:textId="6F26A5DF"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49B3734A" w14:textId="0041FF81"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ABD6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74F8E391"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1F35FB5D"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38B660C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801A068" w14:textId="47ABD3C3" w:rsidTr="00BE0E1F">
        <w:trPr>
          <w:trHeight w:val="254"/>
        </w:trPr>
        <w:tc>
          <w:tcPr>
            <w:tcW w:w="284"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1AFABC7" w14:textId="1CDED4E9"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5B5DC42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10F3A74D"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0B3F2824"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70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25E7CA64"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711F90FA" w14:textId="484C1D0B" w:rsidTr="00BE0E1F">
        <w:trPr>
          <w:trHeight w:val="291"/>
        </w:trPr>
        <w:tc>
          <w:tcPr>
            <w:tcW w:w="284"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31739637" w14:textId="430E3DB6"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Screening</w:t>
            </w:r>
          </w:p>
        </w:tc>
        <w:tc>
          <w:tcPr>
            <w:tcW w:w="1309" w:type="dxa"/>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5759AC86"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256E1A18" w14:textId="70D3C290"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2B030A1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50DC78F" w14:textId="2EA7A938"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6309AEF8" w14:textId="33D410C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58A4C85"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7A221BB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263C80B3" w:rsidR="00BE0E1F" w:rsidRPr="00066935" w:rsidRDefault="00BE0E1F"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7113830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39F07998" w14:textId="1496EB3B"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4CAD6754" w14:textId="0B7A0E0F"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361EC1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206EF44B"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3C0765C2"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8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7CCAEC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6DA84F0" w14:textId="0FE99C68" w:rsidTr="00BE0E1F">
        <w:trPr>
          <w:trHeight w:val="291"/>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59759C5A" w14:textId="75A8B623"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716E0454"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523C3077" w14:textId="5C996A71"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1021F1A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46A599EF" w14:textId="0140BCDC"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182AD909" w14:textId="5BF304DB"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ED4ECA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0204BE14"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24A8FD28" w:rsidR="00BE0E1F" w:rsidRPr="00066935" w:rsidRDefault="00BE0E1F"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2B99FCF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11C7F42E" w14:textId="4D898C28" w:rsidTr="00BE0E1F">
        <w:trPr>
          <w:trHeight w:val="254"/>
        </w:trPr>
        <w:tc>
          <w:tcPr>
            <w:tcW w:w="284"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5A0F4881" w14:textId="4661CC18" w:rsidR="00BE0E1F" w:rsidRPr="00BE0E1F" w:rsidRDefault="00BE0E1F" w:rsidP="00BE0E1F">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75D5F2C"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1B1A504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12102465"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81</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30D2C15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9EBD7D6" w14:textId="20512BC9" w:rsidTr="00BE0E1F">
        <w:trPr>
          <w:trHeight w:val="291"/>
        </w:trPr>
        <w:tc>
          <w:tcPr>
            <w:tcW w:w="284"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3EEF542A" w14:textId="67B3F4EC" w:rsidR="00BE0E1F" w:rsidRPr="00BE0E1F" w:rsidRDefault="00BE0E1F" w:rsidP="00BE0E1F">
            <w:pPr>
              <w:widowControl w:val="0"/>
              <w:pBdr>
                <w:top w:val="nil"/>
                <w:left w:val="nil"/>
                <w:bottom w:val="nil"/>
                <w:right w:val="nil"/>
                <w:between w:val="nil"/>
              </w:pBdr>
              <w:ind w:left="113" w:right="113"/>
              <w:rPr>
                <w:rFonts w:ascii="Times" w:hAnsi="Times"/>
                <w:b/>
                <w:bCs/>
                <w:sz w:val="21"/>
                <w:szCs w:val="21"/>
              </w:rPr>
            </w:pPr>
            <w:r w:rsidRPr="00BE0E1F">
              <w:rPr>
                <w:rFonts w:ascii="Times" w:hAnsi="Times"/>
                <w:b/>
                <w:bCs/>
                <w:sz w:val="21"/>
                <w:szCs w:val="21"/>
              </w:rPr>
              <w:t>Include</w:t>
            </w:r>
          </w:p>
        </w:tc>
        <w:tc>
          <w:tcPr>
            <w:tcW w:w="1309" w:type="dxa"/>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53307E58"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EEE9B94" w14:textId="0E874CF7"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6509826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C8F9067" w14:textId="38DD8995"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57C3F965" w14:textId="4EEA8DF8"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4436A9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7015F51F"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066BC94B" w:rsidR="00BE0E1F" w:rsidRPr="00066935" w:rsidRDefault="00BE0E1F" w:rsidP="003C7C73">
            <w:pPr>
              <w:jc w:val="center"/>
              <w:rPr>
                <w:rFonts w:ascii="Times" w:hAnsi="Time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25F3E7E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AC86FC2" w14:textId="191378E9" w:rsidTr="00BE0E1F">
        <w:trPr>
          <w:trHeight w:val="254"/>
        </w:trPr>
        <w:tc>
          <w:tcPr>
            <w:tcW w:w="284" w:type="dxa"/>
            <w:vMerge/>
            <w:tcBorders>
              <w:left w:val="nil"/>
              <w:bottom w:val="nil"/>
              <w:right w:val="nil"/>
            </w:tcBorders>
            <w:shd w:val="clear" w:color="auto" w:fill="B6DDE8" w:themeFill="accent5" w:themeFillTint="66"/>
            <w:tcMar>
              <w:top w:w="40" w:type="dxa"/>
              <w:left w:w="40" w:type="dxa"/>
              <w:bottom w:w="40" w:type="dxa"/>
              <w:right w:w="40" w:type="dxa"/>
            </w:tcMar>
            <w:vAlign w:val="bottom"/>
          </w:tcPr>
          <w:p w14:paraId="1AA3796A" w14:textId="1FBCDC16"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C75A19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0D4FC128"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699C8911"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1B1231C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3C7C73" w:rsidRPr="00066935" w14:paraId="046EE3DB" w14:textId="240C5C70" w:rsidTr="00BE0E1F">
        <w:trPr>
          <w:trHeight w:val="254"/>
        </w:trPr>
        <w:tc>
          <w:tcPr>
            <w:tcW w:w="284" w:type="dxa"/>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single" w:sz="4" w:space="0" w:color="auto"/>
              <w:left w:val="nil"/>
              <w:bottom w:val="nil"/>
              <w:right w:val="nil"/>
            </w:tcBorders>
          </w:tcPr>
          <w:p w14:paraId="0B457291" w14:textId="77777777" w:rsidR="003C7C73" w:rsidRPr="00066935" w:rsidRDefault="003C7C73" w:rsidP="003C7C73">
            <w:pPr>
              <w:jc w:val="center"/>
              <w:rPr>
                <w:rFonts w:ascii="Times" w:hAnsi="Times"/>
                <w:sz w:val="21"/>
                <w:szCs w:val="21"/>
              </w:rPr>
            </w:pPr>
          </w:p>
        </w:tc>
        <w:tc>
          <w:tcPr>
            <w:tcW w:w="2977"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47B1CE55" w:rsidR="003C7C73" w:rsidRPr="00066935" w:rsidRDefault="003C7C73" w:rsidP="003C7C73">
            <w:pPr>
              <w:jc w:val="center"/>
              <w:rPr>
                <w:rFonts w:ascii="Times" w:hAnsi="Times"/>
                <w:sz w:val="21"/>
                <w:szCs w:val="21"/>
              </w:rPr>
            </w:pP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0942F08F"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3C7C73" w:rsidRPr="00066935" w14:paraId="073B591A" w14:textId="68135671" w:rsidTr="00BE0E1F">
        <w:trPr>
          <w:trHeight w:val="254"/>
        </w:trPr>
        <w:tc>
          <w:tcPr>
            <w:tcW w:w="284" w:type="dxa"/>
            <w:tcBorders>
              <w:top w:val="nil"/>
              <w:left w:val="nil"/>
              <w:bottom w:val="nil"/>
              <w:right w:val="nil"/>
            </w:tcBorders>
            <w:shd w:val="clear" w:color="auto" w:fill="auto"/>
            <w:tcMar>
              <w:top w:w="40" w:type="dxa"/>
              <w:left w:w="40" w:type="dxa"/>
              <w:bottom w:w="40" w:type="dxa"/>
              <w:right w:w="40" w:type="dxa"/>
            </w:tcMar>
            <w:vAlign w:val="bottom"/>
          </w:tcPr>
          <w:p w14:paraId="2D28094C" w14:textId="4465A22E" w:rsidR="003C7C73" w:rsidRPr="00BE0E1F" w:rsidRDefault="003C7C73"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73F9800C"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560" w:type="dxa"/>
            <w:tcBorders>
              <w:top w:val="nil"/>
              <w:left w:val="nil"/>
              <w:bottom w:val="nil"/>
              <w:right w:val="nil"/>
            </w:tcBorders>
          </w:tcPr>
          <w:p w14:paraId="3F5704D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977" w:type="dxa"/>
            <w:gridSpan w:val="2"/>
            <w:tcBorders>
              <w:top w:val="nil"/>
              <w:left w:val="nil"/>
              <w:bottom w:val="nil"/>
              <w:right w:val="nil"/>
            </w:tcBorders>
            <w:shd w:val="clear" w:color="auto" w:fill="auto"/>
            <w:tcMar>
              <w:top w:w="40" w:type="dxa"/>
              <w:left w:w="40" w:type="dxa"/>
              <w:bottom w:w="40" w:type="dxa"/>
              <w:right w:w="40" w:type="dxa"/>
            </w:tcMar>
            <w:vAlign w:val="bottom"/>
          </w:tcPr>
          <w:p w14:paraId="45B24B96" w14:textId="0248D66F" w:rsidR="003C7C73" w:rsidRPr="00066935" w:rsidRDefault="003C7C73" w:rsidP="003C7C7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992"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single" w:sz="4" w:space="0" w:color="auto"/>
              <w:right w:val="nil"/>
            </w:tcBorders>
          </w:tcPr>
          <w:p w14:paraId="48E82B9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r>
      <w:tr w:rsidR="00BE0E1F" w:rsidRPr="00066935" w14:paraId="1B3E1977" w14:textId="0DDDAB22" w:rsidTr="00BE0E1F">
        <w:trPr>
          <w:trHeight w:val="254"/>
        </w:trPr>
        <w:tc>
          <w:tcPr>
            <w:tcW w:w="284" w:type="dxa"/>
            <w:vMerge w:val="restart"/>
            <w:tcBorders>
              <w:top w:val="nil"/>
              <w:left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0AD5FB90" w14:textId="22BCA39C" w:rsidR="00BE0E1F" w:rsidRPr="00BE0E1F" w:rsidRDefault="00BE0E1F" w:rsidP="00BE0E1F">
            <w:pPr>
              <w:ind w:left="113" w:right="113"/>
              <w:jc w:val="center"/>
              <w:rPr>
                <w:rFonts w:ascii="Times" w:hAnsi="Times"/>
                <w:b/>
                <w:bCs/>
                <w:sz w:val="21"/>
                <w:szCs w:val="21"/>
              </w:rPr>
            </w:pPr>
            <w:r w:rsidRPr="00BE0E1F">
              <w:rPr>
                <w:rFonts w:ascii="Times" w:hAnsi="Times"/>
                <w:b/>
                <w:bCs/>
                <w:sz w:val="21"/>
                <w:szCs w:val="21"/>
              </w:rPr>
              <w:t>Identification</w:t>
            </w:r>
          </w:p>
        </w:tc>
        <w:tc>
          <w:tcPr>
            <w:tcW w:w="1309" w:type="dxa"/>
            <w:tcBorders>
              <w:top w:val="single" w:sz="4" w:space="0" w:color="auto"/>
              <w:left w:val="single" w:sz="4" w:space="0" w:color="auto"/>
              <w:bottom w:val="nil"/>
            </w:tcBorders>
            <w:shd w:val="clear" w:color="auto" w:fill="auto"/>
            <w:tcMar>
              <w:top w:w="40" w:type="dxa"/>
              <w:left w:w="40" w:type="dxa"/>
              <w:bottom w:w="40" w:type="dxa"/>
              <w:right w:w="40" w:type="dxa"/>
            </w:tcMar>
            <w:vAlign w:val="bottom"/>
          </w:tcPr>
          <w:p w14:paraId="4E2070DE" w14:textId="164FBEC4" w:rsidR="00BE0E1F" w:rsidRPr="00066935" w:rsidRDefault="00BE0E1F" w:rsidP="003C7C73">
            <w:pPr>
              <w:jc w:val="center"/>
              <w:rPr>
                <w:rFonts w:ascii="Times" w:hAnsi="Times"/>
                <w:sz w:val="21"/>
                <w:szCs w:val="21"/>
              </w:rPr>
            </w:pPr>
          </w:p>
        </w:tc>
        <w:tc>
          <w:tcPr>
            <w:tcW w:w="1560" w:type="dxa"/>
            <w:tcBorders>
              <w:bottom w:val="nil"/>
            </w:tcBorders>
            <w:vAlign w:val="bottom"/>
          </w:tcPr>
          <w:p w14:paraId="7AC1CEB3" w14:textId="400895B8" w:rsidR="00BE0E1F" w:rsidRPr="00066935" w:rsidRDefault="00BE0E1F" w:rsidP="003C7C73">
            <w:pPr>
              <w:jc w:val="center"/>
              <w:rPr>
                <w:rFonts w:ascii="Times" w:hAnsi="Times"/>
                <w:sz w:val="21"/>
                <w:szCs w:val="21"/>
              </w:rPr>
            </w:pPr>
            <w:r w:rsidRPr="00066935">
              <w:rPr>
                <w:rFonts w:ascii="Times" w:hAnsi="Times"/>
                <w:sz w:val="21"/>
                <w:szCs w:val="21"/>
              </w:rPr>
              <w:t>Web of Science</w:t>
            </w:r>
          </w:p>
        </w:tc>
        <w:tc>
          <w:tcPr>
            <w:tcW w:w="1559" w:type="dxa"/>
            <w:tcBorders>
              <w:bottom w:val="nil"/>
            </w:tcBorders>
            <w:shd w:val="clear" w:color="auto" w:fill="auto"/>
            <w:tcMar>
              <w:top w:w="40" w:type="dxa"/>
              <w:left w:w="40" w:type="dxa"/>
              <w:bottom w:w="40" w:type="dxa"/>
              <w:right w:w="40" w:type="dxa"/>
            </w:tcMar>
            <w:vAlign w:val="bottom"/>
          </w:tcPr>
          <w:p w14:paraId="4D96DF45" w14:textId="08608B04" w:rsidR="00BE0E1F" w:rsidRPr="00066935" w:rsidRDefault="00BE0E1F" w:rsidP="003C7C73">
            <w:pPr>
              <w:jc w:val="center"/>
              <w:rPr>
                <w:rFonts w:ascii="Times" w:hAnsi="Times"/>
                <w:sz w:val="21"/>
                <w:szCs w:val="21"/>
              </w:rPr>
            </w:pPr>
            <w:r w:rsidRPr="00066935">
              <w:rPr>
                <w:rFonts w:ascii="Times" w:hAnsi="Times"/>
                <w:sz w:val="21"/>
                <w:szCs w:val="21"/>
              </w:rPr>
              <w:t>Scopus</w:t>
            </w:r>
          </w:p>
        </w:tc>
        <w:tc>
          <w:tcPr>
            <w:tcW w:w="1418" w:type="dxa"/>
            <w:tcBorders>
              <w:bottom w:val="nil"/>
            </w:tcBorders>
            <w:shd w:val="clear" w:color="auto" w:fill="auto"/>
            <w:tcMar>
              <w:top w:w="40" w:type="dxa"/>
              <w:left w:w="40" w:type="dxa"/>
              <w:bottom w:w="40" w:type="dxa"/>
              <w:right w:w="40" w:type="dxa"/>
            </w:tcMar>
            <w:vAlign w:val="bottom"/>
          </w:tcPr>
          <w:p w14:paraId="3000461D" w14:textId="77777777" w:rsidR="00BE0E1F" w:rsidRPr="00066935" w:rsidRDefault="00BE0E1F" w:rsidP="003C7C73">
            <w:pPr>
              <w:jc w:val="center"/>
              <w:rPr>
                <w:rFonts w:ascii="Times" w:hAnsi="Times"/>
                <w:sz w:val="21"/>
                <w:szCs w:val="21"/>
              </w:rPr>
            </w:pPr>
            <w:r w:rsidRPr="00066935">
              <w:rPr>
                <w:rFonts w:ascii="Times" w:hAnsi="Times"/>
                <w:sz w:val="21"/>
                <w:szCs w:val="21"/>
              </w:rPr>
              <w:t>EBSCO</w:t>
            </w:r>
          </w:p>
        </w:tc>
        <w:tc>
          <w:tcPr>
            <w:tcW w:w="992"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BE0E1F" w:rsidRPr="00066935" w:rsidRDefault="00BE0E1F" w:rsidP="003C7C73">
            <w:pPr>
              <w:jc w:val="center"/>
              <w:rPr>
                <w:rFonts w:ascii="Times" w:hAnsi="Times"/>
                <w:sz w:val="21"/>
                <w:szCs w:val="21"/>
              </w:rPr>
            </w:pPr>
            <w:r w:rsidRPr="00066935">
              <w:rPr>
                <w:rFonts w:ascii="Times" w:hAnsi="Times"/>
                <w:sz w:val="21"/>
                <w:szCs w:val="21"/>
              </w:rPr>
              <w:t>ProQuest</w:t>
            </w:r>
          </w:p>
        </w:tc>
        <w:tc>
          <w:tcPr>
            <w:tcW w:w="2693" w:type="dxa"/>
            <w:tcBorders>
              <w:top w:val="single" w:sz="4" w:space="0" w:color="auto"/>
              <w:bottom w:val="nil"/>
            </w:tcBorders>
          </w:tcPr>
          <w:p w14:paraId="0BFAF851" w14:textId="77777777" w:rsidR="00BE0E1F" w:rsidRPr="00066935" w:rsidRDefault="00BE0E1F" w:rsidP="003C7C73">
            <w:pPr>
              <w:jc w:val="center"/>
              <w:rPr>
                <w:rFonts w:ascii="Times" w:hAnsi="Times"/>
                <w:sz w:val="21"/>
                <w:szCs w:val="21"/>
              </w:rPr>
            </w:pPr>
          </w:p>
        </w:tc>
      </w:tr>
      <w:tr w:rsidR="00BE0E1F" w:rsidRPr="00066935" w14:paraId="0DCD4A35" w14:textId="36150169" w:rsidTr="00BE0E1F">
        <w:trPr>
          <w:trHeight w:val="254"/>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3863A068" w14:textId="46154010" w:rsidR="00BE0E1F" w:rsidRPr="00BE0E1F" w:rsidRDefault="00BE0E1F" w:rsidP="003C7C73">
            <w:pPr>
              <w:rPr>
                <w:rFonts w:ascii="Times" w:hAnsi="Times"/>
                <w:b/>
                <w:bCs/>
                <w:sz w:val="21"/>
                <w:szCs w:val="21"/>
              </w:rPr>
            </w:pPr>
          </w:p>
        </w:tc>
        <w:tc>
          <w:tcPr>
            <w:tcW w:w="1309"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10D75C5" w14:textId="0C561ADB" w:rsidR="00BE0E1F" w:rsidRPr="00066935" w:rsidRDefault="00BE0E1F" w:rsidP="003C7C73">
            <w:pP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vAlign w:val="bottom"/>
          </w:tcPr>
          <w:p w14:paraId="084BAEC6" w14:textId="24647C74" w:rsidR="00BE0E1F"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13</w:t>
            </w:r>
          </w:p>
        </w:tc>
        <w:tc>
          <w:tcPr>
            <w:tcW w:w="1559" w:type="dxa"/>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1C3B46CC"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258</w:t>
            </w:r>
          </w:p>
        </w:tc>
        <w:tc>
          <w:tcPr>
            <w:tcW w:w="1418" w:type="dxa"/>
            <w:tcBorders>
              <w:top w:val="nil"/>
              <w:bottom w:val="single" w:sz="4" w:space="0" w:color="auto"/>
            </w:tcBorders>
            <w:shd w:val="clear" w:color="auto" w:fill="auto"/>
            <w:tcMar>
              <w:top w:w="40" w:type="dxa"/>
              <w:left w:w="40" w:type="dxa"/>
              <w:bottom w:w="40" w:type="dxa"/>
              <w:right w:w="40" w:type="dxa"/>
            </w:tcMar>
            <w:vAlign w:val="bottom"/>
          </w:tcPr>
          <w:p w14:paraId="323EFF70" w14:textId="0E038B2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542</w:t>
            </w:r>
          </w:p>
        </w:tc>
        <w:tc>
          <w:tcPr>
            <w:tcW w:w="992" w:type="dxa"/>
            <w:tcBorders>
              <w:top w:val="nil"/>
              <w:bottom w:val="single" w:sz="4" w:space="0" w:color="auto"/>
            </w:tcBorders>
            <w:shd w:val="clear" w:color="auto" w:fill="auto"/>
            <w:tcMar>
              <w:top w:w="40" w:type="dxa"/>
              <w:left w:w="40" w:type="dxa"/>
              <w:bottom w:w="40" w:type="dxa"/>
              <w:right w:w="40" w:type="dxa"/>
            </w:tcMar>
            <w:vAlign w:val="bottom"/>
          </w:tcPr>
          <w:p w14:paraId="35DA2BC1" w14:textId="2E4604BB"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433</w:t>
            </w:r>
          </w:p>
        </w:tc>
        <w:tc>
          <w:tcPr>
            <w:tcW w:w="2693" w:type="dxa"/>
            <w:tcBorders>
              <w:top w:val="nil"/>
              <w:bottom w:val="single" w:sz="4" w:space="0" w:color="auto"/>
            </w:tcBorders>
          </w:tcPr>
          <w:p w14:paraId="5EE3E5A5" w14:textId="77777777" w:rsidR="00BE0E1F" w:rsidRDefault="00BE0E1F" w:rsidP="003C7C73">
            <w:pPr>
              <w:jc w:val="center"/>
              <w:rPr>
                <w:rFonts w:ascii="Times" w:hAnsi="Times"/>
                <w:sz w:val="21"/>
                <w:szCs w:val="21"/>
              </w:rPr>
            </w:pPr>
          </w:p>
        </w:tc>
      </w:tr>
      <w:tr w:rsidR="00BE0E1F" w:rsidRPr="00066935" w14:paraId="15E24D4C" w14:textId="67EDD63D" w:rsidTr="00BE0E1F">
        <w:trPr>
          <w:trHeight w:val="291"/>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17A4847C" w14:textId="6535143E" w:rsidR="00BE0E1F" w:rsidRPr="00BE0E1F" w:rsidRDefault="00BE0E1F" w:rsidP="003C7C73">
            <w:pPr>
              <w:rPr>
                <w:rFonts w:ascii="Times" w:hAnsi="Times"/>
                <w:b/>
                <w:bCs/>
                <w:sz w:val="21"/>
                <w:szCs w:val="21"/>
              </w:rPr>
            </w:pPr>
          </w:p>
        </w:tc>
        <w:tc>
          <w:tcPr>
            <w:tcW w:w="1309" w:type="dxa"/>
            <w:tcBorders>
              <w:top w:val="single" w:sz="4" w:space="0" w:color="auto"/>
              <w:left w:val="single" w:sz="4" w:space="0" w:color="auto"/>
              <w:bottom w:val="nil"/>
              <w:right w:val="nil"/>
            </w:tcBorders>
            <w:shd w:val="clear" w:color="auto" w:fill="auto"/>
            <w:tcMar>
              <w:top w:w="40" w:type="dxa"/>
              <w:left w:w="40" w:type="dxa"/>
              <w:bottom w:w="40" w:type="dxa"/>
              <w:right w:w="40" w:type="dxa"/>
            </w:tcMar>
            <w:vAlign w:val="bottom"/>
          </w:tcPr>
          <w:p w14:paraId="1D7B497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79E0F86A"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DBEFBFB" w14:textId="560D0C43"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single" w:sz="4" w:space="0" w:color="auto"/>
              <w:left w:val="nil"/>
              <w:bottom w:val="nil"/>
              <w:right w:val="nil"/>
            </w:tcBorders>
          </w:tcPr>
          <w:p w14:paraId="2A40C03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2EFA2FB9" w14:textId="111A166F" w:rsidTr="00BE0E1F">
        <w:trPr>
          <w:trHeight w:val="254"/>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25BC2CEF" w14:textId="4D389FBA"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309"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F149BE0"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0D043FDA" w14:textId="77777777" w:rsidR="00BE0E1F" w:rsidRPr="00066935" w:rsidRDefault="00BE0E1F"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46A6EDF9" w:rsidR="00BE0E1F" w:rsidRPr="00066935" w:rsidRDefault="00BE0E1F" w:rsidP="003C7C73">
            <w:pPr>
              <w:jc w:val="center"/>
              <w:rPr>
                <w:rFonts w:ascii="Times" w:hAnsi="Times"/>
                <w:sz w:val="21"/>
                <w:szCs w:val="21"/>
              </w:rPr>
            </w:pPr>
            <w:r w:rsidRPr="00066935">
              <w:rPr>
                <w:rFonts w:ascii="Times" w:hAnsi="Times"/>
                <w:sz w:val="21"/>
                <w:szCs w:val="21"/>
              </w:rPr>
              <w:t>Total</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30DB52C1"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r>
      <w:tr w:rsidR="00BE0E1F" w:rsidRPr="00066935" w14:paraId="597FC273" w14:textId="690272F4" w:rsidTr="00BE0E1F">
        <w:trPr>
          <w:trHeight w:val="254"/>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4F05A05A" w14:textId="0014EC03"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309"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E575DD"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14E97894" w14:textId="77777777" w:rsidR="00BE0E1F" w:rsidRDefault="00BE0E1F"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07397C16" w:rsidR="00BE0E1F" w:rsidRPr="00066935" w:rsidRDefault="00BE0E1F" w:rsidP="003C7C73">
            <w:pPr>
              <w:jc w:val="center"/>
              <w:rPr>
                <w:rFonts w:ascii="Times" w:hAnsi="Times"/>
                <w:sz w:val="21"/>
                <w:szCs w:val="21"/>
              </w:rPr>
            </w:pPr>
            <w:r>
              <w:rPr>
                <w:rFonts w:ascii="Times" w:hAnsi="Times"/>
                <w:sz w:val="21"/>
                <w:szCs w:val="21"/>
              </w:rPr>
              <w:t>N=</w:t>
            </w:r>
            <w:r w:rsidRPr="00066935">
              <w:rPr>
                <w:rFonts w:ascii="Times" w:hAnsi="Times"/>
                <w:sz w:val="21"/>
                <w:szCs w:val="21"/>
              </w:rPr>
              <w:t>1646</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06BD707C"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single" w:sz="4" w:space="0" w:color="auto"/>
              <w:bottom w:val="nil"/>
              <w:right w:val="nil"/>
            </w:tcBorders>
          </w:tcPr>
          <w:p w14:paraId="1E00E75D" w14:textId="79E4234D"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0BAD467" w14:textId="23B8A3C4" w:rsidTr="00BE0E1F">
        <w:trPr>
          <w:trHeight w:val="291"/>
        </w:trPr>
        <w:tc>
          <w:tcPr>
            <w:tcW w:w="284"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1553A13A" w14:textId="7A1D57D7" w:rsidR="00BE0E1F" w:rsidRPr="00BE0E1F" w:rsidRDefault="00BE0E1F" w:rsidP="003C7C73">
            <w:pPr>
              <w:widowControl w:val="0"/>
              <w:pBdr>
                <w:top w:val="nil"/>
                <w:left w:val="nil"/>
                <w:bottom w:val="nil"/>
                <w:right w:val="nil"/>
                <w:between w:val="nil"/>
              </w:pBdr>
              <w:rPr>
                <w:rFonts w:ascii="Times" w:hAnsi="Times"/>
                <w:b/>
                <w:bCs/>
                <w:sz w:val="21"/>
                <w:szCs w:val="21"/>
              </w:rPr>
            </w:pPr>
          </w:p>
        </w:tc>
        <w:tc>
          <w:tcPr>
            <w:tcW w:w="1309"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5CF3AE"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767F00A3" w14:textId="77777777" w:rsidR="00BE0E1F" w:rsidRPr="00066935" w:rsidRDefault="00BE0E1F"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3CFD2A3C" w14:textId="0105F77A" w:rsidR="00BE0E1F" w:rsidRPr="00066935" w:rsidRDefault="00BE0E1F"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D6F6CE4" w14:textId="402B27A0"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D96426" w:rsidRPr="00066935" w14:paraId="303FF88C" w14:textId="36B16D1A" w:rsidTr="00BE0E1F">
        <w:trPr>
          <w:trHeight w:val="254"/>
        </w:trPr>
        <w:tc>
          <w:tcPr>
            <w:tcW w:w="284" w:type="dxa"/>
            <w:vMerge w:val="restart"/>
            <w:tcBorders>
              <w:top w:val="nil"/>
              <w:left w:val="nil"/>
              <w:right w:val="nil"/>
            </w:tcBorders>
            <w:shd w:val="clear" w:color="auto" w:fill="B6DDE8" w:themeFill="accent5" w:themeFillTint="66"/>
            <w:tcMar>
              <w:top w:w="40" w:type="dxa"/>
              <w:left w:w="40" w:type="dxa"/>
              <w:bottom w:w="40" w:type="dxa"/>
              <w:right w:w="40" w:type="dxa"/>
            </w:tcMar>
            <w:textDirection w:val="btLr"/>
            <w:vAlign w:val="bottom"/>
          </w:tcPr>
          <w:p w14:paraId="2A735D4B" w14:textId="748ACCA2" w:rsidR="00D96426" w:rsidRPr="00BE0E1F" w:rsidRDefault="00D96426"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noProof/>
                <w:sz w:val="21"/>
                <w:szCs w:val="21"/>
              </w:rPr>
              <w:t>Screening</w:t>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r w:rsidR="00BE0E1F" w:rsidRPr="00BE0E1F">
              <w:rPr>
                <w:rFonts w:ascii="Times" w:hAnsi="Times"/>
                <w:b/>
                <w:bCs/>
                <w:noProof/>
                <w:sz w:val="21"/>
                <w:szCs w:val="21"/>
              </w:rPr>
              <w:softHyphen/>
            </w: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26CED2F9"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53F923D7"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01487690" w:rsidR="00D96426" w:rsidRPr="00066935" w:rsidRDefault="00D96426" w:rsidP="003C7C73">
            <w:pPr>
              <w:jc w:val="center"/>
              <w:rPr>
                <w:rFonts w:ascii="Times" w:hAnsi="Times"/>
                <w:sz w:val="21"/>
                <w:szCs w:val="21"/>
              </w:rPr>
            </w:pPr>
            <w:r w:rsidRPr="00066935">
              <w:rPr>
                <w:rFonts w:ascii="Times" w:hAnsi="Times"/>
                <w:sz w:val="21"/>
                <w:szCs w:val="21"/>
              </w:rPr>
              <w:t>De-duplicat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single" w:sz="4" w:space="0" w:color="auto"/>
              <w:bottom w:val="nil"/>
              <w:right w:val="nil"/>
            </w:tcBorders>
          </w:tcPr>
          <w:p w14:paraId="4FB3451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r>
      <w:tr w:rsidR="00D96426" w:rsidRPr="00066935" w14:paraId="4D5D2BA4" w14:textId="2B6EDB4D"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212EE116" w14:textId="79698E7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E7DD4BF"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25E8A4C9"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0E1277A"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208</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215823AB" w14:textId="2C910184"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nil"/>
              <w:left w:val="single" w:sz="4" w:space="0" w:color="auto"/>
              <w:bottom w:val="nil"/>
              <w:right w:val="nil"/>
            </w:tcBorders>
          </w:tcPr>
          <w:p w14:paraId="56DFDF2E" w14:textId="5FE4E74E"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Excluded initial screen</w:t>
            </w:r>
          </w:p>
        </w:tc>
      </w:tr>
      <w:tr w:rsidR="00D96426" w:rsidRPr="00066935" w14:paraId="156E6264" w14:textId="6581C91E" w:rsidTr="00BE0E1F">
        <w:trPr>
          <w:trHeight w:val="291"/>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0A60083A" w14:textId="7807C0ED"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36EFD84A"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1FD72203" w14:textId="54DDD884" w:rsidR="00D96426" w:rsidRPr="00066935" w:rsidRDefault="00D96426" w:rsidP="003C7C73">
            <w:pPr>
              <w:jc w:val="center"/>
              <w:rPr>
                <w:rFonts w:ascii="Times" w:hAnsi="Times"/>
                <w:b/>
                <w:sz w:val="21"/>
                <w:szCs w:val="21"/>
              </w:rPr>
            </w:pPr>
            <w:r>
              <w:rPr>
                <w:rFonts w:eastAsia="Arial Unicode MS"/>
                <w:bCs/>
                <w:sz w:val="21"/>
                <w:szCs w:val="21"/>
              </w:rPr>
              <w:t xml:space="preserve">  </w:t>
            </w:r>
            <w:r>
              <w:rPr>
                <w:rFonts w:eastAsia="Arial Unicode MS"/>
                <w:bCs/>
                <w:sz w:val="21"/>
                <w:szCs w:val="21"/>
              </w:rPr>
              <w:sym w:font="Symbol" w:char="F0AF"/>
            </w:r>
          </w:p>
        </w:tc>
        <w:tc>
          <w:tcPr>
            <w:tcW w:w="992" w:type="dxa"/>
            <w:tcBorders>
              <w:top w:val="nil"/>
              <w:left w:val="nil"/>
              <w:bottom w:val="nil"/>
              <w:right w:val="nil"/>
            </w:tcBorders>
            <w:shd w:val="clear" w:color="auto" w:fill="auto"/>
            <w:tcMar>
              <w:top w:w="40" w:type="dxa"/>
              <w:left w:w="40" w:type="dxa"/>
              <w:bottom w:w="40" w:type="dxa"/>
              <w:right w:w="40" w:type="dxa"/>
            </w:tcMar>
            <w:vAlign w:val="bottom"/>
          </w:tcPr>
          <w:p w14:paraId="1B408656"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F0D62D5" w14:textId="1D956E46"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w:t>
            </w:r>
            <w:r>
              <w:rPr>
                <w:rFonts w:ascii="Times" w:hAnsi="Times"/>
                <w:sz w:val="21"/>
                <w:szCs w:val="21"/>
              </w:rPr>
              <w:t>1039</w:t>
            </w:r>
          </w:p>
        </w:tc>
      </w:tr>
      <w:tr w:rsidR="00D96426" w:rsidRPr="00066935" w14:paraId="1A28324D" w14:textId="7F956489" w:rsidTr="00BE0E1F">
        <w:trPr>
          <w:gridAfter w:val="1"/>
          <w:wAfter w:w="2693" w:type="dxa"/>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46C1654D" w14:textId="16AA9F8C"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8260D"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left w:val="single" w:sz="4" w:space="0" w:color="auto"/>
              <w:bottom w:val="nil"/>
              <w:right w:val="single" w:sz="4" w:space="0" w:color="auto"/>
            </w:tcBorders>
          </w:tcPr>
          <w:p w14:paraId="5DD30C69" w14:textId="77777777" w:rsidR="00D96426" w:rsidRPr="00066935" w:rsidRDefault="00D96426" w:rsidP="003C7C73">
            <w:pPr>
              <w:jc w:val="center"/>
              <w:rPr>
                <w:rFonts w:ascii="Times" w:hAnsi="Times"/>
                <w:sz w:val="21"/>
                <w:szCs w:val="21"/>
              </w:rPr>
            </w:pPr>
          </w:p>
        </w:tc>
        <w:tc>
          <w:tcPr>
            <w:tcW w:w="2977"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2A496C78" w:rsidR="00D96426" w:rsidRPr="00066935" w:rsidRDefault="00D96426" w:rsidP="003C7C73">
            <w:pPr>
              <w:jc w:val="center"/>
              <w:rPr>
                <w:rFonts w:ascii="Times" w:hAnsi="Times"/>
                <w:sz w:val="21"/>
                <w:szCs w:val="21"/>
              </w:rPr>
            </w:pPr>
            <w:r w:rsidRPr="00066935">
              <w:rPr>
                <w:rFonts w:ascii="Times" w:hAnsi="Times"/>
                <w:sz w:val="21"/>
                <w:szCs w:val="21"/>
              </w:rPr>
              <w:t>Title, abstract, keyword screened</w:t>
            </w:r>
          </w:p>
        </w:tc>
        <w:tc>
          <w:tcPr>
            <w:tcW w:w="992" w:type="dxa"/>
            <w:tcBorders>
              <w:left w:val="single" w:sz="4" w:space="0" w:color="auto"/>
              <w:bottom w:val="nil"/>
              <w:right w:val="single" w:sz="4" w:space="0" w:color="auto"/>
            </w:tcBorders>
          </w:tcPr>
          <w:p w14:paraId="213ECFD6" w14:textId="77777777" w:rsidR="00D96426" w:rsidRPr="00066935" w:rsidRDefault="00D96426" w:rsidP="003C7C73">
            <w:pPr>
              <w:jc w:val="center"/>
              <w:rPr>
                <w:rFonts w:ascii="Times" w:hAnsi="Times"/>
                <w:sz w:val="21"/>
                <w:szCs w:val="21"/>
              </w:rPr>
            </w:pPr>
          </w:p>
        </w:tc>
      </w:tr>
      <w:tr w:rsidR="00D96426" w:rsidRPr="00066935" w14:paraId="58077F79" w14:textId="01B80629" w:rsidTr="00BE0E1F">
        <w:trPr>
          <w:trHeight w:val="254"/>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131E7B88" w14:textId="01D935D4"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30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1375D5CB"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24CF795B" w14:textId="77777777" w:rsidR="00D96426" w:rsidRDefault="00D96426" w:rsidP="003C7C73">
            <w:pPr>
              <w:jc w:val="center"/>
              <w:rPr>
                <w:rFonts w:ascii="Times" w:hAnsi="Time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0DD4CC99" w:rsidR="00D96426" w:rsidRPr="00066935" w:rsidRDefault="00D96426" w:rsidP="003C7C73">
            <w:pPr>
              <w:jc w:val="center"/>
              <w:rPr>
                <w:rFonts w:ascii="Times" w:hAnsi="Times"/>
                <w:sz w:val="21"/>
                <w:szCs w:val="21"/>
              </w:rPr>
            </w:pPr>
            <w:r>
              <w:rPr>
                <w:rFonts w:ascii="Times" w:hAnsi="Times"/>
                <w:sz w:val="21"/>
                <w:szCs w:val="21"/>
              </w:rPr>
              <w:t>N=</w:t>
            </w:r>
            <w:r w:rsidRPr="00066935">
              <w:rPr>
                <w:rFonts w:ascii="Times" w:hAnsi="Times"/>
                <w:sz w:val="21"/>
                <w:szCs w:val="21"/>
              </w:rPr>
              <w:t>169</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2440F31" w14:textId="12ABF245" w:rsidR="00D96426" w:rsidRPr="00066935" w:rsidRDefault="00D96426" w:rsidP="003C7C73">
            <w:pPr>
              <w:widowControl w:val="0"/>
              <w:pBdr>
                <w:top w:val="nil"/>
                <w:left w:val="nil"/>
                <w:bottom w:val="nil"/>
                <w:right w:val="nil"/>
                <w:between w:val="nil"/>
              </w:pBdr>
              <w:jc w:val="center"/>
              <w:rPr>
                <w:rFonts w:ascii="Times" w:hAnsi="Times"/>
                <w:sz w:val="21"/>
                <w:szCs w:val="21"/>
              </w:rPr>
            </w:pPr>
            <w:r w:rsidRPr="00EF2001">
              <w:rPr>
                <w:rFonts w:eastAsia="Arial Unicode MS"/>
                <w:bCs/>
                <w:sz w:val="21"/>
                <w:szCs w:val="21"/>
              </w:rPr>
              <w:sym w:font="Symbol" w:char="F0AE"/>
            </w:r>
          </w:p>
        </w:tc>
        <w:tc>
          <w:tcPr>
            <w:tcW w:w="2693" w:type="dxa"/>
            <w:tcBorders>
              <w:top w:val="nil"/>
              <w:left w:val="single" w:sz="4" w:space="0" w:color="auto"/>
              <w:bottom w:val="nil"/>
              <w:right w:val="nil"/>
            </w:tcBorders>
          </w:tcPr>
          <w:p w14:paraId="0BD0F5F7" w14:textId="35B65FE9"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 xml:space="preserve">Excluded </w:t>
            </w:r>
            <w:r>
              <w:rPr>
                <w:rFonts w:ascii="Times" w:hAnsi="Times"/>
                <w:sz w:val="21"/>
                <w:szCs w:val="21"/>
              </w:rPr>
              <w:t>full screen</w:t>
            </w:r>
          </w:p>
        </w:tc>
      </w:tr>
      <w:tr w:rsidR="00D96426" w:rsidRPr="00066935" w14:paraId="3EAE2F3D" w14:textId="6A78B882" w:rsidTr="00BE0E1F">
        <w:trPr>
          <w:trHeight w:val="260"/>
        </w:trPr>
        <w:tc>
          <w:tcPr>
            <w:tcW w:w="284" w:type="dxa"/>
            <w:vMerge/>
            <w:tcBorders>
              <w:left w:val="nil"/>
              <w:right w:val="nil"/>
            </w:tcBorders>
            <w:shd w:val="clear" w:color="auto" w:fill="B6DDE8" w:themeFill="accent5" w:themeFillTint="66"/>
            <w:tcMar>
              <w:top w:w="40" w:type="dxa"/>
              <w:left w:w="40" w:type="dxa"/>
              <w:bottom w:w="40" w:type="dxa"/>
              <w:right w:w="40" w:type="dxa"/>
            </w:tcMar>
            <w:vAlign w:val="bottom"/>
          </w:tcPr>
          <w:p w14:paraId="32B23966" w14:textId="77777777" w:rsidR="00D96426" w:rsidRPr="00BE0E1F" w:rsidRDefault="00D96426" w:rsidP="003C7C73">
            <w:pPr>
              <w:widowControl w:val="0"/>
              <w:pBdr>
                <w:top w:val="nil"/>
                <w:left w:val="nil"/>
                <w:bottom w:val="nil"/>
                <w:right w:val="nil"/>
                <w:between w:val="nil"/>
              </w:pBdr>
              <w:rPr>
                <w:rFonts w:ascii="Times" w:hAnsi="Times"/>
                <w:b/>
                <w:bCs/>
                <w:sz w:val="21"/>
                <w:szCs w:val="21"/>
              </w:rPr>
            </w:pPr>
          </w:p>
        </w:tc>
        <w:tc>
          <w:tcPr>
            <w:tcW w:w="1309" w:type="dxa"/>
            <w:tcBorders>
              <w:left w:val="nil"/>
              <w:right w:val="nil"/>
            </w:tcBorders>
            <w:shd w:val="clear" w:color="auto" w:fill="auto"/>
            <w:tcMar>
              <w:top w:w="40" w:type="dxa"/>
              <w:left w:w="40" w:type="dxa"/>
              <w:bottom w:w="40" w:type="dxa"/>
              <w:right w:w="40" w:type="dxa"/>
            </w:tcMar>
            <w:vAlign w:val="bottom"/>
          </w:tcPr>
          <w:p w14:paraId="7A50BBDE" w14:textId="77777777" w:rsidR="00D96426" w:rsidRPr="00066935" w:rsidRDefault="00D96426" w:rsidP="003C7C73">
            <w:pPr>
              <w:widowControl w:val="0"/>
              <w:pBdr>
                <w:top w:val="nil"/>
                <w:left w:val="nil"/>
                <w:bottom w:val="nil"/>
                <w:right w:val="nil"/>
                <w:between w:val="nil"/>
              </w:pBdr>
              <w:rPr>
                <w:rFonts w:ascii="Times" w:hAnsi="Times"/>
                <w:sz w:val="21"/>
                <w:szCs w:val="21"/>
              </w:rPr>
            </w:pPr>
          </w:p>
        </w:tc>
        <w:tc>
          <w:tcPr>
            <w:tcW w:w="1560" w:type="dxa"/>
            <w:tcBorders>
              <w:left w:val="nil"/>
              <w:right w:val="nil"/>
            </w:tcBorders>
          </w:tcPr>
          <w:p w14:paraId="36F0D599" w14:textId="77777777" w:rsidR="00D96426" w:rsidRPr="00066935" w:rsidRDefault="00D96426" w:rsidP="003C7C73">
            <w:pPr>
              <w:jc w:val="center"/>
              <w:rPr>
                <w:rFonts w:eastAsia="Arial Unicode MS"/>
                <w:b/>
                <w:sz w:val="21"/>
                <w:szCs w:val="21"/>
              </w:rPr>
            </w:pPr>
          </w:p>
        </w:tc>
        <w:tc>
          <w:tcPr>
            <w:tcW w:w="2977" w:type="dxa"/>
            <w:gridSpan w:val="2"/>
            <w:tcBorders>
              <w:left w:val="nil"/>
              <w:right w:val="nil"/>
            </w:tcBorders>
            <w:shd w:val="clear" w:color="auto" w:fill="auto"/>
            <w:tcMar>
              <w:top w:w="40" w:type="dxa"/>
              <w:left w:w="40" w:type="dxa"/>
              <w:bottom w:w="40" w:type="dxa"/>
              <w:right w:w="40" w:type="dxa"/>
            </w:tcMar>
            <w:vAlign w:val="bottom"/>
          </w:tcPr>
          <w:p w14:paraId="06442E3C" w14:textId="5730EEC9" w:rsidR="00D96426" w:rsidRPr="00EF2001" w:rsidRDefault="00D96426" w:rsidP="003C7C73">
            <w:pPr>
              <w:jc w:val="center"/>
              <w:rPr>
                <w:rFonts w:ascii="Times" w:hAnsi="Times"/>
                <w:bCs/>
                <w:sz w:val="21"/>
                <w:szCs w:val="21"/>
              </w:rPr>
            </w:pPr>
            <w:r>
              <w:rPr>
                <w:rFonts w:eastAsia="Arial Unicode MS"/>
                <w:bCs/>
                <w:sz w:val="21"/>
                <w:szCs w:val="21"/>
              </w:rPr>
              <w:sym w:font="Symbol" w:char="F0AF"/>
            </w:r>
          </w:p>
        </w:tc>
        <w:tc>
          <w:tcPr>
            <w:tcW w:w="992" w:type="dxa"/>
            <w:tcBorders>
              <w:left w:val="nil"/>
              <w:right w:val="nil"/>
            </w:tcBorders>
            <w:shd w:val="clear" w:color="auto" w:fill="auto"/>
            <w:tcMar>
              <w:top w:w="40" w:type="dxa"/>
              <w:left w:w="40" w:type="dxa"/>
              <w:bottom w:w="40" w:type="dxa"/>
              <w:right w:w="40" w:type="dxa"/>
            </w:tcMar>
            <w:vAlign w:val="bottom"/>
          </w:tcPr>
          <w:p w14:paraId="00AE6D92" w14:textId="49446631" w:rsidR="00D96426" w:rsidRPr="00066935" w:rsidRDefault="00D96426"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44B3167" w14:textId="6F09326A" w:rsidR="00D96426" w:rsidRPr="00066935" w:rsidRDefault="00D96426"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 1 qualifier N=</w:t>
            </w:r>
            <w:r w:rsidRPr="00EF2001">
              <w:rPr>
                <w:rFonts w:ascii="Times" w:hAnsi="Times"/>
                <w:sz w:val="21"/>
                <w:szCs w:val="21"/>
              </w:rPr>
              <w:t>53</w:t>
            </w:r>
          </w:p>
        </w:tc>
      </w:tr>
      <w:tr w:rsidR="00BE0E1F" w:rsidRPr="00066935" w14:paraId="0DC795B1" w14:textId="77777777" w:rsidTr="00BE0E1F">
        <w:trPr>
          <w:trHeight w:val="259"/>
        </w:trPr>
        <w:tc>
          <w:tcPr>
            <w:tcW w:w="284" w:type="dxa"/>
            <w:vMerge w:val="restart"/>
            <w:tcBorders>
              <w:top w:val="nil"/>
              <w:left w:val="nil"/>
              <w:right w:val="single" w:sz="4" w:space="0" w:color="auto"/>
            </w:tcBorders>
            <w:shd w:val="clear" w:color="auto" w:fill="B6DDE8" w:themeFill="accent5" w:themeFillTint="66"/>
            <w:tcMar>
              <w:top w:w="40" w:type="dxa"/>
              <w:left w:w="40" w:type="dxa"/>
              <w:bottom w:w="40" w:type="dxa"/>
              <w:right w:w="40" w:type="dxa"/>
            </w:tcMar>
            <w:textDirection w:val="btLr"/>
            <w:vAlign w:val="bottom"/>
          </w:tcPr>
          <w:p w14:paraId="2B558894" w14:textId="490167B4" w:rsidR="00BE0E1F" w:rsidRPr="00BE0E1F" w:rsidRDefault="00BE0E1F" w:rsidP="00BE0E1F">
            <w:pPr>
              <w:widowControl w:val="0"/>
              <w:pBdr>
                <w:top w:val="nil"/>
                <w:left w:val="nil"/>
                <w:bottom w:val="nil"/>
                <w:right w:val="nil"/>
                <w:between w:val="nil"/>
              </w:pBdr>
              <w:ind w:left="113" w:right="113"/>
              <w:jc w:val="center"/>
              <w:rPr>
                <w:rFonts w:ascii="Times" w:hAnsi="Times"/>
                <w:b/>
                <w:bCs/>
                <w:sz w:val="21"/>
                <w:szCs w:val="21"/>
              </w:rPr>
            </w:pPr>
            <w:r w:rsidRPr="00BE0E1F">
              <w:rPr>
                <w:rFonts w:ascii="Times" w:hAnsi="Times"/>
                <w:b/>
                <w:bCs/>
                <w:sz w:val="21"/>
                <w:szCs w:val="21"/>
              </w:rPr>
              <w:t>Included</w:t>
            </w:r>
          </w:p>
        </w:tc>
        <w:tc>
          <w:tcPr>
            <w:tcW w:w="1309" w:type="dxa"/>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B656F75" w14:textId="0B45712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Scoped texts</w:t>
            </w:r>
          </w:p>
        </w:tc>
        <w:tc>
          <w:tcPr>
            <w:tcW w:w="1560" w:type="dxa"/>
            <w:tcBorders>
              <w:top w:val="single" w:sz="4" w:space="0" w:color="auto"/>
              <w:left w:val="single" w:sz="4" w:space="0" w:color="auto"/>
              <w:bottom w:val="nil"/>
              <w:right w:val="single" w:sz="4" w:space="0" w:color="auto"/>
            </w:tcBorders>
          </w:tcPr>
          <w:p w14:paraId="4D719F3D" w14:textId="77777777" w:rsidR="00BE0E1F" w:rsidRPr="00066935" w:rsidRDefault="00BE0E1F" w:rsidP="003C7C73">
            <w:pPr>
              <w:jc w:val="center"/>
              <w:rPr>
                <w:rFonts w:eastAsia="Arial Unicode MS"/>
                <w:b/>
                <w:sz w:val="21"/>
                <w:szCs w:val="21"/>
              </w:rPr>
            </w:pPr>
          </w:p>
        </w:tc>
        <w:tc>
          <w:tcPr>
            <w:tcW w:w="2977"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AF6C8CB" w14:textId="4EDBD638" w:rsidR="00BE0E1F" w:rsidRDefault="00BE0E1F" w:rsidP="003C7C73">
            <w:pPr>
              <w:jc w:val="center"/>
              <w:rPr>
                <w:rFonts w:eastAsia="Arial Unicode MS"/>
                <w:bCs/>
                <w:sz w:val="21"/>
                <w:szCs w:val="21"/>
              </w:rPr>
            </w:pPr>
            <w:r w:rsidRPr="00066935">
              <w:rPr>
                <w:rFonts w:ascii="Times" w:hAnsi="Times"/>
                <w:sz w:val="21"/>
                <w:szCs w:val="21"/>
              </w:rPr>
              <w:t>Full text screened</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0881E13A"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9AA1A80" w14:textId="0462D325"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 xml:space="preserve">Missed 2 qualifiers </w:t>
            </w:r>
            <w:r>
              <w:rPr>
                <w:rFonts w:ascii="Times" w:hAnsi="Times"/>
                <w:sz w:val="21"/>
                <w:szCs w:val="21"/>
              </w:rPr>
              <w:t>N=</w:t>
            </w:r>
            <w:r w:rsidRPr="00EF2001">
              <w:rPr>
                <w:rFonts w:ascii="Times" w:hAnsi="Times"/>
                <w:sz w:val="21"/>
                <w:szCs w:val="21"/>
              </w:rPr>
              <w:t xml:space="preserve">38 </w:t>
            </w:r>
          </w:p>
        </w:tc>
      </w:tr>
      <w:tr w:rsidR="00BE0E1F" w:rsidRPr="00066935" w14:paraId="29E79C7A" w14:textId="77777777" w:rsidTr="00BE0E1F">
        <w:trPr>
          <w:trHeight w:val="259"/>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3CC65E13" w14:textId="67077C00" w:rsidR="00BE0E1F" w:rsidRPr="00066935" w:rsidRDefault="00BE0E1F"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113D047" w14:textId="7A987FBF" w:rsidR="00BE0E1F" w:rsidRPr="00066935"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N=</w:t>
            </w:r>
            <w:r>
              <w:rPr>
                <w:rFonts w:ascii="Times" w:hAnsi="Times"/>
                <w:sz w:val="21"/>
                <w:szCs w:val="21"/>
              </w:rPr>
              <w:t>5</w:t>
            </w:r>
          </w:p>
        </w:tc>
        <w:tc>
          <w:tcPr>
            <w:tcW w:w="1560" w:type="dxa"/>
            <w:tcBorders>
              <w:top w:val="nil"/>
              <w:left w:val="single" w:sz="4" w:space="0" w:color="auto"/>
              <w:bottom w:val="nil"/>
              <w:right w:val="single" w:sz="4" w:space="0" w:color="auto"/>
            </w:tcBorders>
          </w:tcPr>
          <w:p w14:paraId="1029F150" w14:textId="4769B913" w:rsidR="00BE0E1F" w:rsidRPr="00066935" w:rsidRDefault="00BE0E1F" w:rsidP="003C7C73">
            <w:pPr>
              <w:jc w:val="center"/>
              <w:rPr>
                <w:rFonts w:eastAsia="Arial Unicode MS"/>
                <w:b/>
                <w:sz w:val="21"/>
                <w:szCs w:val="21"/>
              </w:rPr>
            </w:pPr>
            <w:r w:rsidRPr="00EF2001">
              <w:rPr>
                <w:rFonts w:eastAsia="Arial Unicode MS"/>
                <w:bCs/>
                <w:sz w:val="21"/>
                <w:szCs w:val="21"/>
              </w:rPr>
              <w:sym w:font="Symbol" w:char="F0AE"/>
            </w: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341B4269" w14:textId="69424851" w:rsidR="00BE0E1F" w:rsidRDefault="00BE0E1F" w:rsidP="003C7C73">
            <w:pPr>
              <w:jc w:val="center"/>
              <w:rPr>
                <w:rFonts w:eastAsia="Arial Unicode MS"/>
                <w:bCs/>
                <w:sz w:val="21"/>
                <w:szCs w:val="21"/>
              </w:rPr>
            </w:pPr>
            <w:r>
              <w:rPr>
                <w:rFonts w:ascii="Times" w:hAnsi="Times"/>
                <w:sz w:val="21"/>
                <w:szCs w:val="21"/>
              </w:rPr>
              <w:t>N=50</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14CF8067"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777DA31E" w14:textId="7CFB3C2A"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 xml:space="preserve">Missed 3 qualifiers </w:t>
            </w:r>
            <w:r>
              <w:rPr>
                <w:rFonts w:ascii="Times" w:hAnsi="Times"/>
                <w:sz w:val="21"/>
                <w:szCs w:val="21"/>
              </w:rPr>
              <w:t>N=</w:t>
            </w:r>
            <w:r w:rsidRPr="00EF2001">
              <w:rPr>
                <w:rFonts w:ascii="Times" w:hAnsi="Times"/>
                <w:sz w:val="21"/>
                <w:szCs w:val="21"/>
              </w:rPr>
              <w:t>27</w:t>
            </w:r>
          </w:p>
        </w:tc>
      </w:tr>
      <w:tr w:rsidR="00BE0E1F" w:rsidRPr="00066935" w14:paraId="364ABFDD" w14:textId="77777777" w:rsidTr="00BE0E1F">
        <w:trPr>
          <w:trHeight w:val="28"/>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356AC16C" w14:textId="4ACF3B9A" w:rsidR="00BE0E1F" w:rsidRPr="00066935" w:rsidRDefault="00BE0E1F"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5B8B228D" w14:textId="2EDD36CD"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single" w:sz="4" w:space="0" w:color="auto"/>
              <w:bottom w:val="nil"/>
              <w:right w:val="single" w:sz="4" w:space="0" w:color="auto"/>
            </w:tcBorders>
          </w:tcPr>
          <w:p w14:paraId="03B95EA8" w14:textId="778C151C" w:rsidR="00BE0E1F" w:rsidRPr="00066935" w:rsidRDefault="00BE0E1F" w:rsidP="003C7C73">
            <w:pPr>
              <w:jc w:val="center"/>
              <w:rPr>
                <w:rFonts w:eastAsia="Arial Unicode MS"/>
                <w:b/>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7107ED" w14:textId="70696573" w:rsidR="00BE0E1F" w:rsidRDefault="00BE0E1F" w:rsidP="003C7C73">
            <w:pPr>
              <w:jc w:val="center"/>
              <w:rPr>
                <w:rFonts w:eastAsia="Arial Unicode MS"/>
                <w:bCs/>
                <w:sz w:val="21"/>
                <w:szCs w:val="21"/>
              </w:rPr>
            </w:pPr>
            <w:r>
              <w:rPr>
                <w:rFonts w:eastAsia="Arial Unicode MS"/>
                <w:bCs/>
                <w:sz w:val="21"/>
                <w:szCs w:val="21"/>
              </w:rPr>
              <w:sym w:font="Symbol" w:char="F0AF"/>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004A1872"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2693" w:type="dxa"/>
            <w:tcBorders>
              <w:top w:val="nil"/>
              <w:left w:val="nil"/>
              <w:bottom w:val="nil"/>
              <w:right w:val="nil"/>
            </w:tcBorders>
          </w:tcPr>
          <w:p w14:paraId="35987EF1" w14:textId="2FD0B008" w:rsidR="00BE0E1F" w:rsidRDefault="00BE0E1F" w:rsidP="003C7C73">
            <w:pPr>
              <w:widowControl w:val="0"/>
              <w:pBdr>
                <w:top w:val="nil"/>
                <w:left w:val="nil"/>
                <w:bottom w:val="nil"/>
                <w:right w:val="nil"/>
                <w:between w:val="nil"/>
              </w:pBdr>
              <w:jc w:val="center"/>
              <w:rPr>
                <w:rFonts w:ascii="Times" w:hAnsi="Times"/>
                <w:sz w:val="21"/>
                <w:szCs w:val="21"/>
              </w:rPr>
            </w:pPr>
            <w:r>
              <w:rPr>
                <w:rFonts w:ascii="Times" w:hAnsi="Times"/>
                <w:sz w:val="21"/>
                <w:szCs w:val="21"/>
              </w:rPr>
              <w:t>Missed</w:t>
            </w:r>
            <w:r w:rsidRPr="00EF2001">
              <w:rPr>
                <w:rFonts w:ascii="Times" w:hAnsi="Times"/>
                <w:sz w:val="21"/>
                <w:szCs w:val="21"/>
              </w:rPr>
              <w:t xml:space="preserve"> </w:t>
            </w:r>
            <w:r>
              <w:rPr>
                <w:rFonts w:ascii="Times" w:hAnsi="Times"/>
                <w:sz w:val="21"/>
                <w:szCs w:val="21"/>
              </w:rPr>
              <w:t xml:space="preserve">4 </w:t>
            </w:r>
            <w:r w:rsidRPr="00EF2001">
              <w:rPr>
                <w:rFonts w:ascii="Times" w:hAnsi="Times"/>
                <w:sz w:val="21"/>
                <w:szCs w:val="21"/>
              </w:rPr>
              <w:t>qualifiers</w:t>
            </w:r>
            <w:r>
              <w:rPr>
                <w:rFonts w:ascii="Times" w:hAnsi="Times"/>
                <w:sz w:val="21"/>
                <w:szCs w:val="21"/>
              </w:rPr>
              <w:t xml:space="preserve"> </w:t>
            </w:r>
            <w:r>
              <w:rPr>
                <w:rFonts w:ascii="Times" w:hAnsi="Times"/>
                <w:sz w:val="21"/>
                <w:szCs w:val="21"/>
              </w:rPr>
              <w:t>N=</w:t>
            </w:r>
            <w:r w:rsidRPr="00EF2001">
              <w:rPr>
                <w:rFonts w:ascii="Times" w:hAnsi="Times"/>
                <w:sz w:val="21"/>
                <w:szCs w:val="21"/>
              </w:rPr>
              <w:t>1</w:t>
            </w:r>
          </w:p>
        </w:tc>
      </w:tr>
      <w:tr w:rsidR="00BE0E1F" w:rsidRPr="00066935" w14:paraId="3B8CFA14" w14:textId="43B31356" w:rsidTr="00BE0E1F">
        <w:trPr>
          <w:trHeight w:val="254"/>
        </w:trPr>
        <w:tc>
          <w:tcPr>
            <w:tcW w:w="284" w:type="dxa"/>
            <w:vMerge/>
            <w:tcBorders>
              <w:left w:val="nil"/>
              <w:right w:val="single" w:sz="4" w:space="0" w:color="auto"/>
            </w:tcBorders>
            <w:shd w:val="clear" w:color="auto" w:fill="B6DDE8" w:themeFill="accent5" w:themeFillTint="66"/>
            <w:tcMar>
              <w:top w:w="40" w:type="dxa"/>
              <w:left w:w="40" w:type="dxa"/>
              <w:bottom w:w="40" w:type="dxa"/>
              <w:right w:w="40" w:type="dxa"/>
            </w:tcMar>
            <w:vAlign w:val="bottom"/>
          </w:tcPr>
          <w:p w14:paraId="3B570FA7" w14:textId="6F3066B1" w:rsidR="00BE0E1F" w:rsidRPr="00066935" w:rsidRDefault="00BE0E1F"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6004C77" w14:textId="4F409DB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single" w:sz="4" w:space="0" w:color="auto"/>
              <w:bottom w:val="nil"/>
              <w:right w:val="single" w:sz="4" w:space="0" w:color="auto"/>
            </w:tcBorders>
          </w:tcPr>
          <w:p w14:paraId="1FD6A1BD" w14:textId="7CEF78FA" w:rsidR="00BE0E1F" w:rsidRPr="00066935" w:rsidRDefault="00BE0E1F" w:rsidP="003C7C73">
            <w:pPr>
              <w:jc w:val="center"/>
              <w:rPr>
                <w:rFonts w:ascii="Times" w:hAnsi="Times"/>
                <w:sz w:val="21"/>
                <w:szCs w:val="21"/>
              </w:rPr>
            </w:pPr>
          </w:p>
        </w:tc>
        <w:tc>
          <w:tcPr>
            <w:tcW w:w="2977" w:type="dxa"/>
            <w:gridSpan w:val="2"/>
            <w:tcBorders>
              <w:top w:val="nil"/>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5B6CF71B" w:rsidR="00BE0E1F" w:rsidRPr="00066935" w:rsidRDefault="00BE0E1F" w:rsidP="003C7C73">
            <w:pPr>
              <w:jc w:val="center"/>
              <w:rPr>
                <w:rFonts w:ascii="Times" w:hAnsi="Times"/>
                <w:sz w:val="21"/>
                <w:szCs w:val="21"/>
              </w:rPr>
            </w:pPr>
            <w:r>
              <w:rPr>
                <w:rFonts w:ascii="Times" w:hAnsi="Times"/>
                <w:sz w:val="21"/>
                <w:szCs w:val="21"/>
              </w:rPr>
              <w:t>Total texts in Meta-analysis</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0A288C9A"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single" w:sz="4" w:space="0" w:color="auto"/>
              <w:bottom w:val="nil"/>
              <w:right w:val="nil"/>
            </w:tcBorders>
          </w:tcPr>
          <w:p w14:paraId="47F998B1"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BE0E1F" w:rsidRPr="00066935" w14:paraId="5ECA982F" w14:textId="4D639EF5" w:rsidTr="00BE0E1F">
        <w:trPr>
          <w:trHeight w:val="254"/>
        </w:trPr>
        <w:tc>
          <w:tcPr>
            <w:tcW w:w="284" w:type="dxa"/>
            <w:vMerge/>
            <w:tcBorders>
              <w:left w:val="nil"/>
              <w:bottom w:val="nil"/>
              <w:right w:val="single" w:sz="4" w:space="0" w:color="auto"/>
            </w:tcBorders>
            <w:shd w:val="clear" w:color="auto" w:fill="B6DDE8" w:themeFill="accent5" w:themeFillTint="66"/>
            <w:tcMar>
              <w:top w:w="40" w:type="dxa"/>
              <w:left w:w="40" w:type="dxa"/>
              <w:bottom w:w="40" w:type="dxa"/>
              <w:right w:w="40" w:type="dxa"/>
            </w:tcMar>
            <w:vAlign w:val="bottom"/>
          </w:tcPr>
          <w:p w14:paraId="2A62B526" w14:textId="77777777" w:rsidR="00BE0E1F" w:rsidRPr="00066935" w:rsidRDefault="00BE0E1F"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7CC2B27" w14:textId="7F7678C8"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26C53EC8" w14:textId="7F049713" w:rsidR="00BE0E1F" w:rsidRPr="00EF2001" w:rsidRDefault="00BE0E1F" w:rsidP="003C7C73">
            <w:pPr>
              <w:jc w:val="center"/>
              <w:rPr>
                <w:rFonts w:ascii="Times" w:hAnsi="Time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615F323" w:rsidR="00BE0E1F" w:rsidRPr="00066935" w:rsidRDefault="00BE0E1F" w:rsidP="003C7C73">
            <w:pPr>
              <w:jc w:val="center"/>
              <w:rPr>
                <w:rFonts w:ascii="Times" w:hAnsi="Times"/>
                <w:sz w:val="21"/>
                <w:szCs w:val="21"/>
              </w:rPr>
            </w:pPr>
            <w:r>
              <w:rPr>
                <w:rFonts w:ascii="Times" w:hAnsi="Times"/>
                <w:sz w:val="21"/>
                <w:szCs w:val="21"/>
              </w:rPr>
              <w:t>N=</w:t>
            </w:r>
            <w:r>
              <w:rPr>
                <w:rFonts w:ascii="Times" w:hAnsi="Times"/>
                <w:sz w:val="21"/>
                <w:szCs w:val="21"/>
              </w:rPr>
              <w:t>5</w:t>
            </w:r>
            <w:r>
              <w:rPr>
                <w:rFonts w:ascii="Times" w:hAnsi="Times"/>
                <w:sz w:val="21"/>
                <w:szCs w:val="21"/>
              </w:rPr>
              <w:t>5</w:t>
            </w: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50A6B10F" w:rsidR="00BE0E1F" w:rsidRPr="00066935" w:rsidRDefault="00BE0E1F"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single" w:sz="4" w:space="0" w:color="auto"/>
              <w:bottom w:val="nil"/>
              <w:right w:val="nil"/>
            </w:tcBorders>
          </w:tcPr>
          <w:p w14:paraId="01D602FC" w14:textId="77777777" w:rsidR="00BE0E1F" w:rsidRPr="00066935" w:rsidRDefault="00BE0E1F" w:rsidP="003C7C73">
            <w:pPr>
              <w:widowControl w:val="0"/>
              <w:pBdr>
                <w:top w:val="nil"/>
                <w:left w:val="nil"/>
                <w:bottom w:val="nil"/>
                <w:right w:val="nil"/>
                <w:between w:val="nil"/>
              </w:pBdr>
              <w:jc w:val="center"/>
              <w:rPr>
                <w:rFonts w:ascii="Times" w:hAnsi="Times"/>
                <w:sz w:val="21"/>
                <w:szCs w:val="21"/>
              </w:rPr>
            </w:pPr>
          </w:p>
        </w:tc>
      </w:tr>
      <w:tr w:rsidR="003C7C73" w:rsidRPr="00066935" w14:paraId="30979F2F" w14:textId="0A3D3932" w:rsidTr="00BE0E1F">
        <w:trPr>
          <w:trHeight w:val="254"/>
        </w:trPr>
        <w:tc>
          <w:tcPr>
            <w:tcW w:w="284"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5F129BCB"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7EFA884" w14:textId="77777777" w:rsidR="003C7C73" w:rsidRDefault="003C7C73"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7020ADC3" w14:textId="77777777" w:rsidR="003C7C73" w:rsidRPr="00EF2001" w:rsidRDefault="003C7C73" w:rsidP="003C7C73">
            <w:pPr>
              <w:jc w:val="center"/>
              <w:rPr>
                <w:rFonts w:eastAsia="Arial Unicode M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0B6FB91" w14:textId="431D8445" w:rsidR="003C7C73" w:rsidRDefault="003C7C73" w:rsidP="003C7C73">
            <w:pPr>
              <w:jc w:val="center"/>
              <w:rPr>
                <w:rFonts w:ascii="Times" w:hAnsi="Times"/>
                <w:sz w:val="21"/>
                <w:szCs w:val="21"/>
              </w:rPr>
            </w:pP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76DDA88A"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single" w:sz="4" w:space="0" w:color="auto"/>
              <w:bottom w:val="nil"/>
              <w:right w:val="nil"/>
            </w:tcBorders>
          </w:tcPr>
          <w:p w14:paraId="69C7D6C1"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r>
      <w:tr w:rsidR="003C7C73" w:rsidRPr="00066935" w14:paraId="1303991D" w14:textId="3286A5A9" w:rsidTr="00BE0E1F">
        <w:trPr>
          <w:trHeight w:val="254"/>
        </w:trPr>
        <w:tc>
          <w:tcPr>
            <w:tcW w:w="284"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503620ED"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799F34C" w14:textId="77777777" w:rsidR="003C7C73" w:rsidRDefault="003C7C73"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78178438" w14:textId="77777777" w:rsidR="003C7C73" w:rsidRPr="00EF2001" w:rsidRDefault="003C7C73" w:rsidP="003C7C73">
            <w:pPr>
              <w:jc w:val="center"/>
              <w:rPr>
                <w:rFonts w:eastAsia="Arial Unicode M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93861D7" w14:textId="54E41431" w:rsidR="003C7C73" w:rsidRDefault="003C7C73" w:rsidP="003C7C73">
            <w:pPr>
              <w:jc w:val="center"/>
              <w:rPr>
                <w:rFonts w:ascii="Times" w:hAnsi="Times"/>
                <w:sz w:val="21"/>
                <w:szCs w:val="21"/>
              </w:rPr>
            </w:pP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430E3492"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single" w:sz="4" w:space="0" w:color="auto"/>
              <w:bottom w:val="nil"/>
              <w:right w:val="nil"/>
            </w:tcBorders>
          </w:tcPr>
          <w:p w14:paraId="728E231A"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r>
      <w:tr w:rsidR="003C7C73" w:rsidRPr="00066935" w14:paraId="51993870" w14:textId="51E58D10" w:rsidTr="00BE0E1F">
        <w:trPr>
          <w:trHeight w:val="254"/>
        </w:trPr>
        <w:tc>
          <w:tcPr>
            <w:tcW w:w="284"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54D90EC7" w14:textId="77777777" w:rsidR="003C7C73" w:rsidRPr="00066935" w:rsidRDefault="003C7C73" w:rsidP="003C7C73">
            <w:pPr>
              <w:widowControl w:val="0"/>
              <w:pBdr>
                <w:top w:val="nil"/>
                <w:left w:val="nil"/>
                <w:bottom w:val="nil"/>
                <w:right w:val="nil"/>
                <w:between w:val="nil"/>
              </w:pBdr>
              <w:rPr>
                <w:rFonts w:ascii="Times" w:hAnsi="Times"/>
                <w:sz w:val="21"/>
                <w:szCs w:val="21"/>
              </w:rPr>
            </w:pPr>
          </w:p>
        </w:tc>
        <w:tc>
          <w:tcPr>
            <w:tcW w:w="1309" w:type="dxa"/>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618CF8C" w14:textId="77777777" w:rsidR="003C7C73" w:rsidRDefault="003C7C73" w:rsidP="003C7C73">
            <w:pPr>
              <w:widowControl w:val="0"/>
              <w:pBdr>
                <w:top w:val="nil"/>
                <w:left w:val="nil"/>
                <w:bottom w:val="nil"/>
                <w:right w:val="nil"/>
                <w:between w:val="nil"/>
              </w:pBdr>
              <w:jc w:val="center"/>
              <w:rPr>
                <w:rFonts w:ascii="Times" w:hAnsi="Times"/>
                <w:sz w:val="21"/>
                <w:szCs w:val="21"/>
              </w:rPr>
            </w:pPr>
          </w:p>
        </w:tc>
        <w:tc>
          <w:tcPr>
            <w:tcW w:w="1560" w:type="dxa"/>
            <w:tcBorders>
              <w:top w:val="nil"/>
              <w:left w:val="single" w:sz="4" w:space="0" w:color="auto"/>
              <w:bottom w:val="single" w:sz="4" w:space="0" w:color="auto"/>
              <w:right w:val="single" w:sz="4" w:space="0" w:color="auto"/>
            </w:tcBorders>
          </w:tcPr>
          <w:p w14:paraId="20DEFB43" w14:textId="77777777" w:rsidR="003C7C73" w:rsidRPr="00EF2001" w:rsidRDefault="003C7C73" w:rsidP="003C7C73">
            <w:pPr>
              <w:jc w:val="center"/>
              <w:rPr>
                <w:rFonts w:eastAsia="Arial Unicode MS"/>
                <w:bCs/>
                <w:sz w:val="21"/>
                <w:szCs w:val="21"/>
              </w:rPr>
            </w:pPr>
          </w:p>
        </w:tc>
        <w:tc>
          <w:tcPr>
            <w:tcW w:w="29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55A052B" w14:textId="73B86010" w:rsidR="003C7C73" w:rsidRDefault="003C7C73" w:rsidP="003C7C73">
            <w:pPr>
              <w:jc w:val="center"/>
              <w:rPr>
                <w:rFonts w:ascii="Times" w:hAnsi="Times"/>
                <w:sz w:val="21"/>
                <w:szCs w:val="21"/>
              </w:rPr>
            </w:pPr>
          </w:p>
        </w:tc>
        <w:tc>
          <w:tcPr>
            <w:tcW w:w="992" w:type="dxa"/>
            <w:tcBorders>
              <w:top w:val="nil"/>
              <w:left w:val="single" w:sz="4" w:space="0" w:color="auto"/>
              <w:bottom w:val="nil"/>
              <w:right w:val="nil"/>
            </w:tcBorders>
            <w:shd w:val="clear" w:color="auto" w:fill="auto"/>
            <w:tcMar>
              <w:top w:w="40" w:type="dxa"/>
              <w:left w:w="40" w:type="dxa"/>
              <w:bottom w:w="40" w:type="dxa"/>
              <w:right w:w="40" w:type="dxa"/>
            </w:tcMar>
            <w:vAlign w:val="bottom"/>
          </w:tcPr>
          <w:p w14:paraId="09851592"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c>
          <w:tcPr>
            <w:tcW w:w="2693" w:type="dxa"/>
            <w:tcBorders>
              <w:top w:val="nil"/>
              <w:left w:val="single" w:sz="4" w:space="0" w:color="auto"/>
              <w:bottom w:val="nil"/>
              <w:right w:val="nil"/>
            </w:tcBorders>
          </w:tcPr>
          <w:p w14:paraId="6E6178F3" w14:textId="77777777" w:rsidR="003C7C73" w:rsidRPr="00066935" w:rsidRDefault="003C7C73" w:rsidP="003C7C73">
            <w:pPr>
              <w:widowControl w:val="0"/>
              <w:pBdr>
                <w:top w:val="nil"/>
                <w:left w:val="nil"/>
                <w:bottom w:val="nil"/>
                <w:right w:val="nil"/>
                <w:between w:val="nil"/>
              </w:pBdr>
              <w:jc w:val="center"/>
              <w:rPr>
                <w:rFonts w:ascii="Times" w:hAnsi="Times"/>
                <w:sz w:val="21"/>
                <w:szCs w:val="21"/>
              </w:rPr>
            </w:pPr>
          </w:p>
        </w:tc>
      </w:tr>
    </w:tbl>
    <w:p w14:paraId="761AAA7A" w14:textId="77777777" w:rsidR="00496610" w:rsidRDefault="00496610" w:rsidP="00E16B0F"/>
    <w:p w14:paraId="5804A66E" w14:textId="77777777" w:rsidR="00EF2001" w:rsidRPr="00EF2001" w:rsidRDefault="00EF2001" w:rsidP="00EF2001"/>
    <w:p w14:paraId="2309E8ED" w14:textId="1A31EB16" w:rsidR="00EF2001" w:rsidRDefault="00EF2001" w:rsidP="00EF2001">
      <w:pPr>
        <w:spacing w:line="276" w:lineRule="auto"/>
      </w:pPr>
    </w:p>
    <w:p w14:paraId="3D5AF762" w14:textId="77777777" w:rsidR="00EF2001" w:rsidRDefault="00EF2001" w:rsidP="00EF2001">
      <w:pPr>
        <w:ind w:firstLine="720"/>
      </w:pPr>
    </w:p>
    <w:p w14:paraId="54790B45" w14:textId="614AE5C5" w:rsidR="00EF2001" w:rsidRPr="00EF2001" w:rsidRDefault="00EF2001" w:rsidP="00EF2001">
      <w:pPr>
        <w:tabs>
          <w:tab w:val="left" w:pos="864"/>
        </w:tabs>
        <w:sectPr w:rsidR="00EF2001" w:rsidRPr="00EF2001" w:rsidSect="0072121D">
          <w:footerReference w:type="default" r:id="rId16"/>
          <w:pgSz w:w="12240" w:h="15840"/>
          <w:pgMar w:top="1418" w:right="1418" w:bottom="1418" w:left="1418" w:header="720" w:footer="720" w:gutter="0"/>
          <w:lnNumType w:countBy="1" w:restart="continuous"/>
          <w:pgNumType w:start="1"/>
          <w:cols w:space="720"/>
          <w:docGrid w:linePitch="299"/>
        </w:sectPr>
      </w:pPr>
      <w:r>
        <w:tab/>
      </w:r>
    </w:p>
    <w:p w14:paraId="1D3D3677" w14:textId="31FB97FA" w:rsidR="00E16B0F" w:rsidRPr="00496610" w:rsidRDefault="00496610" w:rsidP="00E16B0F">
      <w:pPr>
        <w:rPr>
          <w:rFonts w:ascii="Times" w:hAnsi="Times"/>
          <w:b/>
          <w:bCs/>
        </w:rPr>
      </w:pPr>
      <w:r w:rsidRPr="00496610">
        <w:rPr>
          <w:rFonts w:ascii="Times" w:hAnsi="Times"/>
          <w:b/>
          <w:bCs/>
        </w:rPr>
        <w:lastRenderedPageBreak/>
        <w:t>Table S</w:t>
      </w:r>
      <w:r>
        <w:rPr>
          <w:rFonts w:ascii="Times" w:hAnsi="Times"/>
          <w:b/>
          <w:bCs/>
        </w:rPr>
        <w:t>4</w:t>
      </w:r>
      <w:r w:rsidRPr="00496610">
        <w:rPr>
          <w:rFonts w:ascii="Times" w:hAnsi="Times"/>
          <w:b/>
          <w:bCs/>
        </w:rPr>
        <w:t>.</w:t>
      </w:r>
      <w:r>
        <w:rPr>
          <w:rFonts w:ascii="Times" w:hAnsi="Times"/>
          <w:b/>
          <w:bCs/>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D30953">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D30953">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D30953">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66A40FE"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8CAD493"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7AEEBFB"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3B5D54A"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D30953">
            <w:pPr>
              <w:pStyle w:val="Default"/>
              <w:jc w:val="right"/>
              <w:rPr>
                <w:rFonts w:ascii="Arial" w:hAnsi="Arial" w:cs="Arial"/>
                <w:color w:val="auto"/>
                <w:sz w:val="18"/>
                <w:szCs w:val="18"/>
              </w:rPr>
            </w:pPr>
          </w:p>
        </w:tc>
      </w:tr>
      <w:tr w:rsidR="00496610" w:rsidRPr="004C1685" w14:paraId="5966246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D30953">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6E4D945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 &amp; Table 1</w:t>
            </w:r>
          </w:p>
        </w:tc>
      </w:tr>
      <w:tr w:rsidR="00496610" w:rsidRPr="004C1685" w14:paraId="68966E8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D30953">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D30953">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78BF5AF1"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4D330077"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A7C49B"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684AE924" w14:textId="77777777" w:rsidTr="00D30953">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5818EFFA"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p>
        </w:tc>
      </w:tr>
      <w:tr w:rsidR="00496610" w:rsidRPr="004C1685" w14:paraId="13B9DB1B" w14:textId="77777777" w:rsidTr="00D30953">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70EF36B6"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4</w:t>
            </w:r>
          </w:p>
        </w:tc>
      </w:tr>
      <w:tr w:rsidR="00496610" w:rsidRPr="004C1685" w14:paraId="215FAB7D" w14:textId="77777777" w:rsidTr="00D30953">
        <w:trPr>
          <w:trHeight w:val="48"/>
        </w:trPr>
        <w:tc>
          <w:tcPr>
            <w:tcW w:w="1668" w:type="dxa"/>
            <w:vMerge/>
            <w:tcBorders>
              <w:left w:val="single" w:sz="5" w:space="0" w:color="000000"/>
              <w:right w:val="single" w:sz="5" w:space="0" w:color="000000"/>
            </w:tcBorders>
          </w:tcPr>
          <w:p w14:paraId="5C174BE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1F5E8D3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4</w:t>
            </w:r>
          </w:p>
        </w:tc>
      </w:tr>
      <w:tr w:rsidR="00496610" w:rsidRPr="004C1685" w14:paraId="43AAC0FF" w14:textId="77777777" w:rsidTr="00D30953">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D30953">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05DAD2C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4</w:t>
            </w:r>
          </w:p>
        </w:tc>
      </w:tr>
      <w:tr w:rsidR="00496610" w:rsidRPr="004C1685" w14:paraId="4073C0CE"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5EA5DE9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4</w:t>
            </w:r>
          </w:p>
        </w:tc>
      </w:tr>
      <w:tr w:rsidR="00496610" w:rsidRPr="004C1685" w14:paraId="192776AC"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9A363EC"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3</w:t>
            </w:r>
          </w:p>
        </w:tc>
      </w:tr>
      <w:tr w:rsidR="00496610" w:rsidRPr="004C1685" w14:paraId="73A03D5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7D27C173"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D30953">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D30953">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02C9099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12136818"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0F2B93BB"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w:t>
            </w:r>
            <w:r>
              <w:rPr>
                <w:rFonts w:ascii="Arial" w:hAnsi="Arial" w:cs="Arial"/>
                <w:color w:val="auto"/>
                <w:sz w:val="18"/>
                <w:szCs w:val="18"/>
              </w:rPr>
              <w:t xml:space="preserve">, </w:t>
            </w:r>
            <w:r w:rsidR="00992C3A">
              <w:rPr>
                <w:rFonts w:ascii="Arial" w:hAnsi="Arial" w:cs="Arial"/>
                <w:color w:val="auto"/>
                <w:sz w:val="18"/>
                <w:szCs w:val="18"/>
              </w:rPr>
              <w:t>7</w:t>
            </w:r>
            <w:r>
              <w:rPr>
                <w:rFonts w:ascii="Arial" w:hAnsi="Arial" w:cs="Arial"/>
                <w:color w:val="auto"/>
                <w:sz w:val="18"/>
                <w:szCs w:val="18"/>
              </w:rPr>
              <w:t xml:space="preserve"> &amp; Figures 1-5</w:t>
            </w:r>
          </w:p>
        </w:tc>
      </w:tr>
      <w:tr w:rsidR="00496610" w:rsidRPr="004C1685" w14:paraId="67BB1AC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571E07FC"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5</w:t>
            </w:r>
          </w:p>
        </w:tc>
      </w:tr>
      <w:tr w:rsidR="00496610" w:rsidRPr="004C1685" w14:paraId="3512F51E" w14:textId="77777777" w:rsidTr="00D30953">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10B93C98"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 7</w:t>
            </w:r>
          </w:p>
        </w:tc>
      </w:tr>
      <w:tr w:rsidR="00496610" w:rsidRPr="004C1685" w14:paraId="0910CA65" w14:textId="77777777" w:rsidTr="00D30953">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2</w:t>
            </w:r>
          </w:p>
        </w:tc>
      </w:tr>
      <w:tr w:rsidR="00496610" w:rsidRPr="004C1685" w14:paraId="10400427" w14:textId="77777777" w:rsidTr="00D30953">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2, 3, 5</w:t>
            </w:r>
          </w:p>
        </w:tc>
      </w:tr>
      <w:tr w:rsidR="00496610" w:rsidRPr="004C1685" w14:paraId="13B8D77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75FBCE9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Pr>
                <w:rFonts w:ascii="Arial" w:hAnsi="Arial" w:cs="Arial"/>
                <w:color w:val="auto"/>
                <w:sz w:val="18"/>
                <w:szCs w:val="18"/>
              </w:rPr>
              <w:t xml:space="preserve"> &amp; Figure 6</w:t>
            </w:r>
          </w:p>
        </w:tc>
      </w:tr>
      <w:tr w:rsidR="00496610" w:rsidRPr="004C1685" w14:paraId="496C5784" w14:textId="77777777" w:rsidTr="00D30953">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18B9F1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D30953">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E2C95C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p>
        </w:tc>
      </w:tr>
      <w:tr w:rsidR="00496610" w:rsidRPr="004C1685" w14:paraId="4A6E2443" w14:textId="77777777" w:rsidTr="00D30953">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4D937B6A"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p>
        </w:tc>
      </w:tr>
      <w:tr w:rsidR="00496610" w:rsidRPr="004C1685" w14:paraId="2BAE297C" w14:textId="77777777" w:rsidTr="00D30953">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841298F"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3F39F27E"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6</w:t>
            </w:r>
          </w:p>
        </w:tc>
      </w:tr>
      <w:tr w:rsidR="00496610" w:rsidRPr="004C1685" w14:paraId="03E4440D" w14:textId="77777777" w:rsidTr="00D30953">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D30953">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6C41C21"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6</w:t>
            </w:r>
          </w:p>
        </w:tc>
      </w:tr>
      <w:tr w:rsidR="00496610" w:rsidRPr="004C1685" w14:paraId="1E243FD3"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2FBF04F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6</w:t>
            </w:r>
          </w:p>
        </w:tc>
      </w:tr>
      <w:tr w:rsidR="00496610" w:rsidRPr="004C1685" w14:paraId="2AA7896D" w14:textId="77777777" w:rsidTr="00D30953">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60281968" w:rsidR="00DA155D" w:rsidRPr="00D5549B" w:rsidRDefault="00DA155D" w:rsidP="00D5549B">
      <w:pPr>
        <w:rPr>
          <w:rFonts w:ascii="Times" w:hAnsi="Times"/>
          <w:sz w:val="10"/>
          <w:szCs w:val="10"/>
        </w:rPr>
      </w:pPr>
      <w:bookmarkStart w:id="25" w:name="_4lidl17lr0wo" w:colFirst="0" w:colLast="0"/>
      <w:bookmarkEnd w:id="25"/>
    </w:p>
    <w:sectPr w:rsidR="00DA155D" w:rsidRPr="00D5549B"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1AA9E" w14:textId="77777777" w:rsidR="00E05A42" w:rsidRDefault="00E05A42">
      <w:r>
        <w:separator/>
      </w:r>
    </w:p>
  </w:endnote>
  <w:endnote w:type="continuationSeparator" w:id="0">
    <w:p w14:paraId="4646A981" w14:textId="77777777" w:rsidR="00E05A42" w:rsidRDefault="00E05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68410" w14:textId="77777777" w:rsidR="00E05A42" w:rsidRDefault="00E05A42">
      <w:r>
        <w:separator/>
      </w:r>
    </w:p>
  </w:footnote>
  <w:footnote w:type="continuationSeparator" w:id="0">
    <w:p w14:paraId="10FCE949" w14:textId="77777777" w:rsidR="00E05A42" w:rsidRDefault="00E05A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3BF2"/>
    <w:rsid w:val="00006B31"/>
    <w:rsid w:val="00020A74"/>
    <w:rsid w:val="00034ACE"/>
    <w:rsid w:val="00051EF1"/>
    <w:rsid w:val="000807BD"/>
    <w:rsid w:val="00084AB4"/>
    <w:rsid w:val="0009244C"/>
    <w:rsid w:val="000A7566"/>
    <w:rsid w:val="000B457D"/>
    <w:rsid w:val="000B4C7B"/>
    <w:rsid w:val="000C04D7"/>
    <w:rsid w:val="000C1994"/>
    <w:rsid w:val="000C3670"/>
    <w:rsid w:val="000C5357"/>
    <w:rsid w:val="000D16F6"/>
    <w:rsid w:val="000D506E"/>
    <w:rsid w:val="000D550A"/>
    <w:rsid w:val="000F39F2"/>
    <w:rsid w:val="000F63C2"/>
    <w:rsid w:val="00103F10"/>
    <w:rsid w:val="0010568B"/>
    <w:rsid w:val="00110C13"/>
    <w:rsid w:val="00114D2F"/>
    <w:rsid w:val="00137CE3"/>
    <w:rsid w:val="00150433"/>
    <w:rsid w:val="00160DBF"/>
    <w:rsid w:val="00183655"/>
    <w:rsid w:val="00191EA6"/>
    <w:rsid w:val="001A22B6"/>
    <w:rsid w:val="001A4727"/>
    <w:rsid w:val="001A4DBE"/>
    <w:rsid w:val="001B0087"/>
    <w:rsid w:val="001B0300"/>
    <w:rsid w:val="001B47E9"/>
    <w:rsid w:val="001B550D"/>
    <w:rsid w:val="001B6DE8"/>
    <w:rsid w:val="001C1F98"/>
    <w:rsid w:val="001C7AD1"/>
    <w:rsid w:val="001D560A"/>
    <w:rsid w:val="00200E51"/>
    <w:rsid w:val="002010FC"/>
    <w:rsid w:val="00201DC4"/>
    <w:rsid w:val="00211BB1"/>
    <w:rsid w:val="002154CB"/>
    <w:rsid w:val="00217289"/>
    <w:rsid w:val="002255FC"/>
    <w:rsid w:val="00233558"/>
    <w:rsid w:val="002406F1"/>
    <w:rsid w:val="0027091D"/>
    <w:rsid w:val="00274505"/>
    <w:rsid w:val="00275F79"/>
    <w:rsid w:val="00293822"/>
    <w:rsid w:val="002A244B"/>
    <w:rsid w:val="002B15B9"/>
    <w:rsid w:val="002B1817"/>
    <w:rsid w:val="002B2884"/>
    <w:rsid w:val="002B29BB"/>
    <w:rsid w:val="002C5349"/>
    <w:rsid w:val="002C6149"/>
    <w:rsid w:val="002C7A64"/>
    <w:rsid w:val="002E10F7"/>
    <w:rsid w:val="002F4380"/>
    <w:rsid w:val="002F5F9F"/>
    <w:rsid w:val="002F6D61"/>
    <w:rsid w:val="00302815"/>
    <w:rsid w:val="00310828"/>
    <w:rsid w:val="0031306C"/>
    <w:rsid w:val="0033202D"/>
    <w:rsid w:val="00334023"/>
    <w:rsid w:val="003442DA"/>
    <w:rsid w:val="003507FA"/>
    <w:rsid w:val="0035146C"/>
    <w:rsid w:val="00366B68"/>
    <w:rsid w:val="00370CAD"/>
    <w:rsid w:val="00391257"/>
    <w:rsid w:val="003A794F"/>
    <w:rsid w:val="003B430C"/>
    <w:rsid w:val="003B4F97"/>
    <w:rsid w:val="003C0BBF"/>
    <w:rsid w:val="003C62ED"/>
    <w:rsid w:val="003C7C73"/>
    <w:rsid w:val="003D74F0"/>
    <w:rsid w:val="003E0ED5"/>
    <w:rsid w:val="003E3EBF"/>
    <w:rsid w:val="003F23AD"/>
    <w:rsid w:val="00402E15"/>
    <w:rsid w:val="00402E17"/>
    <w:rsid w:val="00434245"/>
    <w:rsid w:val="00447ED7"/>
    <w:rsid w:val="004518C1"/>
    <w:rsid w:val="00456FA3"/>
    <w:rsid w:val="00461DA1"/>
    <w:rsid w:val="00485FBA"/>
    <w:rsid w:val="0048649A"/>
    <w:rsid w:val="00491EDB"/>
    <w:rsid w:val="00496610"/>
    <w:rsid w:val="00497AB9"/>
    <w:rsid w:val="004C7177"/>
    <w:rsid w:val="004D64A2"/>
    <w:rsid w:val="005070B5"/>
    <w:rsid w:val="00524936"/>
    <w:rsid w:val="00531F45"/>
    <w:rsid w:val="00544DEF"/>
    <w:rsid w:val="005544DE"/>
    <w:rsid w:val="0056065E"/>
    <w:rsid w:val="00561B8F"/>
    <w:rsid w:val="00562E14"/>
    <w:rsid w:val="00587B8E"/>
    <w:rsid w:val="005901FF"/>
    <w:rsid w:val="005A1C54"/>
    <w:rsid w:val="005A24E8"/>
    <w:rsid w:val="005A367B"/>
    <w:rsid w:val="005A51A1"/>
    <w:rsid w:val="005A5C63"/>
    <w:rsid w:val="005A7A14"/>
    <w:rsid w:val="005D1B6A"/>
    <w:rsid w:val="005D211B"/>
    <w:rsid w:val="005D48F9"/>
    <w:rsid w:val="005D4E3A"/>
    <w:rsid w:val="005D62C3"/>
    <w:rsid w:val="005F2020"/>
    <w:rsid w:val="00615B33"/>
    <w:rsid w:val="0062169D"/>
    <w:rsid w:val="00624DDD"/>
    <w:rsid w:val="0064050C"/>
    <w:rsid w:val="00652A56"/>
    <w:rsid w:val="0065328D"/>
    <w:rsid w:val="00660FD3"/>
    <w:rsid w:val="00663B6C"/>
    <w:rsid w:val="00672EBE"/>
    <w:rsid w:val="00677EF2"/>
    <w:rsid w:val="00686DA4"/>
    <w:rsid w:val="00690BCC"/>
    <w:rsid w:val="00695378"/>
    <w:rsid w:val="006976A1"/>
    <w:rsid w:val="006B18A9"/>
    <w:rsid w:val="006D3CDB"/>
    <w:rsid w:val="006D417D"/>
    <w:rsid w:val="006D5568"/>
    <w:rsid w:val="006E21AD"/>
    <w:rsid w:val="006E3E6F"/>
    <w:rsid w:val="0070381B"/>
    <w:rsid w:val="00703AE1"/>
    <w:rsid w:val="007073ED"/>
    <w:rsid w:val="007206D6"/>
    <w:rsid w:val="0072121D"/>
    <w:rsid w:val="00734F6D"/>
    <w:rsid w:val="0074249D"/>
    <w:rsid w:val="007430ED"/>
    <w:rsid w:val="00747E1A"/>
    <w:rsid w:val="00761A96"/>
    <w:rsid w:val="00761D2F"/>
    <w:rsid w:val="00770C1D"/>
    <w:rsid w:val="00773B03"/>
    <w:rsid w:val="00775B98"/>
    <w:rsid w:val="00784CC9"/>
    <w:rsid w:val="00786A58"/>
    <w:rsid w:val="00793C83"/>
    <w:rsid w:val="00797841"/>
    <w:rsid w:val="007B1B26"/>
    <w:rsid w:val="007C682C"/>
    <w:rsid w:val="007D0954"/>
    <w:rsid w:val="007D5813"/>
    <w:rsid w:val="007E6391"/>
    <w:rsid w:val="007F4B50"/>
    <w:rsid w:val="007F4DF9"/>
    <w:rsid w:val="00800031"/>
    <w:rsid w:val="00805EE1"/>
    <w:rsid w:val="00810015"/>
    <w:rsid w:val="00810CEF"/>
    <w:rsid w:val="008162C4"/>
    <w:rsid w:val="00817DBE"/>
    <w:rsid w:val="008216EC"/>
    <w:rsid w:val="00834C8D"/>
    <w:rsid w:val="00853006"/>
    <w:rsid w:val="008727F2"/>
    <w:rsid w:val="00876F62"/>
    <w:rsid w:val="00880E19"/>
    <w:rsid w:val="008814EB"/>
    <w:rsid w:val="00881A65"/>
    <w:rsid w:val="00885D9D"/>
    <w:rsid w:val="00893780"/>
    <w:rsid w:val="008B778E"/>
    <w:rsid w:val="008C1DF0"/>
    <w:rsid w:val="008C5D1B"/>
    <w:rsid w:val="008D713A"/>
    <w:rsid w:val="008D72BC"/>
    <w:rsid w:val="008D7DBE"/>
    <w:rsid w:val="00907698"/>
    <w:rsid w:val="0092147B"/>
    <w:rsid w:val="009353B8"/>
    <w:rsid w:val="00955B71"/>
    <w:rsid w:val="009622C8"/>
    <w:rsid w:val="00975FC9"/>
    <w:rsid w:val="009811FC"/>
    <w:rsid w:val="009815C9"/>
    <w:rsid w:val="00983D1A"/>
    <w:rsid w:val="00992C3A"/>
    <w:rsid w:val="00996FAC"/>
    <w:rsid w:val="009A0A4F"/>
    <w:rsid w:val="009C3C44"/>
    <w:rsid w:val="009D548F"/>
    <w:rsid w:val="009D6E4A"/>
    <w:rsid w:val="009F0B05"/>
    <w:rsid w:val="009F2175"/>
    <w:rsid w:val="00A000F6"/>
    <w:rsid w:val="00A01CB1"/>
    <w:rsid w:val="00A03743"/>
    <w:rsid w:val="00A1002B"/>
    <w:rsid w:val="00A108E1"/>
    <w:rsid w:val="00A14629"/>
    <w:rsid w:val="00A20F7F"/>
    <w:rsid w:val="00A2137A"/>
    <w:rsid w:val="00A21F8B"/>
    <w:rsid w:val="00A222CF"/>
    <w:rsid w:val="00A26A5F"/>
    <w:rsid w:val="00A36B0C"/>
    <w:rsid w:val="00A707BC"/>
    <w:rsid w:val="00A70F4E"/>
    <w:rsid w:val="00A81009"/>
    <w:rsid w:val="00A83E35"/>
    <w:rsid w:val="00A92292"/>
    <w:rsid w:val="00A95B10"/>
    <w:rsid w:val="00AA6438"/>
    <w:rsid w:val="00AB153A"/>
    <w:rsid w:val="00AF3714"/>
    <w:rsid w:val="00B0685B"/>
    <w:rsid w:val="00B22B0A"/>
    <w:rsid w:val="00B260E0"/>
    <w:rsid w:val="00B26170"/>
    <w:rsid w:val="00B5095E"/>
    <w:rsid w:val="00B60BC6"/>
    <w:rsid w:val="00B76858"/>
    <w:rsid w:val="00B81DB4"/>
    <w:rsid w:val="00B91C87"/>
    <w:rsid w:val="00B93B44"/>
    <w:rsid w:val="00BA15FF"/>
    <w:rsid w:val="00BB25B5"/>
    <w:rsid w:val="00BC439A"/>
    <w:rsid w:val="00BE0E1F"/>
    <w:rsid w:val="00BE5722"/>
    <w:rsid w:val="00BF3752"/>
    <w:rsid w:val="00BF4920"/>
    <w:rsid w:val="00C2637A"/>
    <w:rsid w:val="00C37B34"/>
    <w:rsid w:val="00C56A12"/>
    <w:rsid w:val="00C6547E"/>
    <w:rsid w:val="00C7300C"/>
    <w:rsid w:val="00C75CAD"/>
    <w:rsid w:val="00C9145E"/>
    <w:rsid w:val="00C9628E"/>
    <w:rsid w:val="00CA1CFB"/>
    <w:rsid w:val="00CB3E57"/>
    <w:rsid w:val="00CD04E8"/>
    <w:rsid w:val="00CD43AE"/>
    <w:rsid w:val="00CF64D0"/>
    <w:rsid w:val="00CF7D1E"/>
    <w:rsid w:val="00D10600"/>
    <w:rsid w:val="00D35C5A"/>
    <w:rsid w:val="00D36F2F"/>
    <w:rsid w:val="00D5549B"/>
    <w:rsid w:val="00D651A4"/>
    <w:rsid w:val="00D66491"/>
    <w:rsid w:val="00D71322"/>
    <w:rsid w:val="00D860B6"/>
    <w:rsid w:val="00D96426"/>
    <w:rsid w:val="00DA155D"/>
    <w:rsid w:val="00DA7AFB"/>
    <w:rsid w:val="00DD51CF"/>
    <w:rsid w:val="00DE237B"/>
    <w:rsid w:val="00DE2BAC"/>
    <w:rsid w:val="00DF191B"/>
    <w:rsid w:val="00E05A42"/>
    <w:rsid w:val="00E0684B"/>
    <w:rsid w:val="00E10D81"/>
    <w:rsid w:val="00E16B0F"/>
    <w:rsid w:val="00E31ACB"/>
    <w:rsid w:val="00E5253B"/>
    <w:rsid w:val="00E66108"/>
    <w:rsid w:val="00E70978"/>
    <w:rsid w:val="00E81062"/>
    <w:rsid w:val="00E8166E"/>
    <w:rsid w:val="00E81799"/>
    <w:rsid w:val="00E854EC"/>
    <w:rsid w:val="00E92854"/>
    <w:rsid w:val="00E9308E"/>
    <w:rsid w:val="00EB45CC"/>
    <w:rsid w:val="00EB4729"/>
    <w:rsid w:val="00ED2125"/>
    <w:rsid w:val="00ED74A6"/>
    <w:rsid w:val="00EE4849"/>
    <w:rsid w:val="00EE4D85"/>
    <w:rsid w:val="00EF2001"/>
    <w:rsid w:val="00F03AB9"/>
    <w:rsid w:val="00F04A2D"/>
    <w:rsid w:val="00F164E1"/>
    <w:rsid w:val="00F24415"/>
    <w:rsid w:val="00F3090C"/>
    <w:rsid w:val="00F37883"/>
    <w:rsid w:val="00F73FDE"/>
    <w:rsid w:val="00F80F72"/>
    <w:rsid w:val="00F81B50"/>
    <w:rsid w:val="00F82E6C"/>
    <w:rsid w:val="00F928A7"/>
    <w:rsid w:val="00FB7B27"/>
    <w:rsid w:val="00FF7A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3C83"/>
    <w:pPr>
      <w:spacing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 w:type="paragraph" w:customStyle="1" w:styleId="msonormal0">
    <w:name w:val="msonormal"/>
    <w:basedOn w:val="Normal"/>
    <w:rsid w:val="00EF2001"/>
    <w:pPr>
      <w:spacing w:before="100" w:beforeAutospacing="1" w:after="100" w:afterAutospacing="1"/>
    </w:pPr>
  </w:style>
  <w:style w:type="paragraph" w:styleId="NormalWeb">
    <w:name w:val="Normal (Web)"/>
    <w:basedOn w:val="Normal"/>
    <w:uiPriority w:val="99"/>
    <w:semiHidden/>
    <w:unhideWhenUsed/>
    <w:rsid w:val="00793C83"/>
    <w:pPr>
      <w:spacing w:before="100" w:beforeAutospacing="1" w:after="100" w:afterAutospacing="1"/>
    </w:pPr>
  </w:style>
  <w:style w:type="paragraph" w:styleId="HTMLPreformatted">
    <w:name w:val="HTML Preformatted"/>
    <w:basedOn w:val="Normal"/>
    <w:link w:val="HTMLPreformattedChar"/>
    <w:uiPriority w:val="99"/>
    <w:semiHidden/>
    <w:unhideWhenUsed/>
    <w:rsid w:val="007D5813"/>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5813"/>
    <w:rPr>
      <w:rFonts w:ascii="Consolas" w:eastAsia="Times New Roman"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1670">
      <w:bodyDiv w:val="1"/>
      <w:marLeft w:val="0"/>
      <w:marRight w:val="0"/>
      <w:marTop w:val="0"/>
      <w:marBottom w:val="0"/>
      <w:divBdr>
        <w:top w:val="none" w:sz="0" w:space="0" w:color="auto"/>
        <w:left w:val="none" w:sz="0" w:space="0" w:color="auto"/>
        <w:bottom w:val="none" w:sz="0" w:space="0" w:color="auto"/>
        <w:right w:val="none" w:sz="0" w:space="0" w:color="auto"/>
      </w:divBdr>
    </w:div>
    <w:div w:id="323625645">
      <w:bodyDiv w:val="1"/>
      <w:marLeft w:val="0"/>
      <w:marRight w:val="0"/>
      <w:marTop w:val="0"/>
      <w:marBottom w:val="0"/>
      <w:divBdr>
        <w:top w:val="none" w:sz="0" w:space="0" w:color="auto"/>
        <w:left w:val="none" w:sz="0" w:space="0" w:color="auto"/>
        <w:bottom w:val="none" w:sz="0" w:space="0" w:color="auto"/>
        <w:right w:val="none" w:sz="0" w:space="0" w:color="auto"/>
      </w:divBdr>
    </w:div>
    <w:div w:id="518815440">
      <w:bodyDiv w:val="1"/>
      <w:marLeft w:val="0"/>
      <w:marRight w:val="0"/>
      <w:marTop w:val="0"/>
      <w:marBottom w:val="0"/>
      <w:divBdr>
        <w:top w:val="none" w:sz="0" w:space="0" w:color="auto"/>
        <w:left w:val="none" w:sz="0" w:space="0" w:color="auto"/>
        <w:bottom w:val="none" w:sz="0" w:space="0" w:color="auto"/>
        <w:right w:val="none" w:sz="0" w:space="0" w:color="auto"/>
      </w:divBdr>
    </w:div>
    <w:div w:id="622151929">
      <w:bodyDiv w:val="1"/>
      <w:marLeft w:val="0"/>
      <w:marRight w:val="0"/>
      <w:marTop w:val="0"/>
      <w:marBottom w:val="0"/>
      <w:divBdr>
        <w:top w:val="none" w:sz="0" w:space="0" w:color="auto"/>
        <w:left w:val="none" w:sz="0" w:space="0" w:color="auto"/>
        <w:bottom w:val="none" w:sz="0" w:space="0" w:color="auto"/>
        <w:right w:val="none" w:sz="0" w:space="0" w:color="auto"/>
      </w:divBdr>
    </w:div>
    <w:div w:id="782580833">
      <w:bodyDiv w:val="1"/>
      <w:marLeft w:val="0"/>
      <w:marRight w:val="0"/>
      <w:marTop w:val="0"/>
      <w:marBottom w:val="0"/>
      <w:divBdr>
        <w:top w:val="none" w:sz="0" w:space="0" w:color="auto"/>
        <w:left w:val="none" w:sz="0" w:space="0" w:color="auto"/>
        <w:bottom w:val="none" w:sz="0" w:space="0" w:color="auto"/>
        <w:right w:val="none" w:sz="0" w:space="0" w:color="auto"/>
      </w:divBdr>
    </w:div>
    <w:div w:id="802848725">
      <w:bodyDiv w:val="1"/>
      <w:marLeft w:val="0"/>
      <w:marRight w:val="0"/>
      <w:marTop w:val="0"/>
      <w:marBottom w:val="0"/>
      <w:divBdr>
        <w:top w:val="none" w:sz="0" w:space="0" w:color="auto"/>
        <w:left w:val="none" w:sz="0" w:space="0" w:color="auto"/>
        <w:bottom w:val="none" w:sz="0" w:space="0" w:color="auto"/>
        <w:right w:val="none" w:sz="0" w:space="0" w:color="auto"/>
      </w:divBdr>
    </w:div>
    <w:div w:id="858272785">
      <w:bodyDiv w:val="1"/>
      <w:marLeft w:val="0"/>
      <w:marRight w:val="0"/>
      <w:marTop w:val="0"/>
      <w:marBottom w:val="0"/>
      <w:divBdr>
        <w:top w:val="none" w:sz="0" w:space="0" w:color="auto"/>
        <w:left w:val="none" w:sz="0" w:space="0" w:color="auto"/>
        <w:bottom w:val="none" w:sz="0" w:space="0" w:color="auto"/>
        <w:right w:val="none" w:sz="0" w:space="0" w:color="auto"/>
      </w:divBdr>
    </w:div>
    <w:div w:id="1191989812">
      <w:bodyDiv w:val="1"/>
      <w:marLeft w:val="0"/>
      <w:marRight w:val="0"/>
      <w:marTop w:val="0"/>
      <w:marBottom w:val="0"/>
      <w:divBdr>
        <w:top w:val="none" w:sz="0" w:space="0" w:color="auto"/>
        <w:left w:val="none" w:sz="0" w:space="0" w:color="auto"/>
        <w:bottom w:val="none" w:sz="0" w:space="0" w:color="auto"/>
        <w:right w:val="none" w:sz="0" w:space="0" w:color="auto"/>
      </w:divBdr>
    </w:div>
    <w:div w:id="1331717710">
      <w:bodyDiv w:val="1"/>
      <w:marLeft w:val="0"/>
      <w:marRight w:val="0"/>
      <w:marTop w:val="0"/>
      <w:marBottom w:val="0"/>
      <w:divBdr>
        <w:top w:val="none" w:sz="0" w:space="0" w:color="auto"/>
        <w:left w:val="none" w:sz="0" w:space="0" w:color="auto"/>
        <w:bottom w:val="none" w:sz="0" w:space="0" w:color="auto"/>
        <w:right w:val="none" w:sz="0" w:space="0" w:color="auto"/>
      </w:divBdr>
    </w:div>
    <w:div w:id="1473670719">
      <w:bodyDiv w:val="1"/>
      <w:marLeft w:val="0"/>
      <w:marRight w:val="0"/>
      <w:marTop w:val="0"/>
      <w:marBottom w:val="0"/>
      <w:divBdr>
        <w:top w:val="none" w:sz="0" w:space="0" w:color="auto"/>
        <w:left w:val="none" w:sz="0" w:space="0" w:color="auto"/>
        <w:bottom w:val="none" w:sz="0" w:space="0" w:color="auto"/>
        <w:right w:val="none" w:sz="0" w:space="0" w:color="auto"/>
      </w:divBdr>
    </w:div>
    <w:div w:id="1543862383">
      <w:bodyDiv w:val="1"/>
      <w:marLeft w:val="0"/>
      <w:marRight w:val="0"/>
      <w:marTop w:val="0"/>
      <w:marBottom w:val="0"/>
      <w:divBdr>
        <w:top w:val="none" w:sz="0" w:space="0" w:color="auto"/>
        <w:left w:val="none" w:sz="0" w:space="0" w:color="auto"/>
        <w:bottom w:val="none" w:sz="0" w:space="0" w:color="auto"/>
        <w:right w:val="none" w:sz="0" w:space="0" w:color="auto"/>
      </w:divBdr>
    </w:div>
    <w:div w:id="1588072986">
      <w:bodyDiv w:val="1"/>
      <w:marLeft w:val="0"/>
      <w:marRight w:val="0"/>
      <w:marTop w:val="0"/>
      <w:marBottom w:val="0"/>
      <w:divBdr>
        <w:top w:val="none" w:sz="0" w:space="0" w:color="auto"/>
        <w:left w:val="none" w:sz="0" w:space="0" w:color="auto"/>
        <w:bottom w:val="none" w:sz="0" w:space="0" w:color="auto"/>
        <w:right w:val="none" w:sz="0" w:space="0" w:color="auto"/>
      </w:divBdr>
    </w:div>
    <w:div w:id="1697611214">
      <w:bodyDiv w:val="1"/>
      <w:marLeft w:val="0"/>
      <w:marRight w:val="0"/>
      <w:marTop w:val="0"/>
      <w:marBottom w:val="0"/>
      <w:divBdr>
        <w:top w:val="none" w:sz="0" w:space="0" w:color="auto"/>
        <w:left w:val="none" w:sz="0" w:space="0" w:color="auto"/>
        <w:bottom w:val="none" w:sz="0" w:space="0" w:color="auto"/>
        <w:right w:val="none" w:sz="0" w:space="0" w:color="auto"/>
      </w:divBdr>
    </w:div>
    <w:div w:id="1955596655">
      <w:bodyDiv w:val="1"/>
      <w:marLeft w:val="0"/>
      <w:marRight w:val="0"/>
      <w:marTop w:val="0"/>
      <w:marBottom w:val="0"/>
      <w:divBdr>
        <w:top w:val="none" w:sz="0" w:space="0" w:color="auto"/>
        <w:left w:val="none" w:sz="0" w:space="0" w:color="auto"/>
        <w:bottom w:val="none" w:sz="0" w:space="0" w:color="auto"/>
        <w:right w:val="none" w:sz="0" w:space="0" w:color="auto"/>
      </w:divBdr>
    </w:div>
    <w:div w:id="19815725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doi.org/10.5281/zenodo.7517177"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37375</Words>
  <Characters>196223</Characters>
  <Application>Microsoft Office Word</Application>
  <DocSecurity>0</DocSecurity>
  <Lines>4563</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2</cp:revision>
  <dcterms:created xsi:type="dcterms:W3CDTF">2023-05-25T16:43:00Z</dcterms:created>
  <dcterms:modified xsi:type="dcterms:W3CDTF">2023-05-25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4H74nEwh","zoteroVersion":"6.0.26","dataVersion":4}</vt:lpwstr>
  </property>
</Properties>
</file>